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673088" behindDoc="0" locked="0" layoutInCell="1" allowOverlap="1" wp14:anchorId="2F8C3E78" wp14:editId="076B89F7">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35200" behindDoc="0" locked="0" layoutInCell="1" allowOverlap="1" wp14:anchorId="25AFB297" wp14:editId="4398728A">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23479665"/>
      <w:r>
        <w:lastRenderedPageBreak/>
        <w:t>Déclaration</w:t>
      </w:r>
      <w:bookmarkEnd w:id="0"/>
      <w:bookmarkEnd w:id="1"/>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4A483780" w:rsidR="00466B4A" w:rsidRDefault="00466B4A" w:rsidP="00BC3F99">
      <w:pPr>
        <w:pStyle w:val="Corpsdetexte"/>
        <w:tabs>
          <w:tab w:val="left" w:pos="4820"/>
        </w:tabs>
      </w:pPr>
      <w:r>
        <w:tab/>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23479666"/>
      <w:r w:rsidR="00466B4A">
        <w:lastRenderedPageBreak/>
        <w:t>Remerciements</w:t>
      </w:r>
      <w:bookmarkEnd w:id="2"/>
      <w:bookmarkEnd w:id="3"/>
    </w:p>
    <w:p w14:paraId="326894E1" w14:textId="0F3B57C1" w:rsidR="00466B4A" w:rsidRDefault="00033E04" w:rsidP="000B78BF">
      <w:pPr>
        <w:pStyle w:val="Corpsdetexte"/>
      </w:pPr>
      <w:r>
        <w:t xml:space="preserve">Je remercie tout particulièrement mon directeur de mémoire, Monsieur Rolf </w:t>
      </w:r>
      <w:proofErr w:type="spellStart"/>
      <w:r>
        <w:t>Hauri</w:t>
      </w:r>
      <w:proofErr w:type="spellEnd"/>
      <w:r>
        <w:t xml:space="preserve">, </w:t>
      </w:r>
      <w:r w:rsidR="00B71BEA">
        <w:t>de</w:t>
      </w:r>
      <w:r w:rsidR="00622B1D">
        <w:t xml:space="preserve"> m’avoir suivi et pour avoir répondu à toutes les interrogations que j’avais à propos de mon </w:t>
      </w:r>
      <w:r w:rsidR="00B71BEA">
        <w:t>travail</w:t>
      </w:r>
      <w:r w:rsidR="00622B1D">
        <w:t xml:space="preserve"> de </w:t>
      </w:r>
      <w:proofErr w:type="spellStart"/>
      <w:r w:rsidR="00622B1D">
        <w:t>Bachelor</w:t>
      </w:r>
      <w:proofErr w:type="spellEnd"/>
      <w:r w:rsidR="00622B1D">
        <w:t>.</w:t>
      </w:r>
    </w:p>
    <w:p w14:paraId="24F38196" w14:textId="238FC5DE" w:rsidR="00033E04" w:rsidRDefault="00B71BEA" w:rsidP="000B78BF">
      <w:pPr>
        <w:pStyle w:val="Corpsdetexte"/>
      </w:pPr>
      <w:r>
        <w:t>Je remercie également toute ma famille et mes proches qui m’ont apporté leur soutien durant l’élaboration de ce dossier.</w:t>
      </w:r>
    </w:p>
    <w:p w14:paraId="71244072" w14:textId="77777777" w:rsidR="00466B4A" w:rsidRDefault="00BC3F99" w:rsidP="00B17D0C">
      <w:pPr>
        <w:pStyle w:val="titrenonnumrotcentr"/>
      </w:pPr>
      <w:r>
        <w:br w:type="page"/>
      </w:r>
      <w:bookmarkStart w:id="4" w:name="_Toc338746591"/>
      <w:bookmarkStart w:id="5" w:name="_Toc523479667"/>
      <w:r w:rsidR="00466B4A">
        <w:lastRenderedPageBreak/>
        <w:t>Résumé</w:t>
      </w:r>
      <w:bookmarkEnd w:id="4"/>
      <w:bookmarkEnd w:id="5"/>
    </w:p>
    <w:p w14:paraId="16C944E9" w14:textId="49FB7B54" w:rsidR="002F21CE" w:rsidRPr="002F21CE" w:rsidRDefault="003F5685" w:rsidP="00320F34">
      <w:pPr>
        <w:pStyle w:val="Texte"/>
      </w:pPr>
      <w:r>
        <w:t>Il est toujours difficile, lorsque l’on a une idée d’application, de savoir quels outils utiliser pour</w:t>
      </w:r>
      <w:r w:rsidR="00B71BEA">
        <w:t xml:space="preserve"> la </w:t>
      </w:r>
      <w:r>
        <w:t xml:space="preserve">concrétiser. De nos jours, il est devenu essentiel de fournir </w:t>
      </w:r>
      <w:r w:rsidR="00B71BEA">
        <w:t>une</w:t>
      </w:r>
      <w:r>
        <w:t xml:space="preserve"> </w:t>
      </w:r>
      <w:r w:rsidR="002F21CE">
        <w:t>application</w:t>
      </w:r>
      <w:r>
        <w:t xml:space="preserve"> sur les plus grandes plateformes existantes (</w:t>
      </w:r>
      <w:r w:rsidR="00173B6A">
        <w:t>c.-à-d.</w:t>
      </w:r>
      <w:r>
        <w:t xml:space="preserve">. IOS et Android) mais </w:t>
      </w:r>
      <w:r w:rsidR="00B27049">
        <w:t>il n’est</w:t>
      </w:r>
      <w:r w:rsidR="00B71BEA">
        <w:t xml:space="preserve"> toutefois</w:t>
      </w:r>
      <w:r w:rsidR="00B27049">
        <w:t xml:space="preserve"> pas concevable de créer une application pour chaque plateforme cible. Une grande partie d</w:t>
      </w:r>
      <w:r w:rsidR="00B71BEA">
        <w:t>u</w:t>
      </w:r>
      <w:r w:rsidR="00B27049">
        <w:t xml:space="preserve"> code devra être créé à double et </w:t>
      </w:r>
      <w:r w:rsidR="00B71BEA">
        <w:t>s</w:t>
      </w:r>
      <w:r w:rsidR="00B27049">
        <w:t>e serait une perte de temps énorme.</w:t>
      </w:r>
    </w:p>
    <w:p w14:paraId="42655CE9" w14:textId="4682C508" w:rsidR="003F5685" w:rsidRDefault="003F5685" w:rsidP="00320F34">
      <w:pPr>
        <w:pStyle w:val="Texte"/>
      </w:pPr>
      <w:r>
        <w:t xml:space="preserve">C’est </w:t>
      </w:r>
      <w:r w:rsidR="00B27049">
        <w:t xml:space="preserve">pour éviter cette perte de temps que sont apparus les </w:t>
      </w:r>
      <w:r w:rsidR="00C53D8E">
        <w:t>Frameworks</w:t>
      </w:r>
      <w:r>
        <w:t xml:space="preserve"> de développement </w:t>
      </w:r>
      <w:r w:rsidR="000872DC">
        <w:t>mobile</w:t>
      </w:r>
      <w:r w:rsidR="00B27049">
        <w:t xml:space="preserve"> cross-platform</w:t>
      </w:r>
      <w:r w:rsidR="000872DC">
        <w:t>. Ils permettent de créer une seule application dans un langage commun</w:t>
      </w:r>
      <w:r w:rsidR="002F21CE">
        <w:t xml:space="preserve"> unique</w:t>
      </w:r>
      <w:r w:rsidR="000872DC">
        <w:t xml:space="preserve"> (souvent Javascript / HTML) puis de</w:t>
      </w:r>
      <w:r w:rsidR="00392022">
        <w:t xml:space="preserve"> la</w:t>
      </w:r>
      <w:r w:rsidR="000872DC">
        <w:t xml:space="preserve"> transpiler dans un</w:t>
      </w:r>
      <w:r w:rsidR="002F21CE">
        <w:t xml:space="preserve"> langage </w:t>
      </w:r>
      <w:r w:rsidR="000872DC">
        <w:t xml:space="preserve">qui permet </w:t>
      </w:r>
      <w:r w:rsidR="00392022">
        <w:t>son lancement</w:t>
      </w:r>
      <w:r w:rsidR="000872DC">
        <w:t xml:space="preserve"> sur </w:t>
      </w:r>
      <w:r w:rsidR="002F21CE">
        <w:t>chacun des système mobiles précédemment cités.</w:t>
      </w:r>
    </w:p>
    <w:p w14:paraId="45AA2E50" w14:textId="753C0834" w:rsidR="002F21CE" w:rsidRPr="00F84DD0" w:rsidRDefault="000872DC" w:rsidP="00F84DD0">
      <w:pPr>
        <w:pStyle w:val="Texte"/>
      </w:pPr>
      <w:r w:rsidRPr="00F84DD0">
        <w:t xml:space="preserve">Ces </w:t>
      </w:r>
      <w:r w:rsidR="00C53D8E" w:rsidRPr="00F84DD0">
        <w:t>Frameworks</w:t>
      </w:r>
      <w:r w:rsidRPr="00F84DD0">
        <w:t xml:space="preserve"> sont très pratiques mais nécessitent une certaine connaissance de leurs fonctionnement</w:t>
      </w:r>
      <w:r w:rsidR="009C0657">
        <w:t>s</w:t>
      </w:r>
      <w:r w:rsidRPr="00F84DD0">
        <w:t xml:space="preserve"> pour pouvoir faire ce que nous voulons. </w:t>
      </w:r>
      <w:r w:rsidR="00BC3EBF" w:rsidRPr="00BC3EBF">
        <w:t xml:space="preserve">Malheureusement, </w:t>
      </w:r>
      <w:r w:rsidR="00BC3EBF">
        <w:t xml:space="preserve">vu le nombre de Frameworks existant, il est impossible de tous les maitriser et de les utiliser correctement. Il faut </w:t>
      </w:r>
      <w:r w:rsidR="00600BB8">
        <w:t>en choisir un</w:t>
      </w:r>
      <w:r w:rsidR="00BC3EBF">
        <w:t xml:space="preserve"> et développer entièrement notre projet sur </w:t>
      </w:r>
      <w:r w:rsidR="00600BB8">
        <w:t>celui-ci.</w:t>
      </w:r>
    </w:p>
    <w:p w14:paraId="2CBF7A78" w14:textId="2E212463" w:rsidR="002F21CE" w:rsidRPr="002F21CE" w:rsidRDefault="002F21CE" w:rsidP="00320F34">
      <w:pPr>
        <w:pStyle w:val="Texte"/>
      </w:pPr>
      <w:r>
        <w:t xml:space="preserve">En expliquant les </w:t>
      </w:r>
      <w:r w:rsidR="00F84DD0">
        <w:t xml:space="preserve">avantages et désavantages des </w:t>
      </w:r>
      <w:r w:rsidR="00C53D8E">
        <w:t>Frameworks</w:t>
      </w:r>
      <w:r>
        <w:t xml:space="preserve"> les plus connus / utilisés, </w:t>
      </w:r>
      <w:r w:rsidR="00BC3EBF">
        <w:t>cela permettra de mieux comprendre leurs fonctionnements et de choisir le</w:t>
      </w:r>
      <w:r w:rsidR="00A02E50">
        <w:t xml:space="preserve"> Framework </w:t>
      </w:r>
      <w:r w:rsidR="00060471">
        <w:t>le plus adéquat à chaque projet.</w:t>
      </w:r>
    </w:p>
    <w:p w14:paraId="74EA33D5" w14:textId="77777777" w:rsidR="004F2016"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66A5E6E0" w14:textId="49E9D786" w:rsidR="004F2016" w:rsidRDefault="004F2016">
      <w:pPr>
        <w:pStyle w:val="TM1"/>
        <w:rPr>
          <w:rFonts w:asciiTheme="minorHAnsi" w:eastAsiaTheme="minorEastAsia" w:hAnsiTheme="minorHAnsi" w:cstheme="minorBidi"/>
          <w:b w:val="0"/>
          <w:noProof/>
          <w:sz w:val="22"/>
          <w:lang w:eastAsia="fr-CH"/>
        </w:rPr>
      </w:pPr>
      <w:hyperlink w:anchor="_Toc523479665" w:history="1">
        <w:r w:rsidRPr="00804AEF">
          <w:rPr>
            <w:rStyle w:val="Lienhypertexte"/>
            <w:noProof/>
          </w:rPr>
          <w:t>Déclaration</w:t>
        </w:r>
        <w:r>
          <w:rPr>
            <w:noProof/>
            <w:webHidden/>
          </w:rPr>
          <w:tab/>
        </w:r>
        <w:r>
          <w:rPr>
            <w:noProof/>
            <w:webHidden/>
          </w:rPr>
          <w:fldChar w:fldCharType="begin"/>
        </w:r>
        <w:r>
          <w:rPr>
            <w:noProof/>
            <w:webHidden/>
          </w:rPr>
          <w:instrText xml:space="preserve"> PAGEREF _Toc523479665 \h </w:instrText>
        </w:r>
        <w:r>
          <w:rPr>
            <w:noProof/>
            <w:webHidden/>
          </w:rPr>
        </w:r>
        <w:r>
          <w:rPr>
            <w:noProof/>
            <w:webHidden/>
          </w:rPr>
          <w:fldChar w:fldCharType="separate"/>
        </w:r>
        <w:r>
          <w:rPr>
            <w:noProof/>
            <w:webHidden/>
          </w:rPr>
          <w:t>i</w:t>
        </w:r>
        <w:r>
          <w:rPr>
            <w:noProof/>
            <w:webHidden/>
          </w:rPr>
          <w:fldChar w:fldCharType="end"/>
        </w:r>
      </w:hyperlink>
    </w:p>
    <w:p w14:paraId="05970F52" w14:textId="117B5FB6" w:rsidR="004F2016" w:rsidRDefault="004F2016">
      <w:pPr>
        <w:pStyle w:val="TM1"/>
        <w:rPr>
          <w:rFonts w:asciiTheme="minorHAnsi" w:eastAsiaTheme="minorEastAsia" w:hAnsiTheme="minorHAnsi" w:cstheme="minorBidi"/>
          <w:b w:val="0"/>
          <w:noProof/>
          <w:sz w:val="22"/>
          <w:lang w:eastAsia="fr-CH"/>
        </w:rPr>
      </w:pPr>
      <w:hyperlink w:anchor="_Toc523479666" w:history="1">
        <w:r w:rsidRPr="00804AEF">
          <w:rPr>
            <w:rStyle w:val="Lienhypertexte"/>
            <w:noProof/>
          </w:rPr>
          <w:t>Remerciements</w:t>
        </w:r>
        <w:r>
          <w:rPr>
            <w:noProof/>
            <w:webHidden/>
          </w:rPr>
          <w:tab/>
        </w:r>
        <w:r>
          <w:rPr>
            <w:noProof/>
            <w:webHidden/>
          </w:rPr>
          <w:fldChar w:fldCharType="begin"/>
        </w:r>
        <w:r>
          <w:rPr>
            <w:noProof/>
            <w:webHidden/>
          </w:rPr>
          <w:instrText xml:space="preserve"> PAGEREF _Toc523479666 \h </w:instrText>
        </w:r>
        <w:r>
          <w:rPr>
            <w:noProof/>
            <w:webHidden/>
          </w:rPr>
        </w:r>
        <w:r>
          <w:rPr>
            <w:noProof/>
            <w:webHidden/>
          </w:rPr>
          <w:fldChar w:fldCharType="separate"/>
        </w:r>
        <w:r>
          <w:rPr>
            <w:noProof/>
            <w:webHidden/>
          </w:rPr>
          <w:t>ii</w:t>
        </w:r>
        <w:r>
          <w:rPr>
            <w:noProof/>
            <w:webHidden/>
          </w:rPr>
          <w:fldChar w:fldCharType="end"/>
        </w:r>
      </w:hyperlink>
    </w:p>
    <w:p w14:paraId="0F337E81" w14:textId="446B64DF" w:rsidR="004F2016" w:rsidRDefault="004F2016">
      <w:pPr>
        <w:pStyle w:val="TM1"/>
        <w:rPr>
          <w:rFonts w:asciiTheme="minorHAnsi" w:eastAsiaTheme="minorEastAsia" w:hAnsiTheme="minorHAnsi" w:cstheme="minorBidi"/>
          <w:b w:val="0"/>
          <w:noProof/>
          <w:sz w:val="22"/>
          <w:lang w:eastAsia="fr-CH"/>
        </w:rPr>
      </w:pPr>
      <w:hyperlink w:anchor="_Toc523479667" w:history="1">
        <w:r w:rsidRPr="00804AEF">
          <w:rPr>
            <w:rStyle w:val="Lienhypertexte"/>
            <w:noProof/>
          </w:rPr>
          <w:t>Résumé</w:t>
        </w:r>
        <w:r>
          <w:rPr>
            <w:noProof/>
            <w:webHidden/>
          </w:rPr>
          <w:tab/>
        </w:r>
        <w:r>
          <w:rPr>
            <w:noProof/>
            <w:webHidden/>
          </w:rPr>
          <w:fldChar w:fldCharType="begin"/>
        </w:r>
        <w:r>
          <w:rPr>
            <w:noProof/>
            <w:webHidden/>
          </w:rPr>
          <w:instrText xml:space="preserve"> PAGEREF _Toc523479667 \h </w:instrText>
        </w:r>
        <w:r>
          <w:rPr>
            <w:noProof/>
            <w:webHidden/>
          </w:rPr>
        </w:r>
        <w:r>
          <w:rPr>
            <w:noProof/>
            <w:webHidden/>
          </w:rPr>
          <w:fldChar w:fldCharType="separate"/>
        </w:r>
        <w:r>
          <w:rPr>
            <w:noProof/>
            <w:webHidden/>
          </w:rPr>
          <w:t>iii</w:t>
        </w:r>
        <w:r>
          <w:rPr>
            <w:noProof/>
            <w:webHidden/>
          </w:rPr>
          <w:fldChar w:fldCharType="end"/>
        </w:r>
      </w:hyperlink>
    </w:p>
    <w:p w14:paraId="4588D9CE" w14:textId="71E40319" w:rsidR="004F2016" w:rsidRDefault="004F2016">
      <w:pPr>
        <w:pStyle w:val="TM1"/>
        <w:rPr>
          <w:rFonts w:asciiTheme="minorHAnsi" w:eastAsiaTheme="minorEastAsia" w:hAnsiTheme="minorHAnsi" w:cstheme="minorBidi"/>
          <w:b w:val="0"/>
          <w:noProof/>
          <w:sz w:val="22"/>
          <w:lang w:eastAsia="fr-CH"/>
        </w:rPr>
      </w:pPr>
      <w:hyperlink w:anchor="_Toc523479668" w:history="1">
        <w:r w:rsidRPr="00804AEF">
          <w:rPr>
            <w:rStyle w:val="Lienhypertexte"/>
            <w:noProof/>
          </w:rPr>
          <w:t>Liste des tableaux</w:t>
        </w:r>
        <w:r>
          <w:rPr>
            <w:noProof/>
            <w:webHidden/>
          </w:rPr>
          <w:tab/>
        </w:r>
        <w:r>
          <w:rPr>
            <w:noProof/>
            <w:webHidden/>
          </w:rPr>
          <w:fldChar w:fldCharType="begin"/>
        </w:r>
        <w:r>
          <w:rPr>
            <w:noProof/>
            <w:webHidden/>
          </w:rPr>
          <w:instrText xml:space="preserve"> PAGEREF _Toc523479668 \h </w:instrText>
        </w:r>
        <w:r>
          <w:rPr>
            <w:noProof/>
            <w:webHidden/>
          </w:rPr>
        </w:r>
        <w:r>
          <w:rPr>
            <w:noProof/>
            <w:webHidden/>
          </w:rPr>
          <w:fldChar w:fldCharType="separate"/>
        </w:r>
        <w:r>
          <w:rPr>
            <w:noProof/>
            <w:webHidden/>
          </w:rPr>
          <w:t>vi</w:t>
        </w:r>
        <w:r>
          <w:rPr>
            <w:noProof/>
            <w:webHidden/>
          </w:rPr>
          <w:fldChar w:fldCharType="end"/>
        </w:r>
      </w:hyperlink>
    </w:p>
    <w:p w14:paraId="2E187D7E" w14:textId="4EDD2C13" w:rsidR="004F2016" w:rsidRDefault="004F2016">
      <w:pPr>
        <w:pStyle w:val="TM1"/>
        <w:rPr>
          <w:rFonts w:asciiTheme="minorHAnsi" w:eastAsiaTheme="minorEastAsia" w:hAnsiTheme="minorHAnsi" w:cstheme="minorBidi"/>
          <w:b w:val="0"/>
          <w:noProof/>
          <w:sz w:val="22"/>
          <w:lang w:eastAsia="fr-CH"/>
        </w:rPr>
      </w:pPr>
      <w:hyperlink w:anchor="_Toc523479669" w:history="1">
        <w:r w:rsidRPr="00804AEF">
          <w:rPr>
            <w:rStyle w:val="Lienhypertexte"/>
            <w:noProof/>
          </w:rPr>
          <w:t>Liste des figures</w:t>
        </w:r>
        <w:r>
          <w:rPr>
            <w:noProof/>
            <w:webHidden/>
          </w:rPr>
          <w:tab/>
        </w:r>
        <w:r>
          <w:rPr>
            <w:noProof/>
            <w:webHidden/>
          </w:rPr>
          <w:fldChar w:fldCharType="begin"/>
        </w:r>
        <w:r>
          <w:rPr>
            <w:noProof/>
            <w:webHidden/>
          </w:rPr>
          <w:instrText xml:space="preserve"> PAGEREF _Toc523479669 \h </w:instrText>
        </w:r>
        <w:r>
          <w:rPr>
            <w:noProof/>
            <w:webHidden/>
          </w:rPr>
        </w:r>
        <w:r>
          <w:rPr>
            <w:noProof/>
            <w:webHidden/>
          </w:rPr>
          <w:fldChar w:fldCharType="separate"/>
        </w:r>
        <w:r>
          <w:rPr>
            <w:noProof/>
            <w:webHidden/>
          </w:rPr>
          <w:t>vi</w:t>
        </w:r>
        <w:r>
          <w:rPr>
            <w:noProof/>
            <w:webHidden/>
          </w:rPr>
          <w:fldChar w:fldCharType="end"/>
        </w:r>
      </w:hyperlink>
    </w:p>
    <w:p w14:paraId="7C931373" w14:textId="5A10867A" w:rsidR="004F2016" w:rsidRDefault="004F2016">
      <w:pPr>
        <w:pStyle w:val="TM1"/>
        <w:rPr>
          <w:rFonts w:asciiTheme="minorHAnsi" w:eastAsiaTheme="minorEastAsia" w:hAnsiTheme="minorHAnsi" w:cstheme="minorBidi"/>
          <w:b w:val="0"/>
          <w:noProof/>
          <w:sz w:val="22"/>
          <w:lang w:eastAsia="fr-CH"/>
        </w:rPr>
      </w:pPr>
      <w:hyperlink w:anchor="_Toc523479670" w:history="1">
        <w:r w:rsidRPr="00804AEF">
          <w:rPr>
            <w:rStyle w:val="Lienhypertexte"/>
            <w:noProof/>
          </w:rPr>
          <w:t>1.</w:t>
        </w:r>
        <w:r>
          <w:rPr>
            <w:rFonts w:asciiTheme="minorHAnsi" w:eastAsiaTheme="minorEastAsia" w:hAnsiTheme="minorHAnsi" w:cstheme="minorBidi"/>
            <w:b w:val="0"/>
            <w:noProof/>
            <w:sz w:val="22"/>
            <w:lang w:eastAsia="fr-CH"/>
          </w:rPr>
          <w:tab/>
        </w:r>
        <w:r w:rsidRPr="00804AEF">
          <w:rPr>
            <w:rStyle w:val="Lienhypertexte"/>
            <w:noProof/>
          </w:rPr>
          <w:t>Introduction</w:t>
        </w:r>
        <w:r>
          <w:rPr>
            <w:noProof/>
            <w:webHidden/>
          </w:rPr>
          <w:tab/>
        </w:r>
        <w:r>
          <w:rPr>
            <w:noProof/>
            <w:webHidden/>
          </w:rPr>
          <w:fldChar w:fldCharType="begin"/>
        </w:r>
        <w:r>
          <w:rPr>
            <w:noProof/>
            <w:webHidden/>
          </w:rPr>
          <w:instrText xml:space="preserve"> PAGEREF _Toc523479670 \h </w:instrText>
        </w:r>
        <w:r>
          <w:rPr>
            <w:noProof/>
            <w:webHidden/>
          </w:rPr>
        </w:r>
        <w:r>
          <w:rPr>
            <w:noProof/>
            <w:webHidden/>
          </w:rPr>
          <w:fldChar w:fldCharType="separate"/>
        </w:r>
        <w:r>
          <w:rPr>
            <w:noProof/>
            <w:webHidden/>
          </w:rPr>
          <w:t>1</w:t>
        </w:r>
        <w:r>
          <w:rPr>
            <w:noProof/>
            <w:webHidden/>
          </w:rPr>
          <w:fldChar w:fldCharType="end"/>
        </w:r>
      </w:hyperlink>
    </w:p>
    <w:p w14:paraId="315E2A53" w14:textId="09C6E951" w:rsidR="004F2016" w:rsidRDefault="004F2016">
      <w:pPr>
        <w:pStyle w:val="TM1"/>
        <w:rPr>
          <w:rFonts w:asciiTheme="minorHAnsi" w:eastAsiaTheme="minorEastAsia" w:hAnsiTheme="minorHAnsi" w:cstheme="minorBidi"/>
          <w:b w:val="0"/>
          <w:noProof/>
          <w:sz w:val="22"/>
          <w:lang w:eastAsia="fr-CH"/>
        </w:rPr>
      </w:pPr>
      <w:hyperlink w:anchor="_Toc523479671" w:history="1">
        <w:r w:rsidRPr="00804AEF">
          <w:rPr>
            <w:rStyle w:val="Lienhypertexte"/>
            <w:noProof/>
          </w:rPr>
          <w:t>2.</w:t>
        </w:r>
        <w:r>
          <w:rPr>
            <w:rFonts w:asciiTheme="minorHAnsi" w:eastAsiaTheme="minorEastAsia" w:hAnsiTheme="minorHAnsi" w:cstheme="minorBidi"/>
            <w:b w:val="0"/>
            <w:noProof/>
            <w:sz w:val="22"/>
            <w:lang w:eastAsia="fr-CH"/>
          </w:rPr>
          <w:tab/>
        </w:r>
        <w:r w:rsidRPr="00804AEF">
          <w:rPr>
            <w:rStyle w:val="Lienhypertexte"/>
            <w:noProof/>
          </w:rPr>
          <w:t>Etude des Frameworks existants</w:t>
        </w:r>
        <w:r>
          <w:rPr>
            <w:noProof/>
            <w:webHidden/>
          </w:rPr>
          <w:tab/>
        </w:r>
        <w:r>
          <w:rPr>
            <w:noProof/>
            <w:webHidden/>
          </w:rPr>
          <w:fldChar w:fldCharType="begin"/>
        </w:r>
        <w:r>
          <w:rPr>
            <w:noProof/>
            <w:webHidden/>
          </w:rPr>
          <w:instrText xml:space="preserve"> PAGEREF _Toc523479671 \h </w:instrText>
        </w:r>
        <w:r>
          <w:rPr>
            <w:noProof/>
            <w:webHidden/>
          </w:rPr>
        </w:r>
        <w:r>
          <w:rPr>
            <w:noProof/>
            <w:webHidden/>
          </w:rPr>
          <w:fldChar w:fldCharType="separate"/>
        </w:r>
        <w:r>
          <w:rPr>
            <w:noProof/>
            <w:webHidden/>
          </w:rPr>
          <w:t>2</w:t>
        </w:r>
        <w:r>
          <w:rPr>
            <w:noProof/>
            <w:webHidden/>
          </w:rPr>
          <w:fldChar w:fldCharType="end"/>
        </w:r>
      </w:hyperlink>
    </w:p>
    <w:p w14:paraId="048A7C43" w14:textId="22712828" w:rsidR="004F2016" w:rsidRDefault="004F2016">
      <w:pPr>
        <w:pStyle w:val="TM2"/>
        <w:rPr>
          <w:rFonts w:asciiTheme="minorHAnsi" w:eastAsiaTheme="minorEastAsia" w:hAnsiTheme="minorHAnsi" w:cstheme="minorBidi"/>
          <w:b w:val="0"/>
          <w:noProof/>
          <w:lang w:eastAsia="fr-CH"/>
        </w:rPr>
      </w:pPr>
      <w:hyperlink w:anchor="_Toc523479672" w:history="1">
        <w:r w:rsidRPr="00804AEF">
          <w:rPr>
            <w:rStyle w:val="Lienhypertexte"/>
            <w:noProof/>
          </w:rPr>
          <w:t>2.1</w:t>
        </w:r>
        <w:r>
          <w:rPr>
            <w:rFonts w:asciiTheme="minorHAnsi" w:eastAsiaTheme="minorEastAsia" w:hAnsiTheme="minorHAnsi" w:cstheme="minorBidi"/>
            <w:b w:val="0"/>
            <w:noProof/>
            <w:lang w:eastAsia="fr-CH"/>
          </w:rPr>
          <w:tab/>
        </w:r>
        <w:r w:rsidRPr="00804AEF">
          <w:rPr>
            <w:rStyle w:val="Lienhypertexte"/>
            <w:noProof/>
          </w:rPr>
          <w:t>Ionic</w:t>
        </w:r>
        <w:r>
          <w:rPr>
            <w:noProof/>
            <w:webHidden/>
          </w:rPr>
          <w:tab/>
        </w:r>
        <w:r>
          <w:rPr>
            <w:noProof/>
            <w:webHidden/>
          </w:rPr>
          <w:fldChar w:fldCharType="begin"/>
        </w:r>
        <w:r>
          <w:rPr>
            <w:noProof/>
            <w:webHidden/>
          </w:rPr>
          <w:instrText xml:space="preserve"> PAGEREF _Toc523479672 \h </w:instrText>
        </w:r>
        <w:r>
          <w:rPr>
            <w:noProof/>
            <w:webHidden/>
          </w:rPr>
        </w:r>
        <w:r>
          <w:rPr>
            <w:noProof/>
            <w:webHidden/>
          </w:rPr>
          <w:fldChar w:fldCharType="separate"/>
        </w:r>
        <w:r>
          <w:rPr>
            <w:noProof/>
            <w:webHidden/>
          </w:rPr>
          <w:t>4</w:t>
        </w:r>
        <w:r>
          <w:rPr>
            <w:noProof/>
            <w:webHidden/>
          </w:rPr>
          <w:fldChar w:fldCharType="end"/>
        </w:r>
      </w:hyperlink>
    </w:p>
    <w:p w14:paraId="4FCDBC1A" w14:textId="42C84479" w:rsidR="004F2016" w:rsidRDefault="004F2016">
      <w:pPr>
        <w:pStyle w:val="TM3"/>
        <w:tabs>
          <w:tab w:val="left" w:pos="1320"/>
          <w:tab w:val="right" w:leader="dot" w:pos="8493"/>
        </w:tabs>
        <w:rPr>
          <w:rFonts w:asciiTheme="minorHAnsi" w:eastAsiaTheme="minorEastAsia" w:hAnsiTheme="minorHAnsi" w:cstheme="minorBidi"/>
          <w:noProof/>
          <w:lang w:eastAsia="fr-CH"/>
        </w:rPr>
      </w:pPr>
      <w:hyperlink w:anchor="_Toc523479673" w:history="1">
        <w:r w:rsidRPr="00804AEF">
          <w:rPr>
            <w:rStyle w:val="Lienhypertexte"/>
            <w:noProof/>
          </w:rPr>
          <w:t>2.1.1</w:t>
        </w:r>
        <w:r>
          <w:rPr>
            <w:rFonts w:asciiTheme="minorHAnsi" w:eastAsiaTheme="minorEastAsia" w:hAnsiTheme="minorHAnsi" w:cstheme="minorBidi"/>
            <w:noProof/>
            <w:lang w:eastAsia="fr-CH"/>
          </w:rPr>
          <w:tab/>
        </w:r>
        <w:r w:rsidRPr="00804AEF">
          <w:rPr>
            <w:rStyle w:val="Lienhypertexte"/>
            <w:noProof/>
          </w:rPr>
          <w:t>Architecture</w:t>
        </w:r>
        <w:r>
          <w:rPr>
            <w:noProof/>
            <w:webHidden/>
          </w:rPr>
          <w:tab/>
        </w:r>
        <w:r>
          <w:rPr>
            <w:noProof/>
            <w:webHidden/>
          </w:rPr>
          <w:fldChar w:fldCharType="begin"/>
        </w:r>
        <w:r>
          <w:rPr>
            <w:noProof/>
            <w:webHidden/>
          </w:rPr>
          <w:instrText xml:space="preserve"> PAGEREF _Toc523479673 \h </w:instrText>
        </w:r>
        <w:r>
          <w:rPr>
            <w:noProof/>
            <w:webHidden/>
          </w:rPr>
        </w:r>
        <w:r>
          <w:rPr>
            <w:noProof/>
            <w:webHidden/>
          </w:rPr>
          <w:fldChar w:fldCharType="separate"/>
        </w:r>
        <w:r>
          <w:rPr>
            <w:noProof/>
            <w:webHidden/>
          </w:rPr>
          <w:t>5</w:t>
        </w:r>
        <w:r>
          <w:rPr>
            <w:noProof/>
            <w:webHidden/>
          </w:rPr>
          <w:fldChar w:fldCharType="end"/>
        </w:r>
      </w:hyperlink>
    </w:p>
    <w:p w14:paraId="22B62044" w14:textId="7BFA2113" w:rsidR="004F2016" w:rsidRDefault="004F2016">
      <w:pPr>
        <w:pStyle w:val="TM4"/>
        <w:tabs>
          <w:tab w:val="left" w:pos="1760"/>
          <w:tab w:val="right" w:leader="dot" w:pos="8493"/>
        </w:tabs>
        <w:rPr>
          <w:rFonts w:asciiTheme="minorHAnsi" w:eastAsiaTheme="minorEastAsia" w:hAnsiTheme="minorHAnsi" w:cstheme="minorBidi"/>
          <w:noProof/>
          <w:sz w:val="22"/>
          <w:lang w:eastAsia="fr-CH"/>
        </w:rPr>
      </w:pPr>
      <w:hyperlink w:anchor="_Toc523479674" w:history="1">
        <w:r w:rsidRPr="00804AEF">
          <w:rPr>
            <w:rStyle w:val="Lienhypertexte"/>
            <w:noProof/>
          </w:rPr>
          <w:t>2.1.1.1</w:t>
        </w:r>
        <w:r>
          <w:rPr>
            <w:rFonts w:asciiTheme="minorHAnsi" w:eastAsiaTheme="minorEastAsia" w:hAnsiTheme="minorHAnsi" w:cstheme="minorBidi"/>
            <w:noProof/>
            <w:sz w:val="22"/>
            <w:lang w:eastAsia="fr-CH"/>
          </w:rPr>
          <w:tab/>
        </w:r>
        <w:r w:rsidRPr="00804AEF">
          <w:rPr>
            <w:rStyle w:val="Lienhypertexte"/>
            <w:noProof/>
          </w:rPr>
          <w:t>Apache Cordova</w:t>
        </w:r>
        <w:r>
          <w:rPr>
            <w:noProof/>
            <w:webHidden/>
          </w:rPr>
          <w:tab/>
        </w:r>
        <w:r>
          <w:rPr>
            <w:noProof/>
            <w:webHidden/>
          </w:rPr>
          <w:fldChar w:fldCharType="begin"/>
        </w:r>
        <w:r>
          <w:rPr>
            <w:noProof/>
            <w:webHidden/>
          </w:rPr>
          <w:instrText xml:space="preserve"> PAGEREF _Toc523479674 \h </w:instrText>
        </w:r>
        <w:r>
          <w:rPr>
            <w:noProof/>
            <w:webHidden/>
          </w:rPr>
        </w:r>
        <w:r>
          <w:rPr>
            <w:noProof/>
            <w:webHidden/>
          </w:rPr>
          <w:fldChar w:fldCharType="separate"/>
        </w:r>
        <w:r>
          <w:rPr>
            <w:noProof/>
            <w:webHidden/>
          </w:rPr>
          <w:t>5</w:t>
        </w:r>
        <w:r>
          <w:rPr>
            <w:noProof/>
            <w:webHidden/>
          </w:rPr>
          <w:fldChar w:fldCharType="end"/>
        </w:r>
      </w:hyperlink>
    </w:p>
    <w:p w14:paraId="40009CFB" w14:textId="4F34DC5F" w:rsidR="004F2016" w:rsidRDefault="004F2016">
      <w:pPr>
        <w:pStyle w:val="TM4"/>
        <w:tabs>
          <w:tab w:val="left" w:pos="1760"/>
          <w:tab w:val="right" w:leader="dot" w:pos="8493"/>
        </w:tabs>
        <w:rPr>
          <w:rFonts w:asciiTheme="minorHAnsi" w:eastAsiaTheme="minorEastAsia" w:hAnsiTheme="minorHAnsi" w:cstheme="minorBidi"/>
          <w:noProof/>
          <w:sz w:val="22"/>
          <w:lang w:eastAsia="fr-CH"/>
        </w:rPr>
      </w:pPr>
      <w:hyperlink w:anchor="_Toc523479675" w:history="1">
        <w:r w:rsidRPr="00804AEF">
          <w:rPr>
            <w:rStyle w:val="Lienhypertexte"/>
            <w:noProof/>
          </w:rPr>
          <w:t>2.1.1.2</w:t>
        </w:r>
        <w:r>
          <w:rPr>
            <w:rFonts w:asciiTheme="minorHAnsi" w:eastAsiaTheme="minorEastAsia" w:hAnsiTheme="minorHAnsi" w:cstheme="minorBidi"/>
            <w:noProof/>
            <w:sz w:val="22"/>
            <w:lang w:eastAsia="fr-CH"/>
          </w:rPr>
          <w:tab/>
        </w:r>
        <w:r w:rsidRPr="00804AEF">
          <w:rPr>
            <w:rStyle w:val="Lienhypertexte"/>
            <w:noProof/>
          </w:rPr>
          <w:t>Angular</w:t>
        </w:r>
        <w:r>
          <w:rPr>
            <w:noProof/>
            <w:webHidden/>
          </w:rPr>
          <w:tab/>
        </w:r>
        <w:r>
          <w:rPr>
            <w:noProof/>
            <w:webHidden/>
          </w:rPr>
          <w:fldChar w:fldCharType="begin"/>
        </w:r>
        <w:r>
          <w:rPr>
            <w:noProof/>
            <w:webHidden/>
          </w:rPr>
          <w:instrText xml:space="preserve"> PAGEREF _Toc523479675 \h </w:instrText>
        </w:r>
        <w:r>
          <w:rPr>
            <w:noProof/>
            <w:webHidden/>
          </w:rPr>
        </w:r>
        <w:r>
          <w:rPr>
            <w:noProof/>
            <w:webHidden/>
          </w:rPr>
          <w:fldChar w:fldCharType="separate"/>
        </w:r>
        <w:r>
          <w:rPr>
            <w:noProof/>
            <w:webHidden/>
          </w:rPr>
          <w:t>6</w:t>
        </w:r>
        <w:r>
          <w:rPr>
            <w:noProof/>
            <w:webHidden/>
          </w:rPr>
          <w:fldChar w:fldCharType="end"/>
        </w:r>
      </w:hyperlink>
    </w:p>
    <w:p w14:paraId="72931F93" w14:textId="340DC96A" w:rsidR="004F2016" w:rsidRDefault="004F2016">
      <w:pPr>
        <w:pStyle w:val="TM4"/>
        <w:tabs>
          <w:tab w:val="left" w:pos="1760"/>
          <w:tab w:val="right" w:leader="dot" w:pos="8493"/>
        </w:tabs>
        <w:rPr>
          <w:rFonts w:asciiTheme="minorHAnsi" w:eastAsiaTheme="minorEastAsia" w:hAnsiTheme="minorHAnsi" w:cstheme="minorBidi"/>
          <w:noProof/>
          <w:sz w:val="22"/>
          <w:lang w:eastAsia="fr-CH"/>
        </w:rPr>
      </w:pPr>
      <w:hyperlink w:anchor="_Toc523479676" w:history="1">
        <w:r w:rsidRPr="00804AEF">
          <w:rPr>
            <w:rStyle w:val="Lienhypertexte"/>
            <w:noProof/>
          </w:rPr>
          <w:t>2.1.1.3</w:t>
        </w:r>
        <w:r>
          <w:rPr>
            <w:rFonts w:asciiTheme="minorHAnsi" w:eastAsiaTheme="minorEastAsia" w:hAnsiTheme="minorHAnsi" w:cstheme="minorBidi"/>
            <w:noProof/>
            <w:sz w:val="22"/>
            <w:lang w:eastAsia="fr-CH"/>
          </w:rPr>
          <w:tab/>
        </w:r>
        <w:r w:rsidRPr="00804AEF">
          <w:rPr>
            <w:rStyle w:val="Lienhypertexte"/>
            <w:noProof/>
          </w:rPr>
          <w:t>Ionic</w:t>
        </w:r>
        <w:r>
          <w:rPr>
            <w:noProof/>
            <w:webHidden/>
          </w:rPr>
          <w:tab/>
        </w:r>
        <w:r>
          <w:rPr>
            <w:noProof/>
            <w:webHidden/>
          </w:rPr>
          <w:fldChar w:fldCharType="begin"/>
        </w:r>
        <w:r>
          <w:rPr>
            <w:noProof/>
            <w:webHidden/>
          </w:rPr>
          <w:instrText xml:space="preserve"> PAGEREF _Toc523479676 \h </w:instrText>
        </w:r>
        <w:r>
          <w:rPr>
            <w:noProof/>
            <w:webHidden/>
          </w:rPr>
        </w:r>
        <w:r>
          <w:rPr>
            <w:noProof/>
            <w:webHidden/>
          </w:rPr>
          <w:fldChar w:fldCharType="separate"/>
        </w:r>
        <w:r>
          <w:rPr>
            <w:noProof/>
            <w:webHidden/>
          </w:rPr>
          <w:t>7</w:t>
        </w:r>
        <w:r>
          <w:rPr>
            <w:noProof/>
            <w:webHidden/>
          </w:rPr>
          <w:fldChar w:fldCharType="end"/>
        </w:r>
      </w:hyperlink>
    </w:p>
    <w:p w14:paraId="112F34CE" w14:textId="7225F79A" w:rsidR="004F2016" w:rsidRDefault="004F2016">
      <w:pPr>
        <w:pStyle w:val="TM3"/>
        <w:tabs>
          <w:tab w:val="left" w:pos="1320"/>
          <w:tab w:val="right" w:leader="dot" w:pos="8493"/>
        </w:tabs>
        <w:rPr>
          <w:rFonts w:asciiTheme="minorHAnsi" w:eastAsiaTheme="minorEastAsia" w:hAnsiTheme="minorHAnsi" w:cstheme="minorBidi"/>
          <w:noProof/>
          <w:lang w:eastAsia="fr-CH"/>
        </w:rPr>
      </w:pPr>
      <w:hyperlink w:anchor="_Toc523479677" w:history="1">
        <w:r w:rsidRPr="00804AEF">
          <w:rPr>
            <w:rStyle w:val="Lienhypertexte"/>
            <w:noProof/>
          </w:rPr>
          <w:t>2.1.2</w:t>
        </w:r>
        <w:r>
          <w:rPr>
            <w:rFonts w:asciiTheme="minorHAnsi" w:eastAsiaTheme="minorEastAsia" w:hAnsiTheme="minorHAnsi" w:cstheme="minorBidi"/>
            <w:noProof/>
            <w:lang w:eastAsia="fr-CH"/>
          </w:rPr>
          <w:tab/>
        </w:r>
        <w:r w:rsidRPr="00804AEF">
          <w:rPr>
            <w:rStyle w:val="Lienhypertexte"/>
            <w:noProof/>
          </w:rPr>
          <w:t>Avantages</w:t>
        </w:r>
        <w:r>
          <w:rPr>
            <w:noProof/>
            <w:webHidden/>
          </w:rPr>
          <w:tab/>
        </w:r>
        <w:r>
          <w:rPr>
            <w:noProof/>
            <w:webHidden/>
          </w:rPr>
          <w:fldChar w:fldCharType="begin"/>
        </w:r>
        <w:r>
          <w:rPr>
            <w:noProof/>
            <w:webHidden/>
          </w:rPr>
          <w:instrText xml:space="preserve"> PAGEREF _Toc523479677 \h </w:instrText>
        </w:r>
        <w:r>
          <w:rPr>
            <w:noProof/>
            <w:webHidden/>
          </w:rPr>
        </w:r>
        <w:r>
          <w:rPr>
            <w:noProof/>
            <w:webHidden/>
          </w:rPr>
          <w:fldChar w:fldCharType="separate"/>
        </w:r>
        <w:r>
          <w:rPr>
            <w:noProof/>
            <w:webHidden/>
          </w:rPr>
          <w:t>9</w:t>
        </w:r>
        <w:r>
          <w:rPr>
            <w:noProof/>
            <w:webHidden/>
          </w:rPr>
          <w:fldChar w:fldCharType="end"/>
        </w:r>
      </w:hyperlink>
    </w:p>
    <w:p w14:paraId="5B09739D" w14:textId="44643749" w:rsidR="004F2016" w:rsidRDefault="004F2016">
      <w:pPr>
        <w:pStyle w:val="TM3"/>
        <w:tabs>
          <w:tab w:val="left" w:pos="1320"/>
          <w:tab w:val="right" w:leader="dot" w:pos="8493"/>
        </w:tabs>
        <w:rPr>
          <w:rFonts w:asciiTheme="minorHAnsi" w:eastAsiaTheme="minorEastAsia" w:hAnsiTheme="minorHAnsi" w:cstheme="minorBidi"/>
          <w:noProof/>
          <w:lang w:eastAsia="fr-CH"/>
        </w:rPr>
      </w:pPr>
      <w:hyperlink w:anchor="_Toc523479678" w:history="1">
        <w:r w:rsidRPr="00804AEF">
          <w:rPr>
            <w:rStyle w:val="Lienhypertexte"/>
            <w:noProof/>
          </w:rPr>
          <w:t>2.1.3</w:t>
        </w:r>
        <w:r>
          <w:rPr>
            <w:rFonts w:asciiTheme="minorHAnsi" w:eastAsiaTheme="minorEastAsia" w:hAnsiTheme="minorHAnsi" w:cstheme="minorBidi"/>
            <w:noProof/>
            <w:lang w:eastAsia="fr-CH"/>
          </w:rPr>
          <w:tab/>
        </w:r>
        <w:r w:rsidRPr="00804AEF">
          <w:rPr>
            <w:rStyle w:val="Lienhypertexte"/>
            <w:noProof/>
          </w:rPr>
          <w:t>Faiblesses</w:t>
        </w:r>
        <w:r>
          <w:rPr>
            <w:noProof/>
            <w:webHidden/>
          </w:rPr>
          <w:tab/>
        </w:r>
        <w:r>
          <w:rPr>
            <w:noProof/>
            <w:webHidden/>
          </w:rPr>
          <w:fldChar w:fldCharType="begin"/>
        </w:r>
        <w:r>
          <w:rPr>
            <w:noProof/>
            <w:webHidden/>
          </w:rPr>
          <w:instrText xml:space="preserve"> PAGEREF _Toc523479678 \h </w:instrText>
        </w:r>
        <w:r>
          <w:rPr>
            <w:noProof/>
            <w:webHidden/>
          </w:rPr>
        </w:r>
        <w:r>
          <w:rPr>
            <w:noProof/>
            <w:webHidden/>
          </w:rPr>
          <w:fldChar w:fldCharType="separate"/>
        </w:r>
        <w:r>
          <w:rPr>
            <w:noProof/>
            <w:webHidden/>
          </w:rPr>
          <w:t>10</w:t>
        </w:r>
        <w:r>
          <w:rPr>
            <w:noProof/>
            <w:webHidden/>
          </w:rPr>
          <w:fldChar w:fldCharType="end"/>
        </w:r>
      </w:hyperlink>
    </w:p>
    <w:p w14:paraId="14A53165" w14:textId="1CA5778A" w:rsidR="004F2016" w:rsidRDefault="004F2016">
      <w:pPr>
        <w:pStyle w:val="TM2"/>
        <w:rPr>
          <w:rFonts w:asciiTheme="minorHAnsi" w:eastAsiaTheme="minorEastAsia" w:hAnsiTheme="minorHAnsi" w:cstheme="minorBidi"/>
          <w:b w:val="0"/>
          <w:noProof/>
          <w:lang w:eastAsia="fr-CH"/>
        </w:rPr>
      </w:pPr>
      <w:hyperlink w:anchor="_Toc523479679" w:history="1">
        <w:r w:rsidRPr="00804AEF">
          <w:rPr>
            <w:rStyle w:val="Lienhypertexte"/>
            <w:noProof/>
          </w:rPr>
          <w:t>2.2</w:t>
        </w:r>
        <w:r>
          <w:rPr>
            <w:rFonts w:asciiTheme="minorHAnsi" w:eastAsiaTheme="minorEastAsia" w:hAnsiTheme="minorHAnsi" w:cstheme="minorBidi"/>
            <w:b w:val="0"/>
            <w:noProof/>
            <w:lang w:eastAsia="fr-CH"/>
          </w:rPr>
          <w:tab/>
        </w:r>
        <w:r w:rsidRPr="00804AEF">
          <w:rPr>
            <w:rStyle w:val="Lienhypertexte"/>
            <w:noProof/>
          </w:rPr>
          <w:t>Xamarin</w:t>
        </w:r>
        <w:r>
          <w:rPr>
            <w:noProof/>
            <w:webHidden/>
          </w:rPr>
          <w:tab/>
        </w:r>
        <w:r>
          <w:rPr>
            <w:noProof/>
            <w:webHidden/>
          </w:rPr>
          <w:fldChar w:fldCharType="begin"/>
        </w:r>
        <w:r>
          <w:rPr>
            <w:noProof/>
            <w:webHidden/>
          </w:rPr>
          <w:instrText xml:space="preserve"> PAGEREF _Toc523479679 \h </w:instrText>
        </w:r>
        <w:r>
          <w:rPr>
            <w:noProof/>
            <w:webHidden/>
          </w:rPr>
        </w:r>
        <w:r>
          <w:rPr>
            <w:noProof/>
            <w:webHidden/>
          </w:rPr>
          <w:fldChar w:fldCharType="separate"/>
        </w:r>
        <w:r>
          <w:rPr>
            <w:noProof/>
            <w:webHidden/>
          </w:rPr>
          <w:t>10</w:t>
        </w:r>
        <w:r>
          <w:rPr>
            <w:noProof/>
            <w:webHidden/>
          </w:rPr>
          <w:fldChar w:fldCharType="end"/>
        </w:r>
      </w:hyperlink>
    </w:p>
    <w:p w14:paraId="20649DA0" w14:textId="211C1B6B" w:rsidR="004F2016" w:rsidRDefault="004F2016">
      <w:pPr>
        <w:pStyle w:val="TM3"/>
        <w:tabs>
          <w:tab w:val="left" w:pos="1320"/>
          <w:tab w:val="right" w:leader="dot" w:pos="8493"/>
        </w:tabs>
        <w:rPr>
          <w:rFonts w:asciiTheme="minorHAnsi" w:eastAsiaTheme="minorEastAsia" w:hAnsiTheme="minorHAnsi" w:cstheme="minorBidi"/>
          <w:noProof/>
          <w:lang w:eastAsia="fr-CH"/>
        </w:rPr>
      </w:pPr>
      <w:hyperlink w:anchor="_Toc523479680" w:history="1">
        <w:r w:rsidRPr="00804AEF">
          <w:rPr>
            <w:rStyle w:val="Lienhypertexte"/>
            <w:noProof/>
          </w:rPr>
          <w:t>2.2.1</w:t>
        </w:r>
        <w:r>
          <w:rPr>
            <w:rFonts w:asciiTheme="minorHAnsi" w:eastAsiaTheme="minorEastAsia" w:hAnsiTheme="minorHAnsi" w:cstheme="minorBidi"/>
            <w:noProof/>
            <w:lang w:eastAsia="fr-CH"/>
          </w:rPr>
          <w:tab/>
        </w:r>
        <w:r w:rsidRPr="00804AEF">
          <w:rPr>
            <w:rStyle w:val="Lienhypertexte"/>
            <w:noProof/>
          </w:rPr>
          <w:t>Architecture</w:t>
        </w:r>
        <w:r>
          <w:rPr>
            <w:noProof/>
            <w:webHidden/>
          </w:rPr>
          <w:tab/>
        </w:r>
        <w:r>
          <w:rPr>
            <w:noProof/>
            <w:webHidden/>
          </w:rPr>
          <w:fldChar w:fldCharType="begin"/>
        </w:r>
        <w:r>
          <w:rPr>
            <w:noProof/>
            <w:webHidden/>
          </w:rPr>
          <w:instrText xml:space="preserve"> PAGEREF _Toc523479680 \h </w:instrText>
        </w:r>
        <w:r>
          <w:rPr>
            <w:noProof/>
            <w:webHidden/>
          </w:rPr>
        </w:r>
        <w:r>
          <w:rPr>
            <w:noProof/>
            <w:webHidden/>
          </w:rPr>
          <w:fldChar w:fldCharType="separate"/>
        </w:r>
        <w:r>
          <w:rPr>
            <w:noProof/>
            <w:webHidden/>
          </w:rPr>
          <w:t>11</w:t>
        </w:r>
        <w:r>
          <w:rPr>
            <w:noProof/>
            <w:webHidden/>
          </w:rPr>
          <w:fldChar w:fldCharType="end"/>
        </w:r>
      </w:hyperlink>
    </w:p>
    <w:p w14:paraId="4EFFC3DD" w14:textId="06006932" w:rsidR="004F2016" w:rsidRDefault="004F2016">
      <w:pPr>
        <w:pStyle w:val="TM3"/>
        <w:tabs>
          <w:tab w:val="left" w:pos="1320"/>
          <w:tab w:val="right" w:leader="dot" w:pos="8493"/>
        </w:tabs>
        <w:rPr>
          <w:rFonts w:asciiTheme="minorHAnsi" w:eastAsiaTheme="minorEastAsia" w:hAnsiTheme="minorHAnsi" w:cstheme="minorBidi"/>
          <w:noProof/>
          <w:lang w:eastAsia="fr-CH"/>
        </w:rPr>
      </w:pPr>
      <w:hyperlink w:anchor="_Toc523479681" w:history="1">
        <w:r w:rsidRPr="00804AEF">
          <w:rPr>
            <w:rStyle w:val="Lienhypertexte"/>
            <w:noProof/>
          </w:rPr>
          <w:t>2.2.2</w:t>
        </w:r>
        <w:r>
          <w:rPr>
            <w:rFonts w:asciiTheme="minorHAnsi" w:eastAsiaTheme="minorEastAsia" w:hAnsiTheme="minorHAnsi" w:cstheme="minorBidi"/>
            <w:noProof/>
            <w:lang w:eastAsia="fr-CH"/>
          </w:rPr>
          <w:tab/>
        </w:r>
        <w:r w:rsidRPr="00804AEF">
          <w:rPr>
            <w:rStyle w:val="Lienhypertexte"/>
            <w:noProof/>
          </w:rPr>
          <w:t>Avantages</w:t>
        </w:r>
        <w:r>
          <w:rPr>
            <w:noProof/>
            <w:webHidden/>
          </w:rPr>
          <w:tab/>
        </w:r>
        <w:r>
          <w:rPr>
            <w:noProof/>
            <w:webHidden/>
          </w:rPr>
          <w:fldChar w:fldCharType="begin"/>
        </w:r>
        <w:r>
          <w:rPr>
            <w:noProof/>
            <w:webHidden/>
          </w:rPr>
          <w:instrText xml:space="preserve"> PAGEREF _Toc523479681 \h </w:instrText>
        </w:r>
        <w:r>
          <w:rPr>
            <w:noProof/>
            <w:webHidden/>
          </w:rPr>
        </w:r>
        <w:r>
          <w:rPr>
            <w:noProof/>
            <w:webHidden/>
          </w:rPr>
          <w:fldChar w:fldCharType="separate"/>
        </w:r>
        <w:r>
          <w:rPr>
            <w:noProof/>
            <w:webHidden/>
          </w:rPr>
          <w:t>12</w:t>
        </w:r>
        <w:r>
          <w:rPr>
            <w:noProof/>
            <w:webHidden/>
          </w:rPr>
          <w:fldChar w:fldCharType="end"/>
        </w:r>
      </w:hyperlink>
    </w:p>
    <w:p w14:paraId="4509CCBA" w14:textId="21ECDA4B" w:rsidR="004F2016" w:rsidRDefault="004F2016">
      <w:pPr>
        <w:pStyle w:val="TM3"/>
        <w:tabs>
          <w:tab w:val="left" w:pos="1320"/>
          <w:tab w:val="right" w:leader="dot" w:pos="8493"/>
        </w:tabs>
        <w:rPr>
          <w:rFonts w:asciiTheme="minorHAnsi" w:eastAsiaTheme="minorEastAsia" w:hAnsiTheme="minorHAnsi" w:cstheme="minorBidi"/>
          <w:noProof/>
          <w:lang w:eastAsia="fr-CH"/>
        </w:rPr>
      </w:pPr>
      <w:hyperlink w:anchor="_Toc523479682" w:history="1">
        <w:r w:rsidRPr="00804AEF">
          <w:rPr>
            <w:rStyle w:val="Lienhypertexte"/>
            <w:noProof/>
          </w:rPr>
          <w:t>2.2.3</w:t>
        </w:r>
        <w:r>
          <w:rPr>
            <w:rFonts w:asciiTheme="minorHAnsi" w:eastAsiaTheme="minorEastAsia" w:hAnsiTheme="minorHAnsi" w:cstheme="minorBidi"/>
            <w:noProof/>
            <w:lang w:eastAsia="fr-CH"/>
          </w:rPr>
          <w:tab/>
        </w:r>
        <w:r w:rsidRPr="00804AEF">
          <w:rPr>
            <w:rStyle w:val="Lienhypertexte"/>
            <w:noProof/>
          </w:rPr>
          <w:t>Faiblesses</w:t>
        </w:r>
        <w:r>
          <w:rPr>
            <w:noProof/>
            <w:webHidden/>
          </w:rPr>
          <w:tab/>
        </w:r>
        <w:r>
          <w:rPr>
            <w:noProof/>
            <w:webHidden/>
          </w:rPr>
          <w:fldChar w:fldCharType="begin"/>
        </w:r>
        <w:r>
          <w:rPr>
            <w:noProof/>
            <w:webHidden/>
          </w:rPr>
          <w:instrText xml:space="preserve"> PAGEREF _Toc523479682 \h </w:instrText>
        </w:r>
        <w:r>
          <w:rPr>
            <w:noProof/>
            <w:webHidden/>
          </w:rPr>
        </w:r>
        <w:r>
          <w:rPr>
            <w:noProof/>
            <w:webHidden/>
          </w:rPr>
          <w:fldChar w:fldCharType="separate"/>
        </w:r>
        <w:r>
          <w:rPr>
            <w:noProof/>
            <w:webHidden/>
          </w:rPr>
          <w:t>13</w:t>
        </w:r>
        <w:r>
          <w:rPr>
            <w:noProof/>
            <w:webHidden/>
          </w:rPr>
          <w:fldChar w:fldCharType="end"/>
        </w:r>
      </w:hyperlink>
    </w:p>
    <w:p w14:paraId="23FFD470" w14:textId="1A41A849" w:rsidR="004F2016" w:rsidRDefault="004F2016">
      <w:pPr>
        <w:pStyle w:val="TM2"/>
        <w:rPr>
          <w:rFonts w:asciiTheme="minorHAnsi" w:eastAsiaTheme="minorEastAsia" w:hAnsiTheme="minorHAnsi" w:cstheme="minorBidi"/>
          <w:b w:val="0"/>
          <w:noProof/>
          <w:lang w:eastAsia="fr-CH"/>
        </w:rPr>
      </w:pPr>
      <w:hyperlink w:anchor="_Toc523479683" w:history="1">
        <w:r w:rsidRPr="00804AEF">
          <w:rPr>
            <w:rStyle w:val="Lienhypertexte"/>
            <w:noProof/>
          </w:rPr>
          <w:t>2.3</w:t>
        </w:r>
        <w:r>
          <w:rPr>
            <w:rFonts w:asciiTheme="minorHAnsi" w:eastAsiaTheme="minorEastAsia" w:hAnsiTheme="minorHAnsi" w:cstheme="minorBidi"/>
            <w:b w:val="0"/>
            <w:noProof/>
            <w:lang w:eastAsia="fr-CH"/>
          </w:rPr>
          <w:tab/>
        </w:r>
        <w:r w:rsidRPr="00804AEF">
          <w:rPr>
            <w:rStyle w:val="Lienhypertexte"/>
            <w:noProof/>
          </w:rPr>
          <w:t>React Native</w:t>
        </w:r>
        <w:r>
          <w:rPr>
            <w:noProof/>
            <w:webHidden/>
          </w:rPr>
          <w:tab/>
        </w:r>
        <w:r>
          <w:rPr>
            <w:noProof/>
            <w:webHidden/>
          </w:rPr>
          <w:fldChar w:fldCharType="begin"/>
        </w:r>
        <w:r>
          <w:rPr>
            <w:noProof/>
            <w:webHidden/>
          </w:rPr>
          <w:instrText xml:space="preserve"> PAGEREF _Toc523479683 \h </w:instrText>
        </w:r>
        <w:r>
          <w:rPr>
            <w:noProof/>
            <w:webHidden/>
          </w:rPr>
        </w:r>
        <w:r>
          <w:rPr>
            <w:noProof/>
            <w:webHidden/>
          </w:rPr>
          <w:fldChar w:fldCharType="separate"/>
        </w:r>
        <w:r>
          <w:rPr>
            <w:noProof/>
            <w:webHidden/>
          </w:rPr>
          <w:t>14</w:t>
        </w:r>
        <w:r>
          <w:rPr>
            <w:noProof/>
            <w:webHidden/>
          </w:rPr>
          <w:fldChar w:fldCharType="end"/>
        </w:r>
      </w:hyperlink>
    </w:p>
    <w:p w14:paraId="28859080" w14:textId="5B054AE7" w:rsidR="004F2016" w:rsidRDefault="004F2016">
      <w:pPr>
        <w:pStyle w:val="TM3"/>
        <w:tabs>
          <w:tab w:val="left" w:pos="1320"/>
          <w:tab w:val="right" w:leader="dot" w:pos="8493"/>
        </w:tabs>
        <w:rPr>
          <w:rFonts w:asciiTheme="minorHAnsi" w:eastAsiaTheme="minorEastAsia" w:hAnsiTheme="minorHAnsi" w:cstheme="minorBidi"/>
          <w:noProof/>
          <w:lang w:eastAsia="fr-CH"/>
        </w:rPr>
      </w:pPr>
      <w:hyperlink w:anchor="_Toc523479684" w:history="1">
        <w:r w:rsidRPr="00804AEF">
          <w:rPr>
            <w:rStyle w:val="Lienhypertexte"/>
            <w:noProof/>
          </w:rPr>
          <w:t>2.3.1</w:t>
        </w:r>
        <w:r>
          <w:rPr>
            <w:rFonts w:asciiTheme="minorHAnsi" w:eastAsiaTheme="minorEastAsia" w:hAnsiTheme="minorHAnsi" w:cstheme="minorBidi"/>
            <w:noProof/>
            <w:lang w:eastAsia="fr-CH"/>
          </w:rPr>
          <w:tab/>
        </w:r>
        <w:r w:rsidRPr="00804AEF">
          <w:rPr>
            <w:rStyle w:val="Lienhypertexte"/>
            <w:noProof/>
          </w:rPr>
          <w:t>Architecture</w:t>
        </w:r>
        <w:r>
          <w:rPr>
            <w:noProof/>
            <w:webHidden/>
          </w:rPr>
          <w:tab/>
        </w:r>
        <w:r>
          <w:rPr>
            <w:noProof/>
            <w:webHidden/>
          </w:rPr>
          <w:fldChar w:fldCharType="begin"/>
        </w:r>
        <w:r>
          <w:rPr>
            <w:noProof/>
            <w:webHidden/>
          </w:rPr>
          <w:instrText xml:space="preserve"> PAGEREF _Toc523479684 \h </w:instrText>
        </w:r>
        <w:r>
          <w:rPr>
            <w:noProof/>
            <w:webHidden/>
          </w:rPr>
        </w:r>
        <w:r>
          <w:rPr>
            <w:noProof/>
            <w:webHidden/>
          </w:rPr>
          <w:fldChar w:fldCharType="separate"/>
        </w:r>
        <w:r>
          <w:rPr>
            <w:noProof/>
            <w:webHidden/>
          </w:rPr>
          <w:t>14</w:t>
        </w:r>
        <w:r>
          <w:rPr>
            <w:noProof/>
            <w:webHidden/>
          </w:rPr>
          <w:fldChar w:fldCharType="end"/>
        </w:r>
      </w:hyperlink>
    </w:p>
    <w:p w14:paraId="270540BD" w14:textId="5C8A7C24" w:rsidR="004F2016" w:rsidRDefault="004F2016">
      <w:pPr>
        <w:pStyle w:val="TM3"/>
        <w:tabs>
          <w:tab w:val="left" w:pos="1320"/>
          <w:tab w:val="right" w:leader="dot" w:pos="8493"/>
        </w:tabs>
        <w:rPr>
          <w:rFonts w:asciiTheme="minorHAnsi" w:eastAsiaTheme="minorEastAsia" w:hAnsiTheme="minorHAnsi" w:cstheme="minorBidi"/>
          <w:noProof/>
          <w:lang w:eastAsia="fr-CH"/>
        </w:rPr>
      </w:pPr>
      <w:hyperlink w:anchor="_Toc523479685" w:history="1">
        <w:r w:rsidRPr="00804AEF">
          <w:rPr>
            <w:rStyle w:val="Lienhypertexte"/>
            <w:noProof/>
          </w:rPr>
          <w:t>2.3.2</w:t>
        </w:r>
        <w:r>
          <w:rPr>
            <w:rFonts w:asciiTheme="minorHAnsi" w:eastAsiaTheme="minorEastAsia" w:hAnsiTheme="minorHAnsi" w:cstheme="minorBidi"/>
            <w:noProof/>
            <w:lang w:eastAsia="fr-CH"/>
          </w:rPr>
          <w:tab/>
        </w:r>
        <w:r w:rsidRPr="00804AEF">
          <w:rPr>
            <w:rStyle w:val="Lienhypertexte"/>
            <w:noProof/>
          </w:rPr>
          <w:t>Avantages</w:t>
        </w:r>
        <w:r>
          <w:rPr>
            <w:noProof/>
            <w:webHidden/>
          </w:rPr>
          <w:tab/>
        </w:r>
        <w:r>
          <w:rPr>
            <w:noProof/>
            <w:webHidden/>
          </w:rPr>
          <w:fldChar w:fldCharType="begin"/>
        </w:r>
        <w:r>
          <w:rPr>
            <w:noProof/>
            <w:webHidden/>
          </w:rPr>
          <w:instrText xml:space="preserve"> PAGEREF _Toc523479685 \h </w:instrText>
        </w:r>
        <w:r>
          <w:rPr>
            <w:noProof/>
            <w:webHidden/>
          </w:rPr>
        </w:r>
        <w:r>
          <w:rPr>
            <w:noProof/>
            <w:webHidden/>
          </w:rPr>
          <w:fldChar w:fldCharType="separate"/>
        </w:r>
        <w:r>
          <w:rPr>
            <w:noProof/>
            <w:webHidden/>
          </w:rPr>
          <w:t>16</w:t>
        </w:r>
        <w:r>
          <w:rPr>
            <w:noProof/>
            <w:webHidden/>
          </w:rPr>
          <w:fldChar w:fldCharType="end"/>
        </w:r>
      </w:hyperlink>
    </w:p>
    <w:p w14:paraId="0F915C05" w14:textId="4BCB5051" w:rsidR="004F2016" w:rsidRDefault="004F2016">
      <w:pPr>
        <w:pStyle w:val="TM3"/>
        <w:tabs>
          <w:tab w:val="left" w:pos="1320"/>
          <w:tab w:val="right" w:leader="dot" w:pos="8493"/>
        </w:tabs>
        <w:rPr>
          <w:rFonts w:asciiTheme="minorHAnsi" w:eastAsiaTheme="minorEastAsia" w:hAnsiTheme="minorHAnsi" w:cstheme="minorBidi"/>
          <w:noProof/>
          <w:lang w:eastAsia="fr-CH"/>
        </w:rPr>
      </w:pPr>
      <w:hyperlink w:anchor="_Toc523479686" w:history="1">
        <w:r w:rsidRPr="00804AEF">
          <w:rPr>
            <w:rStyle w:val="Lienhypertexte"/>
            <w:noProof/>
          </w:rPr>
          <w:t>2.3.3</w:t>
        </w:r>
        <w:r>
          <w:rPr>
            <w:rFonts w:asciiTheme="minorHAnsi" w:eastAsiaTheme="minorEastAsia" w:hAnsiTheme="minorHAnsi" w:cstheme="minorBidi"/>
            <w:noProof/>
            <w:lang w:eastAsia="fr-CH"/>
          </w:rPr>
          <w:tab/>
        </w:r>
        <w:r w:rsidRPr="00804AEF">
          <w:rPr>
            <w:rStyle w:val="Lienhypertexte"/>
            <w:noProof/>
          </w:rPr>
          <w:t>Faiblesses</w:t>
        </w:r>
        <w:r>
          <w:rPr>
            <w:noProof/>
            <w:webHidden/>
          </w:rPr>
          <w:tab/>
        </w:r>
        <w:r>
          <w:rPr>
            <w:noProof/>
            <w:webHidden/>
          </w:rPr>
          <w:fldChar w:fldCharType="begin"/>
        </w:r>
        <w:r>
          <w:rPr>
            <w:noProof/>
            <w:webHidden/>
          </w:rPr>
          <w:instrText xml:space="preserve"> PAGEREF _Toc523479686 \h </w:instrText>
        </w:r>
        <w:r>
          <w:rPr>
            <w:noProof/>
            <w:webHidden/>
          </w:rPr>
        </w:r>
        <w:r>
          <w:rPr>
            <w:noProof/>
            <w:webHidden/>
          </w:rPr>
          <w:fldChar w:fldCharType="separate"/>
        </w:r>
        <w:r>
          <w:rPr>
            <w:noProof/>
            <w:webHidden/>
          </w:rPr>
          <w:t>17</w:t>
        </w:r>
        <w:r>
          <w:rPr>
            <w:noProof/>
            <w:webHidden/>
          </w:rPr>
          <w:fldChar w:fldCharType="end"/>
        </w:r>
      </w:hyperlink>
    </w:p>
    <w:p w14:paraId="5683D89F" w14:textId="78B6DDFB" w:rsidR="004F2016" w:rsidRDefault="004F2016">
      <w:pPr>
        <w:pStyle w:val="TM2"/>
        <w:rPr>
          <w:rFonts w:asciiTheme="minorHAnsi" w:eastAsiaTheme="minorEastAsia" w:hAnsiTheme="minorHAnsi" w:cstheme="minorBidi"/>
          <w:b w:val="0"/>
          <w:noProof/>
          <w:lang w:eastAsia="fr-CH"/>
        </w:rPr>
      </w:pPr>
      <w:hyperlink w:anchor="_Toc523479687" w:history="1">
        <w:r w:rsidRPr="00804AEF">
          <w:rPr>
            <w:rStyle w:val="Lienhypertexte"/>
            <w:noProof/>
          </w:rPr>
          <w:t>2.4</w:t>
        </w:r>
        <w:r>
          <w:rPr>
            <w:rFonts w:asciiTheme="minorHAnsi" w:eastAsiaTheme="minorEastAsia" w:hAnsiTheme="minorHAnsi" w:cstheme="minorBidi"/>
            <w:b w:val="0"/>
            <w:noProof/>
            <w:lang w:eastAsia="fr-CH"/>
          </w:rPr>
          <w:tab/>
        </w:r>
        <w:r w:rsidRPr="00804AEF">
          <w:rPr>
            <w:rStyle w:val="Lienhypertexte"/>
            <w:noProof/>
          </w:rPr>
          <w:t>Comparaison des Frameworks</w:t>
        </w:r>
        <w:r>
          <w:rPr>
            <w:noProof/>
            <w:webHidden/>
          </w:rPr>
          <w:tab/>
        </w:r>
        <w:r>
          <w:rPr>
            <w:noProof/>
            <w:webHidden/>
          </w:rPr>
          <w:fldChar w:fldCharType="begin"/>
        </w:r>
        <w:r>
          <w:rPr>
            <w:noProof/>
            <w:webHidden/>
          </w:rPr>
          <w:instrText xml:space="preserve"> PAGEREF _Toc523479687 \h </w:instrText>
        </w:r>
        <w:r>
          <w:rPr>
            <w:noProof/>
            <w:webHidden/>
          </w:rPr>
        </w:r>
        <w:r>
          <w:rPr>
            <w:noProof/>
            <w:webHidden/>
          </w:rPr>
          <w:fldChar w:fldCharType="separate"/>
        </w:r>
        <w:r>
          <w:rPr>
            <w:noProof/>
            <w:webHidden/>
          </w:rPr>
          <w:t>17</w:t>
        </w:r>
        <w:r>
          <w:rPr>
            <w:noProof/>
            <w:webHidden/>
          </w:rPr>
          <w:fldChar w:fldCharType="end"/>
        </w:r>
      </w:hyperlink>
    </w:p>
    <w:p w14:paraId="1B1A3D6E" w14:textId="05779E6D" w:rsidR="004F2016" w:rsidRDefault="004F2016">
      <w:pPr>
        <w:pStyle w:val="TM3"/>
        <w:tabs>
          <w:tab w:val="left" w:pos="1320"/>
          <w:tab w:val="right" w:leader="dot" w:pos="8493"/>
        </w:tabs>
        <w:rPr>
          <w:rFonts w:asciiTheme="minorHAnsi" w:eastAsiaTheme="minorEastAsia" w:hAnsiTheme="minorHAnsi" w:cstheme="minorBidi"/>
          <w:noProof/>
          <w:lang w:eastAsia="fr-CH"/>
        </w:rPr>
      </w:pPr>
      <w:hyperlink w:anchor="_Toc523479688" w:history="1">
        <w:r w:rsidRPr="00804AEF">
          <w:rPr>
            <w:rStyle w:val="Lienhypertexte"/>
            <w:noProof/>
          </w:rPr>
          <w:t>2.4.1</w:t>
        </w:r>
        <w:r>
          <w:rPr>
            <w:rFonts w:asciiTheme="minorHAnsi" w:eastAsiaTheme="minorEastAsia" w:hAnsiTheme="minorHAnsi" w:cstheme="minorBidi"/>
            <w:noProof/>
            <w:lang w:eastAsia="fr-CH"/>
          </w:rPr>
          <w:tab/>
        </w:r>
        <w:r w:rsidRPr="00804AEF">
          <w:rPr>
            <w:rStyle w:val="Lienhypertexte"/>
            <w:noProof/>
          </w:rPr>
          <w:t>Comparaison</w:t>
        </w:r>
        <w:r>
          <w:rPr>
            <w:noProof/>
            <w:webHidden/>
          </w:rPr>
          <w:tab/>
        </w:r>
        <w:r>
          <w:rPr>
            <w:noProof/>
            <w:webHidden/>
          </w:rPr>
          <w:fldChar w:fldCharType="begin"/>
        </w:r>
        <w:r>
          <w:rPr>
            <w:noProof/>
            <w:webHidden/>
          </w:rPr>
          <w:instrText xml:space="preserve"> PAGEREF _Toc523479688 \h </w:instrText>
        </w:r>
        <w:r>
          <w:rPr>
            <w:noProof/>
            <w:webHidden/>
          </w:rPr>
        </w:r>
        <w:r>
          <w:rPr>
            <w:noProof/>
            <w:webHidden/>
          </w:rPr>
          <w:fldChar w:fldCharType="separate"/>
        </w:r>
        <w:r>
          <w:rPr>
            <w:noProof/>
            <w:webHidden/>
          </w:rPr>
          <w:t>18</w:t>
        </w:r>
        <w:r>
          <w:rPr>
            <w:noProof/>
            <w:webHidden/>
          </w:rPr>
          <w:fldChar w:fldCharType="end"/>
        </w:r>
      </w:hyperlink>
    </w:p>
    <w:p w14:paraId="58B36D7E" w14:textId="2E86FC70" w:rsidR="004F2016" w:rsidRDefault="004F2016">
      <w:pPr>
        <w:pStyle w:val="TM3"/>
        <w:tabs>
          <w:tab w:val="left" w:pos="1320"/>
          <w:tab w:val="right" w:leader="dot" w:pos="8493"/>
        </w:tabs>
        <w:rPr>
          <w:rFonts w:asciiTheme="minorHAnsi" w:eastAsiaTheme="minorEastAsia" w:hAnsiTheme="minorHAnsi" w:cstheme="minorBidi"/>
          <w:noProof/>
          <w:lang w:eastAsia="fr-CH"/>
        </w:rPr>
      </w:pPr>
      <w:hyperlink w:anchor="_Toc523479689" w:history="1">
        <w:r w:rsidRPr="00804AEF">
          <w:rPr>
            <w:rStyle w:val="Lienhypertexte"/>
            <w:noProof/>
          </w:rPr>
          <w:t>2.4.2</w:t>
        </w:r>
        <w:r>
          <w:rPr>
            <w:rFonts w:asciiTheme="minorHAnsi" w:eastAsiaTheme="minorEastAsia" w:hAnsiTheme="minorHAnsi" w:cstheme="minorBidi"/>
            <w:noProof/>
            <w:lang w:eastAsia="fr-CH"/>
          </w:rPr>
          <w:tab/>
        </w:r>
        <w:r w:rsidRPr="00804AEF">
          <w:rPr>
            <w:rStyle w:val="Lienhypertexte"/>
            <w:noProof/>
          </w:rPr>
          <w:t>Résumé</w:t>
        </w:r>
        <w:r>
          <w:rPr>
            <w:noProof/>
            <w:webHidden/>
          </w:rPr>
          <w:tab/>
        </w:r>
        <w:r>
          <w:rPr>
            <w:noProof/>
            <w:webHidden/>
          </w:rPr>
          <w:fldChar w:fldCharType="begin"/>
        </w:r>
        <w:r>
          <w:rPr>
            <w:noProof/>
            <w:webHidden/>
          </w:rPr>
          <w:instrText xml:space="preserve"> PAGEREF _Toc523479689 \h </w:instrText>
        </w:r>
        <w:r>
          <w:rPr>
            <w:noProof/>
            <w:webHidden/>
          </w:rPr>
        </w:r>
        <w:r>
          <w:rPr>
            <w:noProof/>
            <w:webHidden/>
          </w:rPr>
          <w:fldChar w:fldCharType="separate"/>
        </w:r>
        <w:r>
          <w:rPr>
            <w:noProof/>
            <w:webHidden/>
          </w:rPr>
          <w:t>21</w:t>
        </w:r>
        <w:r>
          <w:rPr>
            <w:noProof/>
            <w:webHidden/>
          </w:rPr>
          <w:fldChar w:fldCharType="end"/>
        </w:r>
      </w:hyperlink>
    </w:p>
    <w:p w14:paraId="767C4E04" w14:textId="6770051C" w:rsidR="004F2016" w:rsidRDefault="004F2016">
      <w:pPr>
        <w:pStyle w:val="TM1"/>
        <w:rPr>
          <w:rFonts w:asciiTheme="minorHAnsi" w:eastAsiaTheme="minorEastAsia" w:hAnsiTheme="minorHAnsi" w:cstheme="minorBidi"/>
          <w:b w:val="0"/>
          <w:noProof/>
          <w:sz w:val="22"/>
          <w:lang w:eastAsia="fr-CH"/>
        </w:rPr>
      </w:pPr>
      <w:hyperlink w:anchor="_Toc523479690" w:history="1">
        <w:r w:rsidRPr="00804AEF">
          <w:rPr>
            <w:rStyle w:val="Lienhypertexte"/>
            <w:noProof/>
          </w:rPr>
          <w:t>3.</w:t>
        </w:r>
        <w:r>
          <w:rPr>
            <w:rFonts w:asciiTheme="minorHAnsi" w:eastAsiaTheme="minorEastAsia" w:hAnsiTheme="minorHAnsi" w:cstheme="minorBidi"/>
            <w:b w:val="0"/>
            <w:noProof/>
            <w:sz w:val="22"/>
            <w:lang w:eastAsia="fr-CH"/>
          </w:rPr>
          <w:tab/>
        </w:r>
        <w:r w:rsidRPr="00804AEF">
          <w:rPr>
            <w:rStyle w:val="Lienhypertexte"/>
            <w:noProof/>
          </w:rPr>
          <w:t>Etude de l’application</w:t>
        </w:r>
        <w:r>
          <w:rPr>
            <w:noProof/>
            <w:webHidden/>
          </w:rPr>
          <w:tab/>
        </w:r>
        <w:r>
          <w:rPr>
            <w:noProof/>
            <w:webHidden/>
          </w:rPr>
          <w:fldChar w:fldCharType="begin"/>
        </w:r>
        <w:r>
          <w:rPr>
            <w:noProof/>
            <w:webHidden/>
          </w:rPr>
          <w:instrText xml:space="preserve"> PAGEREF _Toc523479690 \h </w:instrText>
        </w:r>
        <w:r>
          <w:rPr>
            <w:noProof/>
            <w:webHidden/>
          </w:rPr>
        </w:r>
        <w:r>
          <w:rPr>
            <w:noProof/>
            <w:webHidden/>
          </w:rPr>
          <w:fldChar w:fldCharType="separate"/>
        </w:r>
        <w:r>
          <w:rPr>
            <w:noProof/>
            <w:webHidden/>
          </w:rPr>
          <w:t>22</w:t>
        </w:r>
        <w:r>
          <w:rPr>
            <w:noProof/>
            <w:webHidden/>
          </w:rPr>
          <w:fldChar w:fldCharType="end"/>
        </w:r>
      </w:hyperlink>
    </w:p>
    <w:p w14:paraId="19C9E817" w14:textId="42E788A3" w:rsidR="004F2016" w:rsidRDefault="004F2016">
      <w:pPr>
        <w:pStyle w:val="TM2"/>
        <w:rPr>
          <w:rFonts w:asciiTheme="minorHAnsi" w:eastAsiaTheme="minorEastAsia" w:hAnsiTheme="minorHAnsi" w:cstheme="minorBidi"/>
          <w:b w:val="0"/>
          <w:noProof/>
          <w:lang w:eastAsia="fr-CH"/>
        </w:rPr>
      </w:pPr>
      <w:hyperlink w:anchor="_Toc523479691" w:history="1">
        <w:r w:rsidRPr="00804AEF">
          <w:rPr>
            <w:rStyle w:val="Lienhypertexte"/>
            <w:noProof/>
          </w:rPr>
          <w:t>3.1</w:t>
        </w:r>
        <w:r>
          <w:rPr>
            <w:rFonts w:asciiTheme="minorHAnsi" w:eastAsiaTheme="minorEastAsia" w:hAnsiTheme="minorHAnsi" w:cstheme="minorBidi"/>
            <w:b w:val="0"/>
            <w:noProof/>
            <w:lang w:eastAsia="fr-CH"/>
          </w:rPr>
          <w:tab/>
        </w:r>
        <w:r w:rsidRPr="00804AEF">
          <w:rPr>
            <w:rStyle w:val="Lienhypertexte"/>
            <w:noProof/>
          </w:rPr>
          <w:t>Fonctionnalités de l’application</w:t>
        </w:r>
        <w:r>
          <w:rPr>
            <w:noProof/>
            <w:webHidden/>
          </w:rPr>
          <w:tab/>
        </w:r>
        <w:r>
          <w:rPr>
            <w:noProof/>
            <w:webHidden/>
          </w:rPr>
          <w:fldChar w:fldCharType="begin"/>
        </w:r>
        <w:r>
          <w:rPr>
            <w:noProof/>
            <w:webHidden/>
          </w:rPr>
          <w:instrText xml:space="preserve"> PAGEREF _Toc523479691 \h </w:instrText>
        </w:r>
        <w:r>
          <w:rPr>
            <w:noProof/>
            <w:webHidden/>
          </w:rPr>
        </w:r>
        <w:r>
          <w:rPr>
            <w:noProof/>
            <w:webHidden/>
          </w:rPr>
          <w:fldChar w:fldCharType="separate"/>
        </w:r>
        <w:r>
          <w:rPr>
            <w:noProof/>
            <w:webHidden/>
          </w:rPr>
          <w:t>22</w:t>
        </w:r>
        <w:r>
          <w:rPr>
            <w:noProof/>
            <w:webHidden/>
          </w:rPr>
          <w:fldChar w:fldCharType="end"/>
        </w:r>
      </w:hyperlink>
    </w:p>
    <w:p w14:paraId="71D97EEA" w14:textId="1D46DA24" w:rsidR="004F2016" w:rsidRDefault="004F2016">
      <w:pPr>
        <w:pStyle w:val="TM2"/>
        <w:rPr>
          <w:rFonts w:asciiTheme="minorHAnsi" w:eastAsiaTheme="minorEastAsia" w:hAnsiTheme="minorHAnsi" w:cstheme="minorBidi"/>
          <w:b w:val="0"/>
          <w:noProof/>
          <w:lang w:eastAsia="fr-CH"/>
        </w:rPr>
      </w:pPr>
      <w:hyperlink w:anchor="_Toc523479692" w:history="1">
        <w:r w:rsidRPr="00804AEF">
          <w:rPr>
            <w:rStyle w:val="Lienhypertexte"/>
            <w:noProof/>
          </w:rPr>
          <w:t>3.2</w:t>
        </w:r>
        <w:r>
          <w:rPr>
            <w:rFonts w:asciiTheme="minorHAnsi" w:eastAsiaTheme="minorEastAsia" w:hAnsiTheme="minorHAnsi" w:cstheme="minorBidi"/>
            <w:b w:val="0"/>
            <w:noProof/>
            <w:lang w:eastAsia="fr-CH"/>
          </w:rPr>
          <w:tab/>
        </w:r>
        <w:r w:rsidRPr="00804AEF">
          <w:rPr>
            <w:rStyle w:val="Lienhypertexte"/>
            <w:noProof/>
          </w:rPr>
          <w:t>Besoins techniques de l’application</w:t>
        </w:r>
        <w:r>
          <w:rPr>
            <w:noProof/>
            <w:webHidden/>
          </w:rPr>
          <w:tab/>
        </w:r>
        <w:r>
          <w:rPr>
            <w:noProof/>
            <w:webHidden/>
          </w:rPr>
          <w:fldChar w:fldCharType="begin"/>
        </w:r>
        <w:r>
          <w:rPr>
            <w:noProof/>
            <w:webHidden/>
          </w:rPr>
          <w:instrText xml:space="preserve"> PAGEREF _Toc523479692 \h </w:instrText>
        </w:r>
        <w:r>
          <w:rPr>
            <w:noProof/>
            <w:webHidden/>
          </w:rPr>
        </w:r>
        <w:r>
          <w:rPr>
            <w:noProof/>
            <w:webHidden/>
          </w:rPr>
          <w:fldChar w:fldCharType="separate"/>
        </w:r>
        <w:r>
          <w:rPr>
            <w:noProof/>
            <w:webHidden/>
          </w:rPr>
          <w:t>22</w:t>
        </w:r>
        <w:r>
          <w:rPr>
            <w:noProof/>
            <w:webHidden/>
          </w:rPr>
          <w:fldChar w:fldCharType="end"/>
        </w:r>
      </w:hyperlink>
    </w:p>
    <w:p w14:paraId="3FE6B891" w14:textId="6C9A6B4A" w:rsidR="004F2016" w:rsidRDefault="004F2016">
      <w:pPr>
        <w:pStyle w:val="TM1"/>
        <w:rPr>
          <w:rFonts w:asciiTheme="minorHAnsi" w:eastAsiaTheme="minorEastAsia" w:hAnsiTheme="minorHAnsi" w:cstheme="minorBidi"/>
          <w:b w:val="0"/>
          <w:noProof/>
          <w:sz w:val="22"/>
          <w:lang w:eastAsia="fr-CH"/>
        </w:rPr>
      </w:pPr>
      <w:hyperlink w:anchor="_Toc523479693" w:history="1">
        <w:r w:rsidRPr="00804AEF">
          <w:rPr>
            <w:rStyle w:val="Lienhypertexte"/>
            <w:noProof/>
          </w:rPr>
          <w:t>4.</w:t>
        </w:r>
        <w:r>
          <w:rPr>
            <w:rFonts w:asciiTheme="minorHAnsi" w:eastAsiaTheme="minorEastAsia" w:hAnsiTheme="minorHAnsi" w:cstheme="minorBidi"/>
            <w:b w:val="0"/>
            <w:noProof/>
            <w:sz w:val="22"/>
            <w:lang w:eastAsia="fr-CH"/>
          </w:rPr>
          <w:tab/>
        </w:r>
        <w:r w:rsidRPr="00804AEF">
          <w:rPr>
            <w:rStyle w:val="Lienhypertexte"/>
            <w:noProof/>
          </w:rPr>
          <w:t>Choix du Framework</w:t>
        </w:r>
        <w:r>
          <w:rPr>
            <w:noProof/>
            <w:webHidden/>
          </w:rPr>
          <w:tab/>
        </w:r>
        <w:r>
          <w:rPr>
            <w:noProof/>
            <w:webHidden/>
          </w:rPr>
          <w:fldChar w:fldCharType="begin"/>
        </w:r>
        <w:r>
          <w:rPr>
            <w:noProof/>
            <w:webHidden/>
          </w:rPr>
          <w:instrText xml:space="preserve"> PAGEREF _Toc523479693 \h </w:instrText>
        </w:r>
        <w:r>
          <w:rPr>
            <w:noProof/>
            <w:webHidden/>
          </w:rPr>
        </w:r>
        <w:r>
          <w:rPr>
            <w:noProof/>
            <w:webHidden/>
          </w:rPr>
          <w:fldChar w:fldCharType="separate"/>
        </w:r>
        <w:r>
          <w:rPr>
            <w:noProof/>
            <w:webHidden/>
          </w:rPr>
          <w:t>23</w:t>
        </w:r>
        <w:r>
          <w:rPr>
            <w:noProof/>
            <w:webHidden/>
          </w:rPr>
          <w:fldChar w:fldCharType="end"/>
        </w:r>
      </w:hyperlink>
    </w:p>
    <w:p w14:paraId="11435956" w14:textId="3B13D0EE" w:rsidR="004F2016" w:rsidRDefault="004F2016">
      <w:pPr>
        <w:pStyle w:val="TM2"/>
        <w:rPr>
          <w:rFonts w:asciiTheme="minorHAnsi" w:eastAsiaTheme="minorEastAsia" w:hAnsiTheme="minorHAnsi" w:cstheme="minorBidi"/>
          <w:b w:val="0"/>
          <w:noProof/>
          <w:lang w:eastAsia="fr-CH"/>
        </w:rPr>
      </w:pPr>
      <w:hyperlink w:anchor="_Toc523479694" w:history="1">
        <w:r w:rsidRPr="00804AEF">
          <w:rPr>
            <w:rStyle w:val="Lienhypertexte"/>
            <w:noProof/>
          </w:rPr>
          <w:t>4.1</w:t>
        </w:r>
        <w:r>
          <w:rPr>
            <w:rFonts w:asciiTheme="minorHAnsi" w:eastAsiaTheme="minorEastAsia" w:hAnsiTheme="minorHAnsi" w:cstheme="minorBidi"/>
            <w:b w:val="0"/>
            <w:noProof/>
            <w:lang w:eastAsia="fr-CH"/>
          </w:rPr>
          <w:tab/>
        </w:r>
        <w:r w:rsidRPr="00804AEF">
          <w:rPr>
            <w:rStyle w:val="Lienhypertexte"/>
            <w:noProof/>
          </w:rPr>
          <w:t>Analyse détaillée du choix</w:t>
        </w:r>
        <w:r>
          <w:rPr>
            <w:noProof/>
            <w:webHidden/>
          </w:rPr>
          <w:tab/>
        </w:r>
        <w:r>
          <w:rPr>
            <w:noProof/>
            <w:webHidden/>
          </w:rPr>
          <w:fldChar w:fldCharType="begin"/>
        </w:r>
        <w:r>
          <w:rPr>
            <w:noProof/>
            <w:webHidden/>
          </w:rPr>
          <w:instrText xml:space="preserve"> PAGEREF _Toc523479694 \h </w:instrText>
        </w:r>
        <w:r>
          <w:rPr>
            <w:noProof/>
            <w:webHidden/>
          </w:rPr>
        </w:r>
        <w:r>
          <w:rPr>
            <w:noProof/>
            <w:webHidden/>
          </w:rPr>
          <w:fldChar w:fldCharType="separate"/>
        </w:r>
        <w:r>
          <w:rPr>
            <w:noProof/>
            <w:webHidden/>
          </w:rPr>
          <w:t>23</w:t>
        </w:r>
        <w:r>
          <w:rPr>
            <w:noProof/>
            <w:webHidden/>
          </w:rPr>
          <w:fldChar w:fldCharType="end"/>
        </w:r>
      </w:hyperlink>
    </w:p>
    <w:p w14:paraId="5FC6F6BB" w14:textId="0CFCC745" w:rsidR="004F2016" w:rsidRDefault="004F2016">
      <w:pPr>
        <w:pStyle w:val="TM2"/>
        <w:rPr>
          <w:rFonts w:asciiTheme="minorHAnsi" w:eastAsiaTheme="minorEastAsia" w:hAnsiTheme="minorHAnsi" w:cstheme="minorBidi"/>
          <w:b w:val="0"/>
          <w:noProof/>
          <w:lang w:eastAsia="fr-CH"/>
        </w:rPr>
      </w:pPr>
      <w:hyperlink w:anchor="_Toc523479695" w:history="1">
        <w:r w:rsidRPr="00804AEF">
          <w:rPr>
            <w:rStyle w:val="Lienhypertexte"/>
            <w:noProof/>
          </w:rPr>
          <w:t>4.2</w:t>
        </w:r>
        <w:r>
          <w:rPr>
            <w:rFonts w:asciiTheme="minorHAnsi" w:eastAsiaTheme="minorEastAsia" w:hAnsiTheme="minorHAnsi" w:cstheme="minorBidi"/>
            <w:b w:val="0"/>
            <w:noProof/>
            <w:lang w:eastAsia="fr-CH"/>
          </w:rPr>
          <w:tab/>
        </w:r>
        <w:r w:rsidRPr="00804AEF">
          <w:rPr>
            <w:rStyle w:val="Lienhypertexte"/>
            <w:noProof/>
          </w:rPr>
          <w:t>Concordance avec l’application</w:t>
        </w:r>
        <w:r>
          <w:rPr>
            <w:noProof/>
            <w:webHidden/>
          </w:rPr>
          <w:tab/>
        </w:r>
        <w:r>
          <w:rPr>
            <w:noProof/>
            <w:webHidden/>
          </w:rPr>
          <w:fldChar w:fldCharType="begin"/>
        </w:r>
        <w:r>
          <w:rPr>
            <w:noProof/>
            <w:webHidden/>
          </w:rPr>
          <w:instrText xml:space="preserve"> PAGEREF _Toc523479695 \h </w:instrText>
        </w:r>
        <w:r>
          <w:rPr>
            <w:noProof/>
            <w:webHidden/>
          </w:rPr>
        </w:r>
        <w:r>
          <w:rPr>
            <w:noProof/>
            <w:webHidden/>
          </w:rPr>
          <w:fldChar w:fldCharType="separate"/>
        </w:r>
        <w:r>
          <w:rPr>
            <w:noProof/>
            <w:webHidden/>
          </w:rPr>
          <w:t>25</w:t>
        </w:r>
        <w:r>
          <w:rPr>
            <w:noProof/>
            <w:webHidden/>
          </w:rPr>
          <w:fldChar w:fldCharType="end"/>
        </w:r>
      </w:hyperlink>
    </w:p>
    <w:p w14:paraId="6EF45081" w14:textId="0219FE3D" w:rsidR="004F2016" w:rsidRDefault="004F2016">
      <w:pPr>
        <w:pStyle w:val="TM1"/>
        <w:rPr>
          <w:rFonts w:asciiTheme="minorHAnsi" w:eastAsiaTheme="minorEastAsia" w:hAnsiTheme="minorHAnsi" w:cstheme="minorBidi"/>
          <w:b w:val="0"/>
          <w:noProof/>
          <w:sz w:val="22"/>
          <w:lang w:eastAsia="fr-CH"/>
        </w:rPr>
      </w:pPr>
      <w:hyperlink w:anchor="_Toc523479696" w:history="1">
        <w:r w:rsidRPr="00804AEF">
          <w:rPr>
            <w:rStyle w:val="Lienhypertexte"/>
            <w:noProof/>
          </w:rPr>
          <w:t>5.</w:t>
        </w:r>
        <w:r>
          <w:rPr>
            <w:rFonts w:asciiTheme="minorHAnsi" w:eastAsiaTheme="minorEastAsia" w:hAnsiTheme="minorHAnsi" w:cstheme="minorBidi"/>
            <w:b w:val="0"/>
            <w:noProof/>
            <w:sz w:val="22"/>
            <w:lang w:eastAsia="fr-CH"/>
          </w:rPr>
          <w:tab/>
        </w:r>
        <w:r w:rsidRPr="00804AEF">
          <w:rPr>
            <w:rStyle w:val="Lienhypertexte"/>
            <w:noProof/>
          </w:rPr>
          <w:t>Implémentation de l’application</w:t>
        </w:r>
        <w:r>
          <w:rPr>
            <w:noProof/>
            <w:webHidden/>
          </w:rPr>
          <w:tab/>
        </w:r>
        <w:r>
          <w:rPr>
            <w:noProof/>
            <w:webHidden/>
          </w:rPr>
          <w:fldChar w:fldCharType="begin"/>
        </w:r>
        <w:r>
          <w:rPr>
            <w:noProof/>
            <w:webHidden/>
          </w:rPr>
          <w:instrText xml:space="preserve"> PAGEREF _Toc523479696 \h </w:instrText>
        </w:r>
        <w:r>
          <w:rPr>
            <w:noProof/>
            <w:webHidden/>
          </w:rPr>
        </w:r>
        <w:r>
          <w:rPr>
            <w:noProof/>
            <w:webHidden/>
          </w:rPr>
          <w:fldChar w:fldCharType="separate"/>
        </w:r>
        <w:r>
          <w:rPr>
            <w:noProof/>
            <w:webHidden/>
          </w:rPr>
          <w:t>26</w:t>
        </w:r>
        <w:r>
          <w:rPr>
            <w:noProof/>
            <w:webHidden/>
          </w:rPr>
          <w:fldChar w:fldCharType="end"/>
        </w:r>
      </w:hyperlink>
    </w:p>
    <w:p w14:paraId="2DC14646" w14:textId="6CB02DE1" w:rsidR="004F2016" w:rsidRDefault="004F2016">
      <w:pPr>
        <w:pStyle w:val="TM2"/>
        <w:rPr>
          <w:rFonts w:asciiTheme="minorHAnsi" w:eastAsiaTheme="minorEastAsia" w:hAnsiTheme="minorHAnsi" w:cstheme="minorBidi"/>
          <w:b w:val="0"/>
          <w:noProof/>
          <w:lang w:eastAsia="fr-CH"/>
        </w:rPr>
      </w:pPr>
      <w:hyperlink w:anchor="_Toc523479697" w:history="1">
        <w:r w:rsidRPr="00804AEF">
          <w:rPr>
            <w:rStyle w:val="Lienhypertexte"/>
            <w:noProof/>
          </w:rPr>
          <w:t>5.1</w:t>
        </w:r>
        <w:r>
          <w:rPr>
            <w:rFonts w:asciiTheme="minorHAnsi" w:eastAsiaTheme="minorEastAsia" w:hAnsiTheme="minorHAnsi" w:cstheme="minorBidi"/>
            <w:b w:val="0"/>
            <w:noProof/>
            <w:lang w:eastAsia="fr-CH"/>
          </w:rPr>
          <w:tab/>
        </w:r>
        <w:r w:rsidRPr="00804AEF">
          <w:rPr>
            <w:rStyle w:val="Lienhypertexte"/>
            <w:noProof/>
          </w:rPr>
          <w:t>Use-case</w:t>
        </w:r>
        <w:r>
          <w:rPr>
            <w:noProof/>
            <w:webHidden/>
          </w:rPr>
          <w:tab/>
        </w:r>
        <w:r>
          <w:rPr>
            <w:noProof/>
            <w:webHidden/>
          </w:rPr>
          <w:fldChar w:fldCharType="begin"/>
        </w:r>
        <w:r>
          <w:rPr>
            <w:noProof/>
            <w:webHidden/>
          </w:rPr>
          <w:instrText xml:space="preserve"> PAGEREF _Toc523479697 \h </w:instrText>
        </w:r>
        <w:r>
          <w:rPr>
            <w:noProof/>
            <w:webHidden/>
          </w:rPr>
        </w:r>
        <w:r>
          <w:rPr>
            <w:noProof/>
            <w:webHidden/>
          </w:rPr>
          <w:fldChar w:fldCharType="separate"/>
        </w:r>
        <w:r>
          <w:rPr>
            <w:noProof/>
            <w:webHidden/>
          </w:rPr>
          <w:t>26</w:t>
        </w:r>
        <w:r>
          <w:rPr>
            <w:noProof/>
            <w:webHidden/>
          </w:rPr>
          <w:fldChar w:fldCharType="end"/>
        </w:r>
      </w:hyperlink>
    </w:p>
    <w:p w14:paraId="6AB1A400" w14:textId="14A5B7AF" w:rsidR="004F2016" w:rsidRDefault="004F2016">
      <w:pPr>
        <w:pStyle w:val="TM2"/>
        <w:rPr>
          <w:rFonts w:asciiTheme="minorHAnsi" w:eastAsiaTheme="minorEastAsia" w:hAnsiTheme="minorHAnsi" w:cstheme="minorBidi"/>
          <w:b w:val="0"/>
          <w:noProof/>
          <w:lang w:eastAsia="fr-CH"/>
        </w:rPr>
      </w:pPr>
      <w:hyperlink w:anchor="_Toc523479698" w:history="1">
        <w:r w:rsidRPr="00804AEF">
          <w:rPr>
            <w:rStyle w:val="Lienhypertexte"/>
            <w:noProof/>
          </w:rPr>
          <w:t>5.2</w:t>
        </w:r>
        <w:r>
          <w:rPr>
            <w:rFonts w:asciiTheme="minorHAnsi" w:eastAsiaTheme="minorEastAsia" w:hAnsiTheme="minorHAnsi" w:cstheme="minorBidi"/>
            <w:b w:val="0"/>
            <w:noProof/>
            <w:lang w:eastAsia="fr-CH"/>
          </w:rPr>
          <w:tab/>
        </w:r>
        <w:r w:rsidRPr="00804AEF">
          <w:rPr>
            <w:rStyle w:val="Lienhypertexte"/>
            <w:noProof/>
          </w:rPr>
          <w:t>Modèle de données</w:t>
        </w:r>
        <w:r>
          <w:rPr>
            <w:noProof/>
            <w:webHidden/>
          </w:rPr>
          <w:tab/>
        </w:r>
        <w:r>
          <w:rPr>
            <w:noProof/>
            <w:webHidden/>
          </w:rPr>
          <w:fldChar w:fldCharType="begin"/>
        </w:r>
        <w:r>
          <w:rPr>
            <w:noProof/>
            <w:webHidden/>
          </w:rPr>
          <w:instrText xml:space="preserve"> PAGEREF _Toc523479698 \h </w:instrText>
        </w:r>
        <w:r>
          <w:rPr>
            <w:noProof/>
            <w:webHidden/>
          </w:rPr>
        </w:r>
        <w:r>
          <w:rPr>
            <w:noProof/>
            <w:webHidden/>
          </w:rPr>
          <w:fldChar w:fldCharType="separate"/>
        </w:r>
        <w:r>
          <w:rPr>
            <w:noProof/>
            <w:webHidden/>
          </w:rPr>
          <w:t>33</w:t>
        </w:r>
        <w:r>
          <w:rPr>
            <w:noProof/>
            <w:webHidden/>
          </w:rPr>
          <w:fldChar w:fldCharType="end"/>
        </w:r>
      </w:hyperlink>
    </w:p>
    <w:p w14:paraId="3BED7329" w14:textId="6417DA47" w:rsidR="004F2016" w:rsidRDefault="004F2016">
      <w:pPr>
        <w:pStyle w:val="TM2"/>
        <w:rPr>
          <w:rFonts w:asciiTheme="minorHAnsi" w:eastAsiaTheme="minorEastAsia" w:hAnsiTheme="minorHAnsi" w:cstheme="minorBidi"/>
          <w:b w:val="0"/>
          <w:noProof/>
          <w:lang w:eastAsia="fr-CH"/>
        </w:rPr>
      </w:pPr>
      <w:hyperlink w:anchor="_Toc523479699" w:history="1">
        <w:r w:rsidRPr="00804AEF">
          <w:rPr>
            <w:rStyle w:val="Lienhypertexte"/>
            <w:noProof/>
          </w:rPr>
          <w:t>5.3</w:t>
        </w:r>
        <w:r>
          <w:rPr>
            <w:rFonts w:asciiTheme="minorHAnsi" w:eastAsiaTheme="minorEastAsia" w:hAnsiTheme="minorHAnsi" w:cstheme="minorBidi"/>
            <w:b w:val="0"/>
            <w:noProof/>
            <w:lang w:eastAsia="fr-CH"/>
          </w:rPr>
          <w:tab/>
        </w:r>
        <w:r w:rsidRPr="00804AEF">
          <w:rPr>
            <w:rStyle w:val="Lienhypertexte"/>
            <w:noProof/>
          </w:rPr>
          <w:t>Choix du système back-end</w:t>
        </w:r>
        <w:r>
          <w:rPr>
            <w:noProof/>
            <w:webHidden/>
          </w:rPr>
          <w:tab/>
        </w:r>
        <w:r>
          <w:rPr>
            <w:noProof/>
            <w:webHidden/>
          </w:rPr>
          <w:fldChar w:fldCharType="begin"/>
        </w:r>
        <w:r>
          <w:rPr>
            <w:noProof/>
            <w:webHidden/>
          </w:rPr>
          <w:instrText xml:space="preserve"> PAGEREF _Toc523479699 \h </w:instrText>
        </w:r>
        <w:r>
          <w:rPr>
            <w:noProof/>
            <w:webHidden/>
          </w:rPr>
        </w:r>
        <w:r>
          <w:rPr>
            <w:noProof/>
            <w:webHidden/>
          </w:rPr>
          <w:fldChar w:fldCharType="separate"/>
        </w:r>
        <w:r>
          <w:rPr>
            <w:noProof/>
            <w:webHidden/>
          </w:rPr>
          <w:t>34</w:t>
        </w:r>
        <w:r>
          <w:rPr>
            <w:noProof/>
            <w:webHidden/>
          </w:rPr>
          <w:fldChar w:fldCharType="end"/>
        </w:r>
      </w:hyperlink>
    </w:p>
    <w:p w14:paraId="1F67B999" w14:textId="10EC2921" w:rsidR="004F2016" w:rsidRDefault="004F2016">
      <w:pPr>
        <w:pStyle w:val="TM3"/>
        <w:tabs>
          <w:tab w:val="left" w:pos="1320"/>
          <w:tab w:val="right" w:leader="dot" w:pos="8493"/>
        </w:tabs>
        <w:rPr>
          <w:rFonts w:asciiTheme="minorHAnsi" w:eastAsiaTheme="minorEastAsia" w:hAnsiTheme="minorHAnsi" w:cstheme="minorBidi"/>
          <w:noProof/>
          <w:lang w:eastAsia="fr-CH"/>
        </w:rPr>
      </w:pPr>
      <w:hyperlink w:anchor="_Toc523479700" w:history="1">
        <w:r w:rsidRPr="00804AEF">
          <w:rPr>
            <w:rStyle w:val="Lienhypertexte"/>
            <w:noProof/>
          </w:rPr>
          <w:t>5.3.1</w:t>
        </w:r>
        <w:r>
          <w:rPr>
            <w:rFonts w:asciiTheme="minorHAnsi" w:eastAsiaTheme="minorEastAsia" w:hAnsiTheme="minorHAnsi" w:cstheme="minorBidi"/>
            <w:noProof/>
            <w:lang w:eastAsia="fr-CH"/>
          </w:rPr>
          <w:tab/>
        </w:r>
        <w:r w:rsidRPr="00804AEF">
          <w:rPr>
            <w:rStyle w:val="Lienhypertexte"/>
            <w:noProof/>
          </w:rPr>
          <w:t>Les routes de l’API</w:t>
        </w:r>
        <w:r>
          <w:rPr>
            <w:noProof/>
            <w:webHidden/>
          </w:rPr>
          <w:tab/>
        </w:r>
        <w:r>
          <w:rPr>
            <w:noProof/>
            <w:webHidden/>
          </w:rPr>
          <w:fldChar w:fldCharType="begin"/>
        </w:r>
        <w:r>
          <w:rPr>
            <w:noProof/>
            <w:webHidden/>
          </w:rPr>
          <w:instrText xml:space="preserve"> PAGEREF _Toc523479700 \h </w:instrText>
        </w:r>
        <w:r>
          <w:rPr>
            <w:noProof/>
            <w:webHidden/>
          </w:rPr>
        </w:r>
        <w:r>
          <w:rPr>
            <w:noProof/>
            <w:webHidden/>
          </w:rPr>
          <w:fldChar w:fldCharType="separate"/>
        </w:r>
        <w:r>
          <w:rPr>
            <w:noProof/>
            <w:webHidden/>
          </w:rPr>
          <w:t>35</w:t>
        </w:r>
        <w:r>
          <w:rPr>
            <w:noProof/>
            <w:webHidden/>
          </w:rPr>
          <w:fldChar w:fldCharType="end"/>
        </w:r>
      </w:hyperlink>
    </w:p>
    <w:p w14:paraId="6947E3EB" w14:textId="3145C871" w:rsidR="004F2016" w:rsidRDefault="004F2016">
      <w:pPr>
        <w:pStyle w:val="TM3"/>
        <w:tabs>
          <w:tab w:val="left" w:pos="1320"/>
          <w:tab w:val="right" w:leader="dot" w:pos="8493"/>
        </w:tabs>
        <w:rPr>
          <w:rFonts w:asciiTheme="minorHAnsi" w:eastAsiaTheme="minorEastAsia" w:hAnsiTheme="minorHAnsi" w:cstheme="minorBidi"/>
          <w:noProof/>
          <w:lang w:eastAsia="fr-CH"/>
        </w:rPr>
      </w:pPr>
      <w:hyperlink w:anchor="_Toc523479701" w:history="1">
        <w:r w:rsidRPr="00804AEF">
          <w:rPr>
            <w:rStyle w:val="Lienhypertexte"/>
            <w:noProof/>
          </w:rPr>
          <w:t>5.3.2</w:t>
        </w:r>
        <w:r>
          <w:rPr>
            <w:rFonts w:asciiTheme="minorHAnsi" w:eastAsiaTheme="minorEastAsia" w:hAnsiTheme="minorHAnsi" w:cstheme="minorBidi"/>
            <w:noProof/>
            <w:lang w:eastAsia="fr-CH"/>
          </w:rPr>
          <w:tab/>
        </w:r>
        <w:r w:rsidRPr="00804AEF">
          <w:rPr>
            <w:rStyle w:val="Lienhypertexte"/>
            <w:noProof/>
          </w:rPr>
          <w:t>Fonctionnement de l’API</w:t>
        </w:r>
        <w:r>
          <w:rPr>
            <w:noProof/>
            <w:webHidden/>
          </w:rPr>
          <w:tab/>
        </w:r>
        <w:r>
          <w:rPr>
            <w:noProof/>
            <w:webHidden/>
          </w:rPr>
          <w:fldChar w:fldCharType="begin"/>
        </w:r>
        <w:r>
          <w:rPr>
            <w:noProof/>
            <w:webHidden/>
          </w:rPr>
          <w:instrText xml:space="preserve"> PAGEREF _Toc523479701 \h </w:instrText>
        </w:r>
        <w:r>
          <w:rPr>
            <w:noProof/>
            <w:webHidden/>
          </w:rPr>
        </w:r>
        <w:r>
          <w:rPr>
            <w:noProof/>
            <w:webHidden/>
          </w:rPr>
          <w:fldChar w:fldCharType="separate"/>
        </w:r>
        <w:r>
          <w:rPr>
            <w:noProof/>
            <w:webHidden/>
          </w:rPr>
          <w:t>38</w:t>
        </w:r>
        <w:r>
          <w:rPr>
            <w:noProof/>
            <w:webHidden/>
          </w:rPr>
          <w:fldChar w:fldCharType="end"/>
        </w:r>
      </w:hyperlink>
    </w:p>
    <w:p w14:paraId="05FF9733" w14:textId="0825AEFB" w:rsidR="004F2016" w:rsidRDefault="004F2016">
      <w:pPr>
        <w:pStyle w:val="TM1"/>
        <w:rPr>
          <w:rFonts w:asciiTheme="minorHAnsi" w:eastAsiaTheme="minorEastAsia" w:hAnsiTheme="minorHAnsi" w:cstheme="minorBidi"/>
          <w:b w:val="0"/>
          <w:noProof/>
          <w:sz w:val="22"/>
          <w:lang w:eastAsia="fr-CH"/>
        </w:rPr>
      </w:pPr>
      <w:hyperlink w:anchor="_Toc523479702" w:history="1">
        <w:r w:rsidRPr="00804AEF">
          <w:rPr>
            <w:rStyle w:val="Lienhypertexte"/>
            <w:noProof/>
          </w:rPr>
          <w:t>6.</w:t>
        </w:r>
        <w:r>
          <w:rPr>
            <w:rFonts w:asciiTheme="minorHAnsi" w:eastAsiaTheme="minorEastAsia" w:hAnsiTheme="minorHAnsi" w:cstheme="minorBidi"/>
            <w:b w:val="0"/>
            <w:noProof/>
            <w:sz w:val="22"/>
            <w:lang w:eastAsia="fr-CH"/>
          </w:rPr>
          <w:tab/>
        </w:r>
        <w:r w:rsidRPr="00804AEF">
          <w:rPr>
            <w:rStyle w:val="Lienhypertexte"/>
            <w:noProof/>
          </w:rPr>
          <w:t>Développement de l’application</w:t>
        </w:r>
        <w:r>
          <w:rPr>
            <w:noProof/>
            <w:webHidden/>
          </w:rPr>
          <w:tab/>
        </w:r>
        <w:r>
          <w:rPr>
            <w:noProof/>
            <w:webHidden/>
          </w:rPr>
          <w:fldChar w:fldCharType="begin"/>
        </w:r>
        <w:r>
          <w:rPr>
            <w:noProof/>
            <w:webHidden/>
          </w:rPr>
          <w:instrText xml:space="preserve"> PAGEREF _Toc523479702 \h </w:instrText>
        </w:r>
        <w:r>
          <w:rPr>
            <w:noProof/>
            <w:webHidden/>
          </w:rPr>
        </w:r>
        <w:r>
          <w:rPr>
            <w:noProof/>
            <w:webHidden/>
          </w:rPr>
          <w:fldChar w:fldCharType="separate"/>
        </w:r>
        <w:r>
          <w:rPr>
            <w:noProof/>
            <w:webHidden/>
          </w:rPr>
          <w:t>40</w:t>
        </w:r>
        <w:r>
          <w:rPr>
            <w:noProof/>
            <w:webHidden/>
          </w:rPr>
          <w:fldChar w:fldCharType="end"/>
        </w:r>
      </w:hyperlink>
    </w:p>
    <w:p w14:paraId="3958376D" w14:textId="4C5B77C5" w:rsidR="004F2016" w:rsidRDefault="004F2016">
      <w:pPr>
        <w:pStyle w:val="TM2"/>
        <w:rPr>
          <w:rFonts w:asciiTheme="minorHAnsi" w:eastAsiaTheme="minorEastAsia" w:hAnsiTheme="minorHAnsi" w:cstheme="minorBidi"/>
          <w:b w:val="0"/>
          <w:noProof/>
          <w:lang w:eastAsia="fr-CH"/>
        </w:rPr>
      </w:pPr>
      <w:hyperlink w:anchor="_Toc523479703" w:history="1">
        <w:r w:rsidRPr="00804AEF">
          <w:rPr>
            <w:rStyle w:val="Lienhypertexte"/>
            <w:noProof/>
          </w:rPr>
          <w:t>6.1</w:t>
        </w:r>
        <w:r>
          <w:rPr>
            <w:rFonts w:asciiTheme="minorHAnsi" w:eastAsiaTheme="minorEastAsia" w:hAnsiTheme="minorHAnsi" w:cstheme="minorBidi"/>
            <w:b w:val="0"/>
            <w:noProof/>
            <w:lang w:eastAsia="fr-CH"/>
          </w:rPr>
          <w:tab/>
        </w:r>
        <w:r w:rsidRPr="00804AEF">
          <w:rPr>
            <w:rStyle w:val="Lienhypertexte"/>
            <w:noProof/>
          </w:rPr>
          <w:t>Apprentissage du Framework</w:t>
        </w:r>
        <w:r>
          <w:rPr>
            <w:noProof/>
            <w:webHidden/>
          </w:rPr>
          <w:tab/>
        </w:r>
        <w:r>
          <w:rPr>
            <w:noProof/>
            <w:webHidden/>
          </w:rPr>
          <w:fldChar w:fldCharType="begin"/>
        </w:r>
        <w:r>
          <w:rPr>
            <w:noProof/>
            <w:webHidden/>
          </w:rPr>
          <w:instrText xml:space="preserve"> PAGEREF _Toc523479703 \h </w:instrText>
        </w:r>
        <w:r>
          <w:rPr>
            <w:noProof/>
            <w:webHidden/>
          </w:rPr>
        </w:r>
        <w:r>
          <w:rPr>
            <w:noProof/>
            <w:webHidden/>
          </w:rPr>
          <w:fldChar w:fldCharType="separate"/>
        </w:r>
        <w:r>
          <w:rPr>
            <w:noProof/>
            <w:webHidden/>
          </w:rPr>
          <w:t>40</w:t>
        </w:r>
        <w:r>
          <w:rPr>
            <w:noProof/>
            <w:webHidden/>
          </w:rPr>
          <w:fldChar w:fldCharType="end"/>
        </w:r>
      </w:hyperlink>
    </w:p>
    <w:p w14:paraId="08531769" w14:textId="61DC55EB" w:rsidR="004F2016" w:rsidRDefault="004F2016">
      <w:pPr>
        <w:pStyle w:val="TM2"/>
        <w:rPr>
          <w:rFonts w:asciiTheme="minorHAnsi" w:eastAsiaTheme="minorEastAsia" w:hAnsiTheme="minorHAnsi" w:cstheme="minorBidi"/>
          <w:b w:val="0"/>
          <w:noProof/>
          <w:lang w:eastAsia="fr-CH"/>
        </w:rPr>
      </w:pPr>
      <w:hyperlink w:anchor="_Toc523479704" w:history="1">
        <w:r w:rsidRPr="00804AEF">
          <w:rPr>
            <w:rStyle w:val="Lienhypertexte"/>
            <w:noProof/>
          </w:rPr>
          <w:t>6.2</w:t>
        </w:r>
        <w:r>
          <w:rPr>
            <w:rFonts w:asciiTheme="minorHAnsi" w:eastAsiaTheme="minorEastAsia" w:hAnsiTheme="minorHAnsi" w:cstheme="minorBidi"/>
            <w:b w:val="0"/>
            <w:noProof/>
            <w:lang w:eastAsia="fr-CH"/>
          </w:rPr>
          <w:tab/>
        </w:r>
        <w:r w:rsidRPr="00804AEF">
          <w:rPr>
            <w:rStyle w:val="Lienhypertexte"/>
            <w:noProof/>
          </w:rPr>
          <w:t>Environnement de développement</w:t>
        </w:r>
        <w:r>
          <w:rPr>
            <w:noProof/>
            <w:webHidden/>
          </w:rPr>
          <w:tab/>
        </w:r>
        <w:r>
          <w:rPr>
            <w:noProof/>
            <w:webHidden/>
          </w:rPr>
          <w:fldChar w:fldCharType="begin"/>
        </w:r>
        <w:r>
          <w:rPr>
            <w:noProof/>
            <w:webHidden/>
          </w:rPr>
          <w:instrText xml:space="preserve"> PAGEREF _Toc523479704 \h </w:instrText>
        </w:r>
        <w:r>
          <w:rPr>
            <w:noProof/>
            <w:webHidden/>
          </w:rPr>
        </w:r>
        <w:r>
          <w:rPr>
            <w:noProof/>
            <w:webHidden/>
          </w:rPr>
          <w:fldChar w:fldCharType="separate"/>
        </w:r>
        <w:r>
          <w:rPr>
            <w:noProof/>
            <w:webHidden/>
          </w:rPr>
          <w:t>41</w:t>
        </w:r>
        <w:r>
          <w:rPr>
            <w:noProof/>
            <w:webHidden/>
          </w:rPr>
          <w:fldChar w:fldCharType="end"/>
        </w:r>
      </w:hyperlink>
    </w:p>
    <w:p w14:paraId="76B5BD35" w14:textId="33D77189" w:rsidR="004F2016" w:rsidRDefault="004F2016">
      <w:pPr>
        <w:pStyle w:val="TM1"/>
        <w:rPr>
          <w:rFonts w:asciiTheme="minorHAnsi" w:eastAsiaTheme="minorEastAsia" w:hAnsiTheme="minorHAnsi" w:cstheme="minorBidi"/>
          <w:b w:val="0"/>
          <w:noProof/>
          <w:sz w:val="22"/>
          <w:lang w:eastAsia="fr-CH"/>
        </w:rPr>
      </w:pPr>
      <w:hyperlink w:anchor="_Toc523479705" w:history="1">
        <w:r w:rsidRPr="00804AEF">
          <w:rPr>
            <w:rStyle w:val="Lienhypertexte"/>
            <w:noProof/>
          </w:rPr>
          <w:t>7.</w:t>
        </w:r>
        <w:r>
          <w:rPr>
            <w:rFonts w:asciiTheme="minorHAnsi" w:eastAsiaTheme="minorEastAsia" w:hAnsiTheme="minorHAnsi" w:cstheme="minorBidi"/>
            <w:b w:val="0"/>
            <w:noProof/>
            <w:sz w:val="22"/>
            <w:lang w:eastAsia="fr-CH"/>
          </w:rPr>
          <w:tab/>
        </w:r>
        <w:r w:rsidRPr="00804AEF">
          <w:rPr>
            <w:rStyle w:val="Lienhypertexte"/>
            <w:noProof/>
          </w:rPr>
          <w:t>Rapport de test</w:t>
        </w:r>
        <w:r>
          <w:rPr>
            <w:noProof/>
            <w:webHidden/>
          </w:rPr>
          <w:tab/>
        </w:r>
        <w:r>
          <w:rPr>
            <w:noProof/>
            <w:webHidden/>
          </w:rPr>
          <w:fldChar w:fldCharType="begin"/>
        </w:r>
        <w:r>
          <w:rPr>
            <w:noProof/>
            <w:webHidden/>
          </w:rPr>
          <w:instrText xml:space="preserve"> PAGEREF _Toc523479705 \h </w:instrText>
        </w:r>
        <w:r>
          <w:rPr>
            <w:noProof/>
            <w:webHidden/>
          </w:rPr>
        </w:r>
        <w:r>
          <w:rPr>
            <w:noProof/>
            <w:webHidden/>
          </w:rPr>
          <w:fldChar w:fldCharType="separate"/>
        </w:r>
        <w:r>
          <w:rPr>
            <w:noProof/>
            <w:webHidden/>
          </w:rPr>
          <w:t>42</w:t>
        </w:r>
        <w:r>
          <w:rPr>
            <w:noProof/>
            <w:webHidden/>
          </w:rPr>
          <w:fldChar w:fldCharType="end"/>
        </w:r>
      </w:hyperlink>
    </w:p>
    <w:p w14:paraId="35287E95" w14:textId="384622AE" w:rsidR="004F2016" w:rsidRDefault="004F2016">
      <w:pPr>
        <w:pStyle w:val="TM1"/>
        <w:rPr>
          <w:rFonts w:asciiTheme="minorHAnsi" w:eastAsiaTheme="minorEastAsia" w:hAnsiTheme="minorHAnsi" w:cstheme="minorBidi"/>
          <w:b w:val="0"/>
          <w:noProof/>
          <w:sz w:val="22"/>
          <w:lang w:eastAsia="fr-CH"/>
        </w:rPr>
      </w:pPr>
      <w:hyperlink w:anchor="_Toc523479706" w:history="1">
        <w:r w:rsidRPr="00804AEF">
          <w:rPr>
            <w:rStyle w:val="Lienhypertexte"/>
            <w:noProof/>
          </w:rPr>
          <w:t>8.</w:t>
        </w:r>
        <w:r>
          <w:rPr>
            <w:rFonts w:asciiTheme="minorHAnsi" w:eastAsiaTheme="minorEastAsia" w:hAnsiTheme="minorHAnsi" w:cstheme="minorBidi"/>
            <w:b w:val="0"/>
            <w:noProof/>
            <w:sz w:val="22"/>
            <w:lang w:eastAsia="fr-CH"/>
          </w:rPr>
          <w:tab/>
        </w:r>
        <w:r w:rsidRPr="00804AEF">
          <w:rPr>
            <w:rStyle w:val="Lienhypertexte"/>
            <w:noProof/>
          </w:rPr>
          <w:t>Conclusion</w:t>
        </w:r>
        <w:r>
          <w:rPr>
            <w:noProof/>
            <w:webHidden/>
          </w:rPr>
          <w:tab/>
        </w:r>
        <w:r>
          <w:rPr>
            <w:noProof/>
            <w:webHidden/>
          </w:rPr>
          <w:fldChar w:fldCharType="begin"/>
        </w:r>
        <w:r>
          <w:rPr>
            <w:noProof/>
            <w:webHidden/>
          </w:rPr>
          <w:instrText xml:space="preserve"> PAGEREF _Toc523479706 \h </w:instrText>
        </w:r>
        <w:r>
          <w:rPr>
            <w:noProof/>
            <w:webHidden/>
          </w:rPr>
        </w:r>
        <w:r>
          <w:rPr>
            <w:noProof/>
            <w:webHidden/>
          </w:rPr>
          <w:fldChar w:fldCharType="separate"/>
        </w:r>
        <w:r>
          <w:rPr>
            <w:noProof/>
            <w:webHidden/>
          </w:rPr>
          <w:t>46</w:t>
        </w:r>
        <w:r>
          <w:rPr>
            <w:noProof/>
            <w:webHidden/>
          </w:rPr>
          <w:fldChar w:fldCharType="end"/>
        </w:r>
      </w:hyperlink>
    </w:p>
    <w:p w14:paraId="6D8CFC5C" w14:textId="5D4A14EA" w:rsidR="004F2016" w:rsidRDefault="004F2016">
      <w:pPr>
        <w:pStyle w:val="TM1"/>
        <w:rPr>
          <w:rFonts w:asciiTheme="minorHAnsi" w:eastAsiaTheme="minorEastAsia" w:hAnsiTheme="minorHAnsi" w:cstheme="minorBidi"/>
          <w:b w:val="0"/>
          <w:noProof/>
          <w:sz w:val="22"/>
          <w:lang w:eastAsia="fr-CH"/>
        </w:rPr>
      </w:pPr>
      <w:hyperlink w:anchor="_Toc523479707" w:history="1">
        <w:r w:rsidRPr="00804AEF">
          <w:rPr>
            <w:rStyle w:val="Lienhypertexte"/>
            <w:noProof/>
          </w:rPr>
          <w:t>Bibliographie</w:t>
        </w:r>
        <w:r>
          <w:rPr>
            <w:noProof/>
            <w:webHidden/>
          </w:rPr>
          <w:tab/>
        </w:r>
        <w:r>
          <w:rPr>
            <w:noProof/>
            <w:webHidden/>
          </w:rPr>
          <w:fldChar w:fldCharType="begin"/>
        </w:r>
        <w:r>
          <w:rPr>
            <w:noProof/>
            <w:webHidden/>
          </w:rPr>
          <w:instrText xml:space="preserve"> PAGEREF _Toc523479707 \h </w:instrText>
        </w:r>
        <w:r>
          <w:rPr>
            <w:noProof/>
            <w:webHidden/>
          </w:rPr>
        </w:r>
        <w:r>
          <w:rPr>
            <w:noProof/>
            <w:webHidden/>
          </w:rPr>
          <w:fldChar w:fldCharType="separate"/>
        </w:r>
        <w:r>
          <w:rPr>
            <w:noProof/>
            <w:webHidden/>
          </w:rPr>
          <w:t>47</w:t>
        </w:r>
        <w:r>
          <w:rPr>
            <w:noProof/>
            <w:webHidden/>
          </w:rPr>
          <w:fldChar w:fldCharType="end"/>
        </w:r>
      </w:hyperlink>
    </w:p>
    <w:p w14:paraId="77ECF1B7" w14:textId="77777777" w:rsidR="00B17D0C" w:rsidRDefault="00B17D0C" w:rsidP="00B678BB">
      <w:pPr>
        <w:pStyle w:val="titrenonnumrotcentr"/>
      </w:pPr>
      <w:r>
        <w:fldChar w:fldCharType="end"/>
      </w:r>
      <w:r>
        <w:br w:type="page"/>
      </w:r>
      <w:bookmarkStart w:id="6" w:name="_Toc523479668"/>
      <w:r>
        <w:lastRenderedPageBreak/>
        <w:t>Liste des tableaux</w:t>
      </w:r>
      <w:bookmarkEnd w:id="6"/>
    </w:p>
    <w:p w14:paraId="2B45B0A3" w14:textId="0CD10EDE" w:rsidR="004F2016"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3479708" w:history="1">
        <w:r w:rsidR="004F2016" w:rsidRPr="00E166F7">
          <w:rPr>
            <w:rStyle w:val="Lienhypertexte"/>
            <w:noProof/>
          </w:rPr>
          <w:t>Tableau 1 – Résumé simple des Frameworks</w:t>
        </w:r>
        <w:r w:rsidR="004F2016">
          <w:rPr>
            <w:noProof/>
            <w:webHidden/>
          </w:rPr>
          <w:tab/>
        </w:r>
        <w:r w:rsidR="004F2016">
          <w:rPr>
            <w:noProof/>
            <w:webHidden/>
          </w:rPr>
          <w:fldChar w:fldCharType="begin"/>
        </w:r>
        <w:r w:rsidR="004F2016">
          <w:rPr>
            <w:noProof/>
            <w:webHidden/>
          </w:rPr>
          <w:instrText xml:space="preserve"> PAGEREF _Toc523479708 \h </w:instrText>
        </w:r>
        <w:r w:rsidR="004F2016">
          <w:rPr>
            <w:noProof/>
            <w:webHidden/>
          </w:rPr>
        </w:r>
        <w:r w:rsidR="004F2016">
          <w:rPr>
            <w:noProof/>
            <w:webHidden/>
          </w:rPr>
          <w:fldChar w:fldCharType="separate"/>
        </w:r>
        <w:r w:rsidR="004F2016">
          <w:rPr>
            <w:noProof/>
            <w:webHidden/>
          </w:rPr>
          <w:t>18</w:t>
        </w:r>
        <w:r w:rsidR="004F2016">
          <w:rPr>
            <w:noProof/>
            <w:webHidden/>
          </w:rPr>
          <w:fldChar w:fldCharType="end"/>
        </w:r>
      </w:hyperlink>
    </w:p>
    <w:p w14:paraId="2B962D51" w14:textId="6C5A1549"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09" w:history="1">
        <w:r w:rsidRPr="00E166F7">
          <w:rPr>
            <w:rStyle w:val="Lienhypertexte"/>
            <w:noProof/>
          </w:rPr>
          <w:t>Tableau 2 - Résumé des performances des Frameworks</w:t>
        </w:r>
        <w:r>
          <w:rPr>
            <w:noProof/>
            <w:webHidden/>
          </w:rPr>
          <w:tab/>
        </w:r>
        <w:r>
          <w:rPr>
            <w:noProof/>
            <w:webHidden/>
          </w:rPr>
          <w:fldChar w:fldCharType="begin"/>
        </w:r>
        <w:r>
          <w:rPr>
            <w:noProof/>
            <w:webHidden/>
          </w:rPr>
          <w:instrText xml:space="preserve"> PAGEREF _Toc523479709 \h </w:instrText>
        </w:r>
        <w:r>
          <w:rPr>
            <w:noProof/>
            <w:webHidden/>
          </w:rPr>
        </w:r>
        <w:r>
          <w:rPr>
            <w:noProof/>
            <w:webHidden/>
          </w:rPr>
          <w:fldChar w:fldCharType="separate"/>
        </w:r>
        <w:r>
          <w:rPr>
            <w:noProof/>
            <w:webHidden/>
          </w:rPr>
          <w:t>18</w:t>
        </w:r>
        <w:r>
          <w:rPr>
            <w:noProof/>
            <w:webHidden/>
          </w:rPr>
          <w:fldChar w:fldCharType="end"/>
        </w:r>
      </w:hyperlink>
    </w:p>
    <w:p w14:paraId="3B553692" w14:textId="04B1546A"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10" w:history="1">
        <w:r w:rsidRPr="00E166F7">
          <w:rPr>
            <w:rStyle w:val="Lienhypertexte"/>
            <w:noProof/>
          </w:rPr>
          <w:t>Tableau 3 - Résumé des aspects de développement des Frameworks</w:t>
        </w:r>
        <w:r>
          <w:rPr>
            <w:noProof/>
            <w:webHidden/>
          </w:rPr>
          <w:tab/>
        </w:r>
        <w:r>
          <w:rPr>
            <w:noProof/>
            <w:webHidden/>
          </w:rPr>
          <w:fldChar w:fldCharType="begin"/>
        </w:r>
        <w:r>
          <w:rPr>
            <w:noProof/>
            <w:webHidden/>
          </w:rPr>
          <w:instrText xml:space="preserve"> PAGEREF _Toc523479710 \h </w:instrText>
        </w:r>
        <w:r>
          <w:rPr>
            <w:noProof/>
            <w:webHidden/>
          </w:rPr>
        </w:r>
        <w:r>
          <w:rPr>
            <w:noProof/>
            <w:webHidden/>
          </w:rPr>
          <w:fldChar w:fldCharType="separate"/>
        </w:r>
        <w:r>
          <w:rPr>
            <w:noProof/>
            <w:webHidden/>
          </w:rPr>
          <w:t>19</w:t>
        </w:r>
        <w:r>
          <w:rPr>
            <w:noProof/>
            <w:webHidden/>
          </w:rPr>
          <w:fldChar w:fldCharType="end"/>
        </w:r>
      </w:hyperlink>
    </w:p>
    <w:p w14:paraId="4F1B5714" w14:textId="096AC1D2"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11" w:history="1">
        <w:r w:rsidRPr="00E166F7">
          <w:rPr>
            <w:rStyle w:val="Lienhypertexte"/>
            <w:noProof/>
          </w:rPr>
          <w:t>Tableau 4 - Résumé des aspects techniques des Frameworks</w:t>
        </w:r>
        <w:r>
          <w:rPr>
            <w:noProof/>
            <w:webHidden/>
          </w:rPr>
          <w:tab/>
        </w:r>
        <w:r>
          <w:rPr>
            <w:noProof/>
            <w:webHidden/>
          </w:rPr>
          <w:fldChar w:fldCharType="begin"/>
        </w:r>
        <w:r>
          <w:rPr>
            <w:noProof/>
            <w:webHidden/>
          </w:rPr>
          <w:instrText xml:space="preserve"> PAGEREF _Toc523479711 \h </w:instrText>
        </w:r>
        <w:r>
          <w:rPr>
            <w:noProof/>
            <w:webHidden/>
          </w:rPr>
        </w:r>
        <w:r>
          <w:rPr>
            <w:noProof/>
            <w:webHidden/>
          </w:rPr>
          <w:fldChar w:fldCharType="separate"/>
        </w:r>
        <w:r>
          <w:rPr>
            <w:noProof/>
            <w:webHidden/>
          </w:rPr>
          <w:t>20</w:t>
        </w:r>
        <w:r>
          <w:rPr>
            <w:noProof/>
            <w:webHidden/>
          </w:rPr>
          <w:fldChar w:fldCharType="end"/>
        </w:r>
      </w:hyperlink>
    </w:p>
    <w:p w14:paraId="66E88483" w14:textId="025062D9"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12" w:history="1">
        <w:r w:rsidRPr="00E166F7">
          <w:rPr>
            <w:rStyle w:val="Lienhypertexte"/>
            <w:noProof/>
          </w:rPr>
          <w:t>Tableau 5 - Résumé des Frameworks</w:t>
        </w:r>
        <w:r>
          <w:rPr>
            <w:noProof/>
            <w:webHidden/>
          </w:rPr>
          <w:tab/>
        </w:r>
        <w:r>
          <w:rPr>
            <w:noProof/>
            <w:webHidden/>
          </w:rPr>
          <w:fldChar w:fldCharType="begin"/>
        </w:r>
        <w:r>
          <w:rPr>
            <w:noProof/>
            <w:webHidden/>
          </w:rPr>
          <w:instrText xml:space="preserve"> PAGEREF _Toc523479712 \h </w:instrText>
        </w:r>
        <w:r>
          <w:rPr>
            <w:noProof/>
            <w:webHidden/>
          </w:rPr>
        </w:r>
        <w:r>
          <w:rPr>
            <w:noProof/>
            <w:webHidden/>
          </w:rPr>
          <w:fldChar w:fldCharType="separate"/>
        </w:r>
        <w:r>
          <w:rPr>
            <w:noProof/>
            <w:webHidden/>
          </w:rPr>
          <w:t>21</w:t>
        </w:r>
        <w:r>
          <w:rPr>
            <w:noProof/>
            <w:webHidden/>
          </w:rPr>
          <w:fldChar w:fldCharType="end"/>
        </w:r>
      </w:hyperlink>
    </w:p>
    <w:p w14:paraId="0130852A" w14:textId="7D4A3526"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13" w:history="1">
        <w:r w:rsidRPr="00E166F7">
          <w:rPr>
            <w:rStyle w:val="Lienhypertexte"/>
            <w:noProof/>
          </w:rPr>
          <w:t>Tableau 6 - Matrice de préférence des critères de choix du Framework</w:t>
        </w:r>
        <w:r>
          <w:rPr>
            <w:noProof/>
            <w:webHidden/>
          </w:rPr>
          <w:tab/>
        </w:r>
        <w:r>
          <w:rPr>
            <w:noProof/>
            <w:webHidden/>
          </w:rPr>
          <w:fldChar w:fldCharType="begin"/>
        </w:r>
        <w:r>
          <w:rPr>
            <w:noProof/>
            <w:webHidden/>
          </w:rPr>
          <w:instrText xml:space="preserve"> PAGEREF _Toc523479713 \h </w:instrText>
        </w:r>
        <w:r>
          <w:rPr>
            <w:noProof/>
            <w:webHidden/>
          </w:rPr>
        </w:r>
        <w:r>
          <w:rPr>
            <w:noProof/>
            <w:webHidden/>
          </w:rPr>
          <w:fldChar w:fldCharType="separate"/>
        </w:r>
        <w:r>
          <w:rPr>
            <w:noProof/>
            <w:webHidden/>
          </w:rPr>
          <w:t>23</w:t>
        </w:r>
        <w:r>
          <w:rPr>
            <w:noProof/>
            <w:webHidden/>
          </w:rPr>
          <w:fldChar w:fldCharType="end"/>
        </w:r>
      </w:hyperlink>
    </w:p>
    <w:p w14:paraId="3D713B21" w14:textId="0A9B268B"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14" w:history="1">
        <w:r w:rsidRPr="00E166F7">
          <w:rPr>
            <w:rStyle w:val="Lienhypertexte"/>
            <w:noProof/>
          </w:rPr>
          <w:t>Tableau 7 - Pondération des critères de choix du Framework</w:t>
        </w:r>
        <w:r>
          <w:rPr>
            <w:noProof/>
            <w:webHidden/>
          </w:rPr>
          <w:tab/>
        </w:r>
        <w:r>
          <w:rPr>
            <w:noProof/>
            <w:webHidden/>
          </w:rPr>
          <w:fldChar w:fldCharType="begin"/>
        </w:r>
        <w:r>
          <w:rPr>
            <w:noProof/>
            <w:webHidden/>
          </w:rPr>
          <w:instrText xml:space="preserve"> PAGEREF _Toc523479714 \h </w:instrText>
        </w:r>
        <w:r>
          <w:rPr>
            <w:noProof/>
            <w:webHidden/>
          </w:rPr>
        </w:r>
        <w:r>
          <w:rPr>
            <w:noProof/>
            <w:webHidden/>
          </w:rPr>
          <w:fldChar w:fldCharType="separate"/>
        </w:r>
        <w:r>
          <w:rPr>
            <w:noProof/>
            <w:webHidden/>
          </w:rPr>
          <w:t>24</w:t>
        </w:r>
        <w:r>
          <w:rPr>
            <w:noProof/>
            <w:webHidden/>
          </w:rPr>
          <w:fldChar w:fldCharType="end"/>
        </w:r>
      </w:hyperlink>
    </w:p>
    <w:p w14:paraId="3BF63489" w14:textId="160FCE4D"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15" w:history="1">
        <w:r w:rsidRPr="00E166F7">
          <w:rPr>
            <w:rStyle w:val="Lienhypertexte"/>
            <w:noProof/>
          </w:rPr>
          <w:t>Tableau 8 - Analyse multicritère du choix du Framework</w:t>
        </w:r>
        <w:r>
          <w:rPr>
            <w:noProof/>
            <w:webHidden/>
          </w:rPr>
          <w:tab/>
        </w:r>
        <w:r>
          <w:rPr>
            <w:noProof/>
            <w:webHidden/>
          </w:rPr>
          <w:fldChar w:fldCharType="begin"/>
        </w:r>
        <w:r>
          <w:rPr>
            <w:noProof/>
            <w:webHidden/>
          </w:rPr>
          <w:instrText xml:space="preserve"> PAGEREF _Toc523479715 \h </w:instrText>
        </w:r>
        <w:r>
          <w:rPr>
            <w:noProof/>
            <w:webHidden/>
          </w:rPr>
        </w:r>
        <w:r>
          <w:rPr>
            <w:noProof/>
            <w:webHidden/>
          </w:rPr>
          <w:fldChar w:fldCharType="separate"/>
        </w:r>
        <w:r>
          <w:rPr>
            <w:noProof/>
            <w:webHidden/>
          </w:rPr>
          <w:t>25</w:t>
        </w:r>
        <w:r>
          <w:rPr>
            <w:noProof/>
            <w:webHidden/>
          </w:rPr>
          <w:fldChar w:fldCharType="end"/>
        </w:r>
      </w:hyperlink>
    </w:p>
    <w:p w14:paraId="6F4A3F03" w14:textId="4D73F6B4"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16" w:history="1">
        <w:r w:rsidRPr="00E166F7">
          <w:rPr>
            <w:rStyle w:val="Lienhypertexte"/>
            <w:noProof/>
          </w:rPr>
          <w:t>Tableau 9 - Use-case "Créer un compte"</w:t>
        </w:r>
        <w:r>
          <w:rPr>
            <w:noProof/>
            <w:webHidden/>
          </w:rPr>
          <w:tab/>
        </w:r>
        <w:r>
          <w:rPr>
            <w:noProof/>
            <w:webHidden/>
          </w:rPr>
          <w:fldChar w:fldCharType="begin"/>
        </w:r>
        <w:r>
          <w:rPr>
            <w:noProof/>
            <w:webHidden/>
          </w:rPr>
          <w:instrText xml:space="preserve"> PAGEREF _Toc523479716 \h </w:instrText>
        </w:r>
        <w:r>
          <w:rPr>
            <w:noProof/>
            <w:webHidden/>
          </w:rPr>
        </w:r>
        <w:r>
          <w:rPr>
            <w:noProof/>
            <w:webHidden/>
          </w:rPr>
          <w:fldChar w:fldCharType="separate"/>
        </w:r>
        <w:r>
          <w:rPr>
            <w:noProof/>
            <w:webHidden/>
          </w:rPr>
          <w:t>27</w:t>
        </w:r>
        <w:r>
          <w:rPr>
            <w:noProof/>
            <w:webHidden/>
          </w:rPr>
          <w:fldChar w:fldCharType="end"/>
        </w:r>
      </w:hyperlink>
    </w:p>
    <w:p w14:paraId="0E604EBA" w14:textId="02D11855"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17" w:history="1">
        <w:r w:rsidRPr="00E166F7">
          <w:rPr>
            <w:rStyle w:val="Lienhypertexte"/>
            <w:noProof/>
          </w:rPr>
          <w:t>Tableau 10 - Use-case "Se connecter"</w:t>
        </w:r>
        <w:r>
          <w:rPr>
            <w:noProof/>
            <w:webHidden/>
          </w:rPr>
          <w:tab/>
        </w:r>
        <w:r>
          <w:rPr>
            <w:noProof/>
            <w:webHidden/>
          </w:rPr>
          <w:fldChar w:fldCharType="begin"/>
        </w:r>
        <w:r>
          <w:rPr>
            <w:noProof/>
            <w:webHidden/>
          </w:rPr>
          <w:instrText xml:space="preserve"> PAGEREF _Toc523479717 \h </w:instrText>
        </w:r>
        <w:r>
          <w:rPr>
            <w:noProof/>
            <w:webHidden/>
          </w:rPr>
        </w:r>
        <w:r>
          <w:rPr>
            <w:noProof/>
            <w:webHidden/>
          </w:rPr>
          <w:fldChar w:fldCharType="separate"/>
        </w:r>
        <w:r>
          <w:rPr>
            <w:noProof/>
            <w:webHidden/>
          </w:rPr>
          <w:t>27</w:t>
        </w:r>
        <w:r>
          <w:rPr>
            <w:noProof/>
            <w:webHidden/>
          </w:rPr>
          <w:fldChar w:fldCharType="end"/>
        </w:r>
      </w:hyperlink>
    </w:p>
    <w:p w14:paraId="1FB8FA22" w14:textId="7B01E663"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18" w:history="1">
        <w:r w:rsidRPr="00E166F7">
          <w:rPr>
            <w:rStyle w:val="Lienhypertexte"/>
            <w:noProof/>
          </w:rPr>
          <w:t>Tableau 11 - Use-case "Créer une place de parking"</w:t>
        </w:r>
        <w:r>
          <w:rPr>
            <w:noProof/>
            <w:webHidden/>
          </w:rPr>
          <w:tab/>
        </w:r>
        <w:r>
          <w:rPr>
            <w:noProof/>
            <w:webHidden/>
          </w:rPr>
          <w:fldChar w:fldCharType="begin"/>
        </w:r>
        <w:r>
          <w:rPr>
            <w:noProof/>
            <w:webHidden/>
          </w:rPr>
          <w:instrText xml:space="preserve"> PAGEREF _Toc523479718 \h </w:instrText>
        </w:r>
        <w:r>
          <w:rPr>
            <w:noProof/>
            <w:webHidden/>
          </w:rPr>
        </w:r>
        <w:r>
          <w:rPr>
            <w:noProof/>
            <w:webHidden/>
          </w:rPr>
          <w:fldChar w:fldCharType="separate"/>
        </w:r>
        <w:r>
          <w:rPr>
            <w:noProof/>
            <w:webHidden/>
          </w:rPr>
          <w:t>28</w:t>
        </w:r>
        <w:r>
          <w:rPr>
            <w:noProof/>
            <w:webHidden/>
          </w:rPr>
          <w:fldChar w:fldCharType="end"/>
        </w:r>
      </w:hyperlink>
    </w:p>
    <w:p w14:paraId="1660A58C" w14:textId="48CFE967"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19" w:history="1">
        <w:r w:rsidRPr="00E166F7">
          <w:rPr>
            <w:rStyle w:val="Lienhypertexte"/>
            <w:noProof/>
          </w:rPr>
          <w:t>Tableau 12 - Use-case "Ajouter un horaire à une place de parking"</w:t>
        </w:r>
        <w:r>
          <w:rPr>
            <w:noProof/>
            <w:webHidden/>
          </w:rPr>
          <w:tab/>
        </w:r>
        <w:r>
          <w:rPr>
            <w:noProof/>
            <w:webHidden/>
          </w:rPr>
          <w:fldChar w:fldCharType="begin"/>
        </w:r>
        <w:r>
          <w:rPr>
            <w:noProof/>
            <w:webHidden/>
          </w:rPr>
          <w:instrText xml:space="preserve"> PAGEREF _Toc523479719 \h </w:instrText>
        </w:r>
        <w:r>
          <w:rPr>
            <w:noProof/>
            <w:webHidden/>
          </w:rPr>
        </w:r>
        <w:r>
          <w:rPr>
            <w:noProof/>
            <w:webHidden/>
          </w:rPr>
          <w:fldChar w:fldCharType="separate"/>
        </w:r>
        <w:r>
          <w:rPr>
            <w:noProof/>
            <w:webHidden/>
          </w:rPr>
          <w:t>29</w:t>
        </w:r>
        <w:r>
          <w:rPr>
            <w:noProof/>
            <w:webHidden/>
          </w:rPr>
          <w:fldChar w:fldCharType="end"/>
        </w:r>
      </w:hyperlink>
    </w:p>
    <w:p w14:paraId="14BBB25F" w14:textId="1860A2C9"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20" w:history="1">
        <w:r w:rsidRPr="00E166F7">
          <w:rPr>
            <w:rStyle w:val="Lienhypertexte"/>
            <w:noProof/>
          </w:rPr>
          <w:t>Tableau 13 - Use-case "Supprimer un horaire d'une place de parking"</w:t>
        </w:r>
        <w:r>
          <w:rPr>
            <w:noProof/>
            <w:webHidden/>
          </w:rPr>
          <w:tab/>
        </w:r>
        <w:r>
          <w:rPr>
            <w:noProof/>
            <w:webHidden/>
          </w:rPr>
          <w:fldChar w:fldCharType="begin"/>
        </w:r>
        <w:r>
          <w:rPr>
            <w:noProof/>
            <w:webHidden/>
          </w:rPr>
          <w:instrText xml:space="preserve"> PAGEREF _Toc523479720 \h </w:instrText>
        </w:r>
        <w:r>
          <w:rPr>
            <w:noProof/>
            <w:webHidden/>
          </w:rPr>
        </w:r>
        <w:r>
          <w:rPr>
            <w:noProof/>
            <w:webHidden/>
          </w:rPr>
          <w:fldChar w:fldCharType="separate"/>
        </w:r>
        <w:r>
          <w:rPr>
            <w:noProof/>
            <w:webHidden/>
          </w:rPr>
          <w:t>29</w:t>
        </w:r>
        <w:r>
          <w:rPr>
            <w:noProof/>
            <w:webHidden/>
          </w:rPr>
          <w:fldChar w:fldCharType="end"/>
        </w:r>
      </w:hyperlink>
    </w:p>
    <w:p w14:paraId="7FB69710" w14:textId="6280D1D7"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21" w:history="1">
        <w:r w:rsidRPr="00E166F7">
          <w:rPr>
            <w:rStyle w:val="Lienhypertexte"/>
            <w:noProof/>
          </w:rPr>
          <w:t>Tableau 14 - Use-case "Rechercher les places disponibles dans un cercle de recherche"</w:t>
        </w:r>
        <w:r>
          <w:rPr>
            <w:noProof/>
            <w:webHidden/>
          </w:rPr>
          <w:tab/>
        </w:r>
        <w:r>
          <w:rPr>
            <w:noProof/>
            <w:webHidden/>
          </w:rPr>
          <w:fldChar w:fldCharType="begin"/>
        </w:r>
        <w:r>
          <w:rPr>
            <w:noProof/>
            <w:webHidden/>
          </w:rPr>
          <w:instrText xml:space="preserve"> PAGEREF _Toc523479721 \h </w:instrText>
        </w:r>
        <w:r>
          <w:rPr>
            <w:noProof/>
            <w:webHidden/>
          </w:rPr>
        </w:r>
        <w:r>
          <w:rPr>
            <w:noProof/>
            <w:webHidden/>
          </w:rPr>
          <w:fldChar w:fldCharType="separate"/>
        </w:r>
        <w:r>
          <w:rPr>
            <w:noProof/>
            <w:webHidden/>
          </w:rPr>
          <w:t>30</w:t>
        </w:r>
        <w:r>
          <w:rPr>
            <w:noProof/>
            <w:webHidden/>
          </w:rPr>
          <w:fldChar w:fldCharType="end"/>
        </w:r>
      </w:hyperlink>
    </w:p>
    <w:p w14:paraId="1ACE35A1" w14:textId="27C8F80C"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22" w:history="1">
        <w:r w:rsidRPr="00E166F7">
          <w:rPr>
            <w:rStyle w:val="Lienhypertexte"/>
            <w:noProof/>
          </w:rPr>
          <w:t>Tableau 15 - Use-case "Louer une place de parking"</w:t>
        </w:r>
        <w:r>
          <w:rPr>
            <w:noProof/>
            <w:webHidden/>
          </w:rPr>
          <w:tab/>
        </w:r>
        <w:r>
          <w:rPr>
            <w:noProof/>
            <w:webHidden/>
          </w:rPr>
          <w:fldChar w:fldCharType="begin"/>
        </w:r>
        <w:r>
          <w:rPr>
            <w:noProof/>
            <w:webHidden/>
          </w:rPr>
          <w:instrText xml:space="preserve"> PAGEREF _Toc523479722 \h </w:instrText>
        </w:r>
        <w:r>
          <w:rPr>
            <w:noProof/>
            <w:webHidden/>
          </w:rPr>
        </w:r>
        <w:r>
          <w:rPr>
            <w:noProof/>
            <w:webHidden/>
          </w:rPr>
          <w:fldChar w:fldCharType="separate"/>
        </w:r>
        <w:r>
          <w:rPr>
            <w:noProof/>
            <w:webHidden/>
          </w:rPr>
          <w:t>30</w:t>
        </w:r>
        <w:r>
          <w:rPr>
            <w:noProof/>
            <w:webHidden/>
          </w:rPr>
          <w:fldChar w:fldCharType="end"/>
        </w:r>
      </w:hyperlink>
    </w:p>
    <w:p w14:paraId="73EC1BDB" w14:textId="72C67F22"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23" w:history="1">
        <w:r w:rsidRPr="00E166F7">
          <w:rPr>
            <w:rStyle w:val="Lienhypertexte"/>
            <w:noProof/>
          </w:rPr>
          <w:t>Tableau 16 - Use-case "Supprimer une location"</w:t>
        </w:r>
        <w:r>
          <w:rPr>
            <w:noProof/>
            <w:webHidden/>
          </w:rPr>
          <w:tab/>
        </w:r>
        <w:r>
          <w:rPr>
            <w:noProof/>
            <w:webHidden/>
          </w:rPr>
          <w:fldChar w:fldCharType="begin"/>
        </w:r>
        <w:r>
          <w:rPr>
            <w:noProof/>
            <w:webHidden/>
          </w:rPr>
          <w:instrText xml:space="preserve"> PAGEREF _Toc523479723 \h </w:instrText>
        </w:r>
        <w:r>
          <w:rPr>
            <w:noProof/>
            <w:webHidden/>
          </w:rPr>
        </w:r>
        <w:r>
          <w:rPr>
            <w:noProof/>
            <w:webHidden/>
          </w:rPr>
          <w:fldChar w:fldCharType="separate"/>
        </w:r>
        <w:r>
          <w:rPr>
            <w:noProof/>
            <w:webHidden/>
          </w:rPr>
          <w:t>31</w:t>
        </w:r>
        <w:r>
          <w:rPr>
            <w:noProof/>
            <w:webHidden/>
          </w:rPr>
          <w:fldChar w:fldCharType="end"/>
        </w:r>
      </w:hyperlink>
    </w:p>
    <w:p w14:paraId="43F58D81" w14:textId="50CC58AA"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24" w:history="1">
        <w:r w:rsidRPr="00E166F7">
          <w:rPr>
            <w:rStyle w:val="Lienhypertexte"/>
            <w:noProof/>
          </w:rPr>
          <w:t>Tableau 17- Use-case "Supprimer une place de parking"</w:t>
        </w:r>
        <w:r>
          <w:rPr>
            <w:noProof/>
            <w:webHidden/>
          </w:rPr>
          <w:tab/>
        </w:r>
        <w:r>
          <w:rPr>
            <w:noProof/>
            <w:webHidden/>
          </w:rPr>
          <w:fldChar w:fldCharType="begin"/>
        </w:r>
        <w:r>
          <w:rPr>
            <w:noProof/>
            <w:webHidden/>
          </w:rPr>
          <w:instrText xml:space="preserve"> PAGEREF _Toc523479724 \h </w:instrText>
        </w:r>
        <w:r>
          <w:rPr>
            <w:noProof/>
            <w:webHidden/>
          </w:rPr>
        </w:r>
        <w:r>
          <w:rPr>
            <w:noProof/>
            <w:webHidden/>
          </w:rPr>
          <w:fldChar w:fldCharType="separate"/>
        </w:r>
        <w:r>
          <w:rPr>
            <w:noProof/>
            <w:webHidden/>
          </w:rPr>
          <w:t>31</w:t>
        </w:r>
        <w:r>
          <w:rPr>
            <w:noProof/>
            <w:webHidden/>
          </w:rPr>
          <w:fldChar w:fldCharType="end"/>
        </w:r>
      </w:hyperlink>
    </w:p>
    <w:p w14:paraId="3E426BE6" w14:textId="58EB282D"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25" w:history="1">
        <w:r w:rsidRPr="00E166F7">
          <w:rPr>
            <w:rStyle w:val="Lienhypertexte"/>
            <w:noProof/>
          </w:rPr>
          <w:t>Tableau 18 - Use-case "Modifier une place de parking"</w:t>
        </w:r>
        <w:r>
          <w:rPr>
            <w:noProof/>
            <w:webHidden/>
          </w:rPr>
          <w:tab/>
        </w:r>
        <w:r>
          <w:rPr>
            <w:noProof/>
            <w:webHidden/>
          </w:rPr>
          <w:fldChar w:fldCharType="begin"/>
        </w:r>
        <w:r>
          <w:rPr>
            <w:noProof/>
            <w:webHidden/>
          </w:rPr>
          <w:instrText xml:space="preserve"> PAGEREF _Toc523479725 \h </w:instrText>
        </w:r>
        <w:r>
          <w:rPr>
            <w:noProof/>
            <w:webHidden/>
          </w:rPr>
        </w:r>
        <w:r>
          <w:rPr>
            <w:noProof/>
            <w:webHidden/>
          </w:rPr>
          <w:fldChar w:fldCharType="separate"/>
        </w:r>
        <w:r>
          <w:rPr>
            <w:noProof/>
            <w:webHidden/>
          </w:rPr>
          <w:t>32</w:t>
        </w:r>
        <w:r>
          <w:rPr>
            <w:noProof/>
            <w:webHidden/>
          </w:rPr>
          <w:fldChar w:fldCharType="end"/>
        </w:r>
      </w:hyperlink>
    </w:p>
    <w:p w14:paraId="15322ED3" w14:textId="04956FFC"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26" w:history="1">
        <w:r w:rsidRPr="00E166F7">
          <w:rPr>
            <w:rStyle w:val="Lienhypertexte"/>
            <w:noProof/>
          </w:rPr>
          <w:t>Tableau 19 - Use-case "Modifier les informations de son compte »</w:t>
        </w:r>
        <w:r>
          <w:rPr>
            <w:noProof/>
            <w:webHidden/>
          </w:rPr>
          <w:tab/>
        </w:r>
        <w:r>
          <w:rPr>
            <w:noProof/>
            <w:webHidden/>
          </w:rPr>
          <w:fldChar w:fldCharType="begin"/>
        </w:r>
        <w:r>
          <w:rPr>
            <w:noProof/>
            <w:webHidden/>
          </w:rPr>
          <w:instrText xml:space="preserve"> PAGEREF _Toc523479726 \h </w:instrText>
        </w:r>
        <w:r>
          <w:rPr>
            <w:noProof/>
            <w:webHidden/>
          </w:rPr>
        </w:r>
        <w:r>
          <w:rPr>
            <w:noProof/>
            <w:webHidden/>
          </w:rPr>
          <w:fldChar w:fldCharType="separate"/>
        </w:r>
        <w:r>
          <w:rPr>
            <w:noProof/>
            <w:webHidden/>
          </w:rPr>
          <w:t>32</w:t>
        </w:r>
        <w:r>
          <w:rPr>
            <w:noProof/>
            <w:webHidden/>
          </w:rPr>
          <w:fldChar w:fldCharType="end"/>
        </w:r>
      </w:hyperlink>
    </w:p>
    <w:p w14:paraId="413B0714" w14:textId="07112E67"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27" w:history="1">
        <w:r w:rsidRPr="00E166F7">
          <w:rPr>
            <w:rStyle w:val="Lienhypertexte"/>
            <w:noProof/>
          </w:rPr>
          <w:t>Tableau 20 - Liste des routes de l'API</w:t>
        </w:r>
        <w:r>
          <w:rPr>
            <w:noProof/>
            <w:webHidden/>
          </w:rPr>
          <w:tab/>
        </w:r>
        <w:r>
          <w:rPr>
            <w:noProof/>
            <w:webHidden/>
          </w:rPr>
          <w:fldChar w:fldCharType="begin"/>
        </w:r>
        <w:r>
          <w:rPr>
            <w:noProof/>
            <w:webHidden/>
          </w:rPr>
          <w:instrText xml:space="preserve"> PAGEREF _Toc523479727 \h </w:instrText>
        </w:r>
        <w:r>
          <w:rPr>
            <w:noProof/>
            <w:webHidden/>
          </w:rPr>
        </w:r>
        <w:r>
          <w:rPr>
            <w:noProof/>
            <w:webHidden/>
          </w:rPr>
          <w:fldChar w:fldCharType="separate"/>
        </w:r>
        <w:r>
          <w:rPr>
            <w:noProof/>
            <w:webHidden/>
          </w:rPr>
          <w:t>35</w:t>
        </w:r>
        <w:r>
          <w:rPr>
            <w:noProof/>
            <w:webHidden/>
          </w:rPr>
          <w:fldChar w:fldCharType="end"/>
        </w:r>
      </w:hyperlink>
    </w:p>
    <w:p w14:paraId="5B9005E1" w14:textId="22AEE9A2"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7" w:name="_Toc523479669"/>
      <w:r>
        <w:t>Liste des figures</w:t>
      </w:r>
      <w:bookmarkEnd w:id="7"/>
    </w:p>
    <w:p w14:paraId="2705D7C1" w14:textId="5C610A5F" w:rsidR="004F2016"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3479728" w:history="1">
        <w:r w:rsidR="004F2016" w:rsidRPr="006705B9">
          <w:rPr>
            <w:rStyle w:val="Lienhypertexte"/>
            <w:noProof/>
          </w:rPr>
          <w:t>Figure 1 - Frameworks, Librairies et Outils les plus populaires en 2018</w:t>
        </w:r>
        <w:r w:rsidR="004F2016">
          <w:rPr>
            <w:noProof/>
            <w:webHidden/>
          </w:rPr>
          <w:tab/>
        </w:r>
        <w:r w:rsidR="004F2016">
          <w:rPr>
            <w:noProof/>
            <w:webHidden/>
          </w:rPr>
          <w:fldChar w:fldCharType="begin"/>
        </w:r>
        <w:r w:rsidR="004F2016">
          <w:rPr>
            <w:noProof/>
            <w:webHidden/>
          </w:rPr>
          <w:instrText xml:space="preserve"> PAGEREF _Toc523479728 \h </w:instrText>
        </w:r>
        <w:r w:rsidR="004F2016">
          <w:rPr>
            <w:noProof/>
            <w:webHidden/>
          </w:rPr>
        </w:r>
        <w:r w:rsidR="004F2016">
          <w:rPr>
            <w:noProof/>
            <w:webHidden/>
          </w:rPr>
          <w:fldChar w:fldCharType="separate"/>
        </w:r>
        <w:r w:rsidR="004F2016">
          <w:rPr>
            <w:noProof/>
            <w:webHidden/>
          </w:rPr>
          <w:t>3</w:t>
        </w:r>
        <w:r w:rsidR="004F2016">
          <w:rPr>
            <w:noProof/>
            <w:webHidden/>
          </w:rPr>
          <w:fldChar w:fldCharType="end"/>
        </w:r>
      </w:hyperlink>
    </w:p>
    <w:p w14:paraId="2632BF63" w14:textId="013901F1"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29" w:history="1">
        <w:r w:rsidRPr="006705B9">
          <w:rPr>
            <w:rStyle w:val="Lienhypertexte"/>
            <w:noProof/>
          </w:rPr>
          <w:t>Figure 2 - Frameworks, Librairies et Outils les plus aimés en 2018</w:t>
        </w:r>
        <w:r>
          <w:rPr>
            <w:noProof/>
            <w:webHidden/>
          </w:rPr>
          <w:tab/>
        </w:r>
        <w:r>
          <w:rPr>
            <w:noProof/>
            <w:webHidden/>
          </w:rPr>
          <w:fldChar w:fldCharType="begin"/>
        </w:r>
        <w:r>
          <w:rPr>
            <w:noProof/>
            <w:webHidden/>
          </w:rPr>
          <w:instrText xml:space="preserve"> PAGEREF _Toc523479729 \h </w:instrText>
        </w:r>
        <w:r>
          <w:rPr>
            <w:noProof/>
            <w:webHidden/>
          </w:rPr>
        </w:r>
        <w:r>
          <w:rPr>
            <w:noProof/>
            <w:webHidden/>
          </w:rPr>
          <w:fldChar w:fldCharType="separate"/>
        </w:r>
        <w:r>
          <w:rPr>
            <w:noProof/>
            <w:webHidden/>
          </w:rPr>
          <w:t>3</w:t>
        </w:r>
        <w:r>
          <w:rPr>
            <w:noProof/>
            <w:webHidden/>
          </w:rPr>
          <w:fldChar w:fldCharType="end"/>
        </w:r>
      </w:hyperlink>
    </w:p>
    <w:p w14:paraId="03E4FC41" w14:textId="25460599"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30" w:history="1">
        <w:r w:rsidRPr="006705B9">
          <w:rPr>
            <w:rStyle w:val="Lienhypertexte"/>
            <w:noProof/>
          </w:rPr>
          <w:t>Figure 3 - Architecture d'Apache Cordova</w:t>
        </w:r>
        <w:r>
          <w:rPr>
            <w:noProof/>
            <w:webHidden/>
          </w:rPr>
          <w:tab/>
        </w:r>
        <w:r>
          <w:rPr>
            <w:noProof/>
            <w:webHidden/>
          </w:rPr>
          <w:fldChar w:fldCharType="begin"/>
        </w:r>
        <w:r>
          <w:rPr>
            <w:noProof/>
            <w:webHidden/>
          </w:rPr>
          <w:instrText xml:space="preserve"> PAGEREF _Toc523479730 \h </w:instrText>
        </w:r>
        <w:r>
          <w:rPr>
            <w:noProof/>
            <w:webHidden/>
          </w:rPr>
        </w:r>
        <w:r>
          <w:rPr>
            <w:noProof/>
            <w:webHidden/>
          </w:rPr>
          <w:fldChar w:fldCharType="separate"/>
        </w:r>
        <w:r>
          <w:rPr>
            <w:noProof/>
            <w:webHidden/>
          </w:rPr>
          <w:t>5</w:t>
        </w:r>
        <w:r>
          <w:rPr>
            <w:noProof/>
            <w:webHidden/>
          </w:rPr>
          <w:fldChar w:fldCharType="end"/>
        </w:r>
      </w:hyperlink>
    </w:p>
    <w:p w14:paraId="02AE0170" w14:textId="3BA66BFB"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31" w:history="1">
        <w:r w:rsidRPr="006705B9">
          <w:rPr>
            <w:rStyle w:val="Lienhypertexte"/>
            <w:noProof/>
          </w:rPr>
          <w:t>Figure 4 - Architecture d'Angular</w:t>
        </w:r>
        <w:r>
          <w:rPr>
            <w:noProof/>
            <w:webHidden/>
          </w:rPr>
          <w:tab/>
        </w:r>
        <w:r>
          <w:rPr>
            <w:noProof/>
            <w:webHidden/>
          </w:rPr>
          <w:fldChar w:fldCharType="begin"/>
        </w:r>
        <w:r>
          <w:rPr>
            <w:noProof/>
            <w:webHidden/>
          </w:rPr>
          <w:instrText xml:space="preserve"> PAGEREF _Toc523479731 \h </w:instrText>
        </w:r>
        <w:r>
          <w:rPr>
            <w:noProof/>
            <w:webHidden/>
          </w:rPr>
        </w:r>
        <w:r>
          <w:rPr>
            <w:noProof/>
            <w:webHidden/>
          </w:rPr>
          <w:fldChar w:fldCharType="separate"/>
        </w:r>
        <w:r>
          <w:rPr>
            <w:noProof/>
            <w:webHidden/>
          </w:rPr>
          <w:t>6</w:t>
        </w:r>
        <w:r>
          <w:rPr>
            <w:noProof/>
            <w:webHidden/>
          </w:rPr>
          <w:fldChar w:fldCharType="end"/>
        </w:r>
      </w:hyperlink>
    </w:p>
    <w:p w14:paraId="6879E586" w14:textId="51639955"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32" w:history="1">
        <w:r w:rsidRPr="006705B9">
          <w:rPr>
            <w:rStyle w:val="Lienhypertexte"/>
            <w:noProof/>
          </w:rPr>
          <w:t>Figure 5 - Structure de fichiers d’un projet Ionic</w:t>
        </w:r>
        <w:r>
          <w:rPr>
            <w:noProof/>
            <w:webHidden/>
          </w:rPr>
          <w:tab/>
        </w:r>
        <w:r>
          <w:rPr>
            <w:noProof/>
            <w:webHidden/>
          </w:rPr>
          <w:fldChar w:fldCharType="begin"/>
        </w:r>
        <w:r>
          <w:rPr>
            <w:noProof/>
            <w:webHidden/>
          </w:rPr>
          <w:instrText xml:space="preserve"> PAGEREF _Toc523479732 \h </w:instrText>
        </w:r>
        <w:r>
          <w:rPr>
            <w:noProof/>
            <w:webHidden/>
          </w:rPr>
        </w:r>
        <w:r>
          <w:rPr>
            <w:noProof/>
            <w:webHidden/>
          </w:rPr>
          <w:fldChar w:fldCharType="separate"/>
        </w:r>
        <w:r>
          <w:rPr>
            <w:noProof/>
            <w:webHidden/>
          </w:rPr>
          <w:t>7</w:t>
        </w:r>
        <w:r>
          <w:rPr>
            <w:noProof/>
            <w:webHidden/>
          </w:rPr>
          <w:fldChar w:fldCharType="end"/>
        </w:r>
      </w:hyperlink>
    </w:p>
    <w:p w14:paraId="27673C98" w14:textId="7F2FB34F"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33" w:history="1">
        <w:r w:rsidRPr="006705B9">
          <w:rPr>
            <w:rStyle w:val="Lienhypertexte"/>
            <w:noProof/>
          </w:rPr>
          <w:t>Figure 6 - Structure de fichiers d'un projet Angular</w:t>
        </w:r>
        <w:r>
          <w:rPr>
            <w:noProof/>
            <w:webHidden/>
          </w:rPr>
          <w:tab/>
        </w:r>
        <w:r>
          <w:rPr>
            <w:noProof/>
            <w:webHidden/>
          </w:rPr>
          <w:fldChar w:fldCharType="begin"/>
        </w:r>
        <w:r>
          <w:rPr>
            <w:noProof/>
            <w:webHidden/>
          </w:rPr>
          <w:instrText xml:space="preserve"> PAGEREF _Toc523479733 \h </w:instrText>
        </w:r>
        <w:r>
          <w:rPr>
            <w:noProof/>
            <w:webHidden/>
          </w:rPr>
        </w:r>
        <w:r>
          <w:rPr>
            <w:noProof/>
            <w:webHidden/>
          </w:rPr>
          <w:fldChar w:fldCharType="separate"/>
        </w:r>
        <w:r>
          <w:rPr>
            <w:noProof/>
            <w:webHidden/>
          </w:rPr>
          <w:t>8</w:t>
        </w:r>
        <w:r>
          <w:rPr>
            <w:noProof/>
            <w:webHidden/>
          </w:rPr>
          <w:fldChar w:fldCharType="end"/>
        </w:r>
      </w:hyperlink>
    </w:p>
    <w:p w14:paraId="3E8C67D0" w14:textId="682965CA" w:rsidR="004F2016" w:rsidRDefault="004F2016">
      <w:pPr>
        <w:pStyle w:val="Tabledesillustrations"/>
        <w:tabs>
          <w:tab w:val="right" w:leader="dot" w:pos="8493"/>
        </w:tabs>
        <w:rPr>
          <w:rFonts w:asciiTheme="minorHAnsi" w:eastAsiaTheme="minorEastAsia" w:hAnsiTheme="minorHAnsi" w:cstheme="minorBidi"/>
          <w:noProof/>
          <w:lang w:eastAsia="fr-CH"/>
        </w:rPr>
      </w:pPr>
      <w:hyperlink r:id="rId10" w:anchor="_Toc523479734" w:history="1">
        <w:r w:rsidRPr="006705B9">
          <w:rPr>
            <w:rStyle w:val="Lienhypertexte"/>
            <w:noProof/>
          </w:rPr>
          <w:t>Figure 7 - Structure simplifiée d'une application Xamarin</w:t>
        </w:r>
        <w:r>
          <w:rPr>
            <w:noProof/>
            <w:webHidden/>
          </w:rPr>
          <w:tab/>
        </w:r>
        <w:r>
          <w:rPr>
            <w:noProof/>
            <w:webHidden/>
          </w:rPr>
          <w:fldChar w:fldCharType="begin"/>
        </w:r>
        <w:r>
          <w:rPr>
            <w:noProof/>
            <w:webHidden/>
          </w:rPr>
          <w:instrText xml:space="preserve"> PAGEREF _Toc523479734 \h </w:instrText>
        </w:r>
        <w:r>
          <w:rPr>
            <w:noProof/>
            <w:webHidden/>
          </w:rPr>
        </w:r>
        <w:r>
          <w:rPr>
            <w:noProof/>
            <w:webHidden/>
          </w:rPr>
          <w:fldChar w:fldCharType="separate"/>
        </w:r>
        <w:r>
          <w:rPr>
            <w:noProof/>
            <w:webHidden/>
          </w:rPr>
          <w:t>11</w:t>
        </w:r>
        <w:r>
          <w:rPr>
            <w:noProof/>
            <w:webHidden/>
          </w:rPr>
          <w:fldChar w:fldCharType="end"/>
        </w:r>
      </w:hyperlink>
    </w:p>
    <w:p w14:paraId="2B77732D" w14:textId="09FDA768"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35" w:history="1">
        <w:r w:rsidRPr="006705B9">
          <w:rPr>
            <w:rStyle w:val="Lienhypertexte"/>
            <w:noProof/>
          </w:rPr>
          <w:t>Figure 8 - Architecture de Xamarin</w:t>
        </w:r>
        <w:r>
          <w:rPr>
            <w:noProof/>
            <w:webHidden/>
          </w:rPr>
          <w:tab/>
        </w:r>
        <w:r>
          <w:rPr>
            <w:noProof/>
            <w:webHidden/>
          </w:rPr>
          <w:fldChar w:fldCharType="begin"/>
        </w:r>
        <w:r>
          <w:rPr>
            <w:noProof/>
            <w:webHidden/>
          </w:rPr>
          <w:instrText xml:space="preserve"> PAGEREF _Toc523479735 \h </w:instrText>
        </w:r>
        <w:r>
          <w:rPr>
            <w:noProof/>
            <w:webHidden/>
          </w:rPr>
        </w:r>
        <w:r>
          <w:rPr>
            <w:noProof/>
            <w:webHidden/>
          </w:rPr>
          <w:fldChar w:fldCharType="separate"/>
        </w:r>
        <w:r>
          <w:rPr>
            <w:noProof/>
            <w:webHidden/>
          </w:rPr>
          <w:t>12</w:t>
        </w:r>
        <w:r>
          <w:rPr>
            <w:noProof/>
            <w:webHidden/>
          </w:rPr>
          <w:fldChar w:fldCharType="end"/>
        </w:r>
      </w:hyperlink>
    </w:p>
    <w:p w14:paraId="208A4C4F" w14:textId="54E4C10B"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36" w:history="1">
        <w:r w:rsidRPr="006705B9">
          <w:rPr>
            <w:rStyle w:val="Lienhypertexte"/>
            <w:noProof/>
          </w:rPr>
          <w:t>Figure 9 - Taille d'une application "Hello World" avec Xamarin</w:t>
        </w:r>
        <w:r>
          <w:rPr>
            <w:noProof/>
            <w:webHidden/>
          </w:rPr>
          <w:tab/>
        </w:r>
        <w:r>
          <w:rPr>
            <w:noProof/>
            <w:webHidden/>
          </w:rPr>
          <w:fldChar w:fldCharType="begin"/>
        </w:r>
        <w:r>
          <w:rPr>
            <w:noProof/>
            <w:webHidden/>
          </w:rPr>
          <w:instrText xml:space="preserve"> PAGEREF _Toc523479736 \h </w:instrText>
        </w:r>
        <w:r>
          <w:rPr>
            <w:noProof/>
            <w:webHidden/>
          </w:rPr>
        </w:r>
        <w:r>
          <w:rPr>
            <w:noProof/>
            <w:webHidden/>
          </w:rPr>
          <w:fldChar w:fldCharType="separate"/>
        </w:r>
        <w:r>
          <w:rPr>
            <w:noProof/>
            <w:webHidden/>
          </w:rPr>
          <w:t>13</w:t>
        </w:r>
        <w:r>
          <w:rPr>
            <w:noProof/>
            <w:webHidden/>
          </w:rPr>
          <w:fldChar w:fldCharType="end"/>
        </w:r>
      </w:hyperlink>
    </w:p>
    <w:p w14:paraId="749E26B2" w14:textId="09534A5D"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37" w:history="1">
        <w:r w:rsidRPr="006705B9">
          <w:rPr>
            <w:rStyle w:val="Lienhypertexte"/>
            <w:noProof/>
          </w:rPr>
          <w:t>Figure 10 - Architecture de React Native</w:t>
        </w:r>
        <w:r>
          <w:rPr>
            <w:noProof/>
            <w:webHidden/>
          </w:rPr>
          <w:tab/>
        </w:r>
        <w:r>
          <w:rPr>
            <w:noProof/>
            <w:webHidden/>
          </w:rPr>
          <w:fldChar w:fldCharType="begin"/>
        </w:r>
        <w:r>
          <w:rPr>
            <w:noProof/>
            <w:webHidden/>
          </w:rPr>
          <w:instrText xml:space="preserve"> PAGEREF _Toc523479737 \h </w:instrText>
        </w:r>
        <w:r>
          <w:rPr>
            <w:noProof/>
            <w:webHidden/>
          </w:rPr>
        </w:r>
        <w:r>
          <w:rPr>
            <w:noProof/>
            <w:webHidden/>
          </w:rPr>
          <w:fldChar w:fldCharType="separate"/>
        </w:r>
        <w:r>
          <w:rPr>
            <w:noProof/>
            <w:webHidden/>
          </w:rPr>
          <w:t>15</w:t>
        </w:r>
        <w:r>
          <w:rPr>
            <w:noProof/>
            <w:webHidden/>
          </w:rPr>
          <w:fldChar w:fldCharType="end"/>
        </w:r>
      </w:hyperlink>
    </w:p>
    <w:p w14:paraId="723F7D1D" w14:textId="5E891BE3"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38" w:history="1">
        <w:r w:rsidRPr="006705B9">
          <w:rPr>
            <w:rStyle w:val="Lienhypertexte"/>
            <w:noProof/>
          </w:rPr>
          <w:t>Figure 11 - Différence WebView et React Native</w:t>
        </w:r>
        <w:r>
          <w:rPr>
            <w:noProof/>
            <w:webHidden/>
          </w:rPr>
          <w:tab/>
        </w:r>
        <w:r>
          <w:rPr>
            <w:noProof/>
            <w:webHidden/>
          </w:rPr>
          <w:fldChar w:fldCharType="begin"/>
        </w:r>
        <w:r>
          <w:rPr>
            <w:noProof/>
            <w:webHidden/>
          </w:rPr>
          <w:instrText xml:space="preserve"> PAGEREF _Toc523479738 \h </w:instrText>
        </w:r>
        <w:r>
          <w:rPr>
            <w:noProof/>
            <w:webHidden/>
          </w:rPr>
        </w:r>
        <w:r>
          <w:rPr>
            <w:noProof/>
            <w:webHidden/>
          </w:rPr>
          <w:fldChar w:fldCharType="separate"/>
        </w:r>
        <w:r>
          <w:rPr>
            <w:noProof/>
            <w:webHidden/>
          </w:rPr>
          <w:t>16</w:t>
        </w:r>
        <w:r>
          <w:rPr>
            <w:noProof/>
            <w:webHidden/>
          </w:rPr>
          <w:fldChar w:fldCharType="end"/>
        </w:r>
      </w:hyperlink>
    </w:p>
    <w:p w14:paraId="08AFA485" w14:textId="1C80F50A"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39" w:history="1">
        <w:r w:rsidRPr="006705B9">
          <w:rPr>
            <w:rStyle w:val="Lienhypertexte"/>
            <w:noProof/>
          </w:rPr>
          <w:t>Figure 12 - Diagramme de use-case de l'application</w:t>
        </w:r>
        <w:r>
          <w:rPr>
            <w:noProof/>
            <w:webHidden/>
          </w:rPr>
          <w:tab/>
        </w:r>
        <w:r>
          <w:rPr>
            <w:noProof/>
            <w:webHidden/>
          </w:rPr>
          <w:fldChar w:fldCharType="begin"/>
        </w:r>
        <w:r>
          <w:rPr>
            <w:noProof/>
            <w:webHidden/>
          </w:rPr>
          <w:instrText xml:space="preserve"> PAGEREF _Toc523479739 \h </w:instrText>
        </w:r>
        <w:r>
          <w:rPr>
            <w:noProof/>
            <w:webHidden/>
          </w:rPr>
        </w:r>
        <w:r>
          <w:rPr>
            <w:noProof/>
            <w:webHidden/>
          </w:rPr>
          <w:fldChar w:fldCharType="separate"/>
        </w:r>
        <w:r>
          <w:rPr>
            <w:noProof/>
            <w:webHidden/>
          </w:rPr>
          <w:t>26</w:t>
        </w:r>
        <w:r>
          <w:rPr>
            <w:noProof/>
            <w:webHidden/>
          </w:rPr>
          <w:fldChar w:fldCharType="end"/>
        </w:r>
      </w:hyperlink>
    </w:p>
    <w:p w14:paraId="554733D8" w14:textId="7CEA1651" w:rsidR="004F2016" w:rsidRDefault="004F2016">
      <w:pPr>
        <w:pStyle w:val="Tabledesillustrations"/>
        <w:tabs>
          <w:tab w:val="right" w:leader="dot" w:pos="8493"/>
        </w:tabs>
        <w:rPr>
          <w:rFonts w:asciiTheme="minorHAnsi" w:eastAsiaTheme="minorEastAsia" w:hAnsiTheme="minorHAnsi" w:cstheme="minorBidi"/>
          <w:noProof/>
          <w:lang w:eastAsia="fr-CH"/>
        </w:rPr>
      </w:pPr>
      <w:hyperlink w:anchor="_Toc523479740" w:history="1">
        <w:r w:rsidRPr="006705B9">
          <w:rPr>
            <w:rStyle w:val="Lienhypertexte"/>
            <w:noProof/>
          </w:rPr>
          <w:t>Figure 13 - Modèle de données de l'application</w:t>
        </w:r>
        <w:r>
          <w:rPr>
            <w:noProof/>
            <w:webHidden/>
          </w:rPr>
          <w:tab/>
        </w:r>
        <w:r>
          <w:rPr>
            <w:noProof/>
            <w:webHidden/>
          </w:rPr>
          <w:fldChar w:fldCharType="begin"/>
        </w:r>
        <w:r>
          <w:rPr>
            <w:noProof/>
            <w:webHidden/>
          </w:rPr>
          <w:instrText xml:space="preserve"> PAGEREF _Toc523479740 \h </w:instrText>
        </w:r>
        <w:r>
          <w:rPr>
            <w:noProof/>
            <w:webHidden/>
          </w:rPr>
        </w:r>
        <w:r>
          <w:rPr>
            <w:noProof/>
            <w:webHidden/>
          </w:rPr>
          <w:fldChar w:fldCharType="separate"/>
        </w:r>
        <w:r>
          <w:rPr>
            <w:noProof/>
            <w:webHidden/>
          </w:rPr>
          <w:t>33</w:t>
        </w:r>
        <w:r>
          <w:rPr>
            <w:noProof/>
            <w:webHidden/>
          </w:rPr>
          <w:fldChar w:fldCharType="end"/>
        </w:r>
      </w:hyperlink>
    </w:p>
    <w:p w14:paraId="3F323C51" w14:textId="693CE805"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1"/>
          <w:pgSz w:w="11906" w:h="16838"/>
          <w:pgMar w:top="1418" w:right="1418" w:bottom="1418" w:left="1985" w:header="709" w:footer="709" w:gutter="0"/>
          <w:pgNumType w:fmt="lowerRoman" w:start="1"/>
          <w:cols w:space="708"/>
          <w:docGrid w:linePitch="360"/>
        </w:sectPr>
      </w:pPr>
      <w:r>
        <w:tab/>
      </w:r>
    </w:p>
    <w:p w14:paraId="0382C753" w14:textId="230DA749" w:rsidR="001866DF" w:rsidRDefault="00466B4A" w:rsidP="00FF35D1">
      <w:pPr>
        <w:pStyle w:val="Titre1"/>
      </w:pPr>
      <w:bookmarkStart w:id="8" w:name="_Toc338746592"/>
      <w:bookmarkStart w:id="9" w:name="_Toc523479670"/>
      <w:r w:rsidRPr="00031AF5">
        <w:lastRenderedPageBreak/>
        <w:t>Introduction</w:t>
      </w:r>
      <w:bookmarkEnd w:id="8"/>
      <w:bookmarkEnd w:id="9"/>
    </w:p>
    <w:p w14:paraId="4C8ECBCE" w14:textId="4C34F8DB" w:rsidR="001A6E37" w:rsidRDefault="001A6E37" w:rsidP="00835F81">
      <w:pPr>
        <w:pStyle w:val="Corpsdetexte"/>
      </w:pPr>
      <w:r>
        <w:t xml:space="preserve">L’informatique est un des rares domaines ou l’autodidactisme est possible et facile. De nombreux tutoriels et de grandes communautés sont disponibles sur internet pour nous permettre d’apprendre facilement et rapidement les bases du domaine. Il semble donc logique que des aides au développement mobile, qui </w:t>
      </w:r>
      <w:r w:rsidR="009D4CE8">
        <w:t xml:space="preserve">est </w:t>
      </w:r>
      <w:r>
        <w:t>de nos jours une part essentiel de l’informatique, voient le jour et se popularise</w:t>
      </w:r>
      <w:r w:rsidR="003A1ECC">
        <w:t>nt</w:t>
      </w:r>
      <w:r>
        <w:t>.</w:t>
      </w:r>
    </w:p>
    <w:p w14:paraId="535E91C1" w14:textId="10EAE54F" w:rsidR="001A6E37" w:rsidRDefault="001A6E37" w:rsidP="00835F81">
      <w:pPr>
        <w:pStyle w:val="Corpsdetexte"/>
      </w:pPr>
      <w:r>
        <w:t>Il a toujours exist</w:t>
      </w:r>
      <w:r w:rsidR="008E4212">
        <w:t>é</w:t>
      </w:r>
      <w:r>
        <w:t xml:space="preserve"> une façon efficace de créer une application, le natif. C’est-à-dire, créer l’application dans l</w:t>
      </w:r>
      <w:r w:rsidR="00CC3731">
        <w:t>e</w:t>
      </w:r>
      <w:r>
        <w:t xml:space="preserve"> langage du téléphone. Malheureusement, la </w:t>
      </w:r>
      <w:r w:rsidR="00796553">
        <w:t xml:space="preserve">plupart </w:t>
      </w:r>
      <w:r>
        <w:t>des applications doivent être disponible</w:t>
      </w:r>
      <w:r w:rsidR="00796553">
        <w:t>s</w:t>
      </w:r>
      <w:r>
        <w:t xml:space="preserve"> sur Android comme sur IOS. Dans ce cas-là, le travail doit être fait à double. Il faut créer une application utilisant le langage d’Android puis recréer exactement la même application mais avec le langage d’IOS. </w:t>
      </w:r>
    </w:p>
    <w:p w14:paraId="7E4B4911" w14:textId="5D04ADDF" w:rsidR="001A6E37" w:rsidRDefault="001A6E37" w:rsidP="00835F81">
      <w:pPr>
        <w:pStyle w:val="Corpsdetexte"/>
      </w:pPr>
      <w:r>
        <w:t xml:space="preserve">Cela permet d’avoir des applications fiables mais augmente considérablement les </w:t>
      </w:r>
      <w:r w:rsidR="00047780">
        <w:t>coûts</w:t>
      </w:r>
      <w:r>
        <w:t xml:space="preserve"> et la durée du développement. </w:t>
      </w:r>
    </w:p>
    <w:p w14:paraId="7021503A" w14:textId="6D9A6C7A" w:rsidR="00DB3C31" w:rsidRDefault="001A6E37" w:rsidP="00DB3C31">
      <w:pPr>
        <w:pStyle w:val="Texte"/>
      </w:pPr>
      <w:r>
        <w:t>Pour remédier à ce problème, plusieurs société</w:t>
      </w:r>
      <w:r w:rsidR="002079EE">
        <w:t>s</w:t>
      </w:r>
      <w:r>
        <w:t xml:space="preserve"> ont créer des Fra</w:t>
      </w:r>
      <w:bookmarkStart w:id="10" w:name="_GoBack"/>
      <w:bookmarkEnd w:id="10"/>
      <w:r>
        <w:t>meworks de développement mobile dits « cross-platform ». Ces Frameworks permettent le développement d’une seule application dans un langage spécifique qui peut ensuite être lancée sur Android comme sur IOS.</w:t>
      </w:r>
      <w:r w:rsidR="00DB3C31">
        <w:t xml:space="preserve"> </w:t>
      </w:r>
      <w:r w:rsidR="00A52283">
        <w:t>Le développement cross-platform offre :</w:t>
      </w:r>
    </w:p>
    <w:p w14:paraId="6CD0587D" w14:textId="26F00177" w:rsidR="00DB3C31" w:rsidRDefault="00DB3C31" w:rsidP="00DB3C31">
      <w:pPr>
        <w:pStyle w:val="puceTB"/>
      </w:pPr>
      <w:r>
        <w:t>Une réduction massive des coûts de développement et de maintenance</w:t>
      </w:r>
    </w:p>
    <w:p w14:paraId="6074F883" w14:textId="25A613DA" w:rsidR="00DB3C31" w:rsidRDefault="00DB3C31" w:rsidP="00DB3C31">
      <w:pPr>
        <w:pStyle w:val="puceTB"/>
      </w:pPr>
      <w:r>
        <w:t>Des connaissance</w:t>
      </w:r>
      <w:r w:rsidR="00152272">
        <w:t>s</w:t>
      </w:r>
      <w:r>
        <w:t xml:space="preserve"> nécessaires réduites</w:t>
      </w:r>
    </w:p>
    <w:p w14:paraId="53CBD123" w14:textId="529CACA3" w:rsidR="00DB3C31" w:rsidRDefault="00DB3C31" w:rsidP="00DB3C31">
      <w:pPr>
        <w:pStyle w:val="puceTB"/>
      </w:pPr>
      <w:r>
        <w:t>La création de code</w:t>
      </w:r>
      <w:r w:rsidR="00A3170F">
        <w:t>s</w:t>
      </w:r>
      <w:r>
        <w:t xml:space="preserve"> réutilisable</w:t>
      </w:r>
      <w:r w:rsidR="00A3170F">
        <w:t>s</w:t>
      </w:r>
    </w:p>
    <w:p w14:paraId="779E18DB" w14:textId="77777777" w:rsidR="000E5C82" w:rsidRDefault="00DB3C31" w:rsidP="001866DF">
      <w:pPr>
        <w:pStyle w:val="puceTB"/>
      </w:pPr>
      <w:r>
        <w:t>Une migration et maintenabilité simplifiées</w:t>
      </w:r>
    </w:p>
    <w:p w14:paraId="298E7A78" w14:textId="77777777" w:rsidR="000E5C82" w:rsidRDefault="000E5C82" w:rsidP="000E5C82">
      <w:pPr>
        <w:pStyle w:val="puceTB"/>
        <w:numPr>
          <w:ilvl w:val="0"/>
          <w:numId w:val="0"/>
        </w:numPr>
      </w:pPr>
    </w:p>
    <w:p w14:paraId="4B255D52" w14:textId="2A1A3DF7" w:rsidR="001866DF" w:rsidRPr="00DB3C31" w:rsidRDefault="000E5C82" w:rsidP="000E5C82">
      <w:pPr>
        <w:pStyle w:val="Texte"/>
      </w:pPr>
      <w:r>
        <w:t xml:space="preserve">Le but de mon </w:t>
      </w:r>
      <w:proofErr w:type="spellStart"/>
      <w:r w:rsidR="006E62B8">
        <w:t>B</w:t>
      </w:r>
      <w:r>
        <w:t>achelor</w:t>
      </w:r>
      <w:proofErr w:type="spellEnd"/>
      <w:r>
        <w:t xml:space="preserve"> est</w:t>
      </w:r>
      <w:r w:rsidR="007D3E5F">
        <w:t xml:space="preserve"> </w:t>
      </w:r>
      <w:r>
        <w:t xml:space="preserve">de présenter et expliquer les Frameworks de développement mobile cross-platform les plus utilisés actuellement et d’en prendre un en main pour soutenir mes explications. </w:t>
      </w:r>
      <w:r w:rsidR="001866DF">
        <w:br w:type="page"/>
      </w:r>
    </w:p>
    <w:p w14:paraId="7379E608" w14:textId="14ECFCB3" w:rsidR="004E365D" w:rsidRDefault="0021190E" w:rsidP="004E365D">
      <w:pPr>
        <w:pStyle w:val="Titre1"/>
      </w:pPr>
      <w:bookmarkStart w:id="11" w:name="_Toc523479671"/>
      <w:r>
        <w:lastRenderedPageBreak/>
        <w:t xml:space="preserve">Etude des </w:t>
      </w:r>
      <w:r w:rsidR="00556725">
        <w:t>Frameworks</w:t>
      </w:r>
      <w:r>
        <w:t xml:space="preserve"> existant</w:t>
      </w:r>
      <w:r w:rsidR="00556725">
        <w:t>s</w:t>
      </w:r>
      <w:bookmarkEnd w:id="11"/>
    </w:p>
    <w:p w14:paraId="15AF45C3" w14:textId="6649DBC3" w:rsidR="00754D64" w:rsidRDefault="00E429BC" w:rsidP="00FB7244">
      <w:pPr>
        <w:pStyle w:val="Texte"/>
      </w:pPr>
      <w:r>
        <w:t xml:space="preserve">Le marché actuel propose </w:t>
      </w:r>
      <w:r w:rsidR="00012111">
        <w:t>un certain nombre</w:t>
      </w:r>
      <w:r>
        <w:t xml:space="preserve">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6F74A804" w:rsidR="00832AA5" w:rsidRDefault="00E429BC" w:rsidP="00FB7244">
      <w:pPr>
        <w:pStyle w:val="Texte"/>
      </w:pPr>
      <w:r>
        <w:t xml:space="preserve">Pour permettre </w:t>
      </w:r>
      <w:r w:rsidR="00AD0FE0">
        <w:t>le</w:t>
      </w:r>
      <w:r w:rsidR="00457D66">
        <w:t xml:space="preserve"> </w:t>
      </w:r>
      <w:r>
        <w:t>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t xml:space="preserve"> </w:t>
      </w:r>
      <w:r w:rsidR="00600BB8">
        <w:t>Ils</w:t>
      </w:r>
      <w:r>
        <w:t xml:space="preserve"> utilisent </w:t>
      </w:r>
      <w:r w:rsidR="00600BB8">
        <w:t>alors un</w:t>
      </w:r>
      <w:r>
        <w:t xml:space="preserve"> langage différent des langages natifs (souvent Javascript pour la partie logique et HTML pour la partie visuel).</w:t>
      </w:r>
      <w:r w:rsidR="00012111">
        <w:t xml:space="preserve"> C</w:t>
      </w:r>
      <w:r>
        <w:t xml:space="preserve">es langages ne sont pas compris par </w:t>
      </w:r>
      <w:r w:rsidR="00CE3CB1">
        <w:t>les téléphone</w:t>
      </w:r>
      <w:r w:rsidR="00012111">
        <w:t>s</w:t>
      </w:r>
      <w:r w:rsidR="00CE3CB1">
        <w:t xml:space="preserve"> mobiles et doivent être exécuté</w:t>
      </w:r>
      <w:r w:rsidR="00012111">
        <w:t>s</w:t>
      </w:r>
      <w:r w:rsidR="00CE3CB1">
        <w:t xml:space="preserve"> dans un environnement spécifique : le « Runtime Environnement ». Ces environnement</w:t>
      </w:r>
      <w:r w:rsidR="00012111">
        <w:t>s</w:t>
      </w:r>
      <w:r w:rsidR="00CE3CB1">
        <w:t xml:space="preserve"> encapsulent les projets « cross-platform » dans une « bo</w:t>
      </w:r>
      <w:r w:rsidR="00012111">
        <w:t>î</w:t>
      </w:r>
      <w:r w:rsidR="00CE3CB1">
        <w:t>te » qui comprend le langage du Framework. Cette bo</w:t>
      </w:r>
      <w:r w:rsidR="00012111">
        <w:t>î</w:t>
      </w:r>
      <w:r w:rsidR="00CE3CB1">
        <w:t>te offre des entrées et des sorties permettant ensuite au Fram</w:t>
      </w:r>
      <w:r w:rsidR="00832AA5">
        <w:t>ework de communiquer directement avec les composants du téléphone (RAM, CPU, GPU, etc.). L’environnement de runtime peut différer selon les Frameworks. La partie visuel</w:t>
      </w:r>
      <w:r w:rsidR="00012111">
        <w:t>le</w:t>
      </w:r>
      <w:r w:rsidR="00832AA5">
        <w:t xml:space="preserve">, </w:t>
      </w:r>
      <w:r w:rsidR="00600BB8">
        <w:t>quant</w:t>
      </w:r>
      <w:r w:rsidR="00832AA5">
        <w:t xml:space="preserve"> à elle</w:t>
      </w:r>
      <w:r w:rsidR="0095182E">
        <w:t>,</w:t>
      </w:r>
      <w:r w:rsidR="00832AA5">
        <w:t xml:space="preserve"> est le plus souvent affichée dans une </w:t>
      </w:r>
      <w:proofErr w:type="spellStart"/>
      <w:r w:rsidR="00832AA5">
        <w:t>WebView</w:t>
      </w:r>
      <w:proofErr w:type="spellEnd"/>
      <w:r w:rsidR="00832AA5">
        <w:t xml:space="preserve">. </w:t>
      </w:r>
      <w:r w:rsidR="00600BB8">
        <w:t xml:space="preserve">Cette dernière </w:t>
      </w:r>
      <w:r w:rsidR="00832AA5">
        <w:t>est un</w:t>
      </w:r>
      <w:r w:rsidR="00600BB8">
        <w:t>e</w:t>
      </w:r>
      <w:r w:rsidR="00832AA5">
        <w:t xml:space="preserve"> fenêtre prenant toute la place de l’écran et qui comprend les langages Web (HTML / CSS). Cette dernière est affichée à l’écran et la partie visuel</w:t>
      </w:r>
      <w:r w:rsidR="00600BB8">
        <w:t>le</w:t>
      </w:r>
      <w:r w:rsidR="00832AA5">
        <w:t xml:space="preserve"> de </w:t>
      </w:r>
      <w:r w:rsidR="00263A80">
        <w:t>l’</w:t>
      </w:r>
      <w:r w:rsidR="00832AA5">
        <w:t>application est</w:t>
      </w:r>
      <w:r w:rsidR="00012111">
        <w:t>,</w:t>
      </w:r>
      <w:r w:rsidR="00832AA5">
        <w:t xml:space="preserve"> par la suite</w:t>
      </w:r>
      <w:r w:rsidR="00012111">
        <w:t>,</w:t>
      </w:r>
      <w:r w:rsidR="00832AA5">
        <w:t xml:space="preserve"> « collée » sur cette </w:t>
      </w:r>
      <w:proofErr w:type="spellStart"/>
      <w:r w:rsidR="00832AA5">
        <w:t>WebView</w:t>
      </w:r>
      <w:proofErr w:type="spellEnd"/>
      <w:r w:rsidR="00832AA5">
        <w:t>.</w:t>
      </w:r>
    </w:p>
    <w:p w14:paraId="41FFE0DC" w14:textId="700367A8" w:rsidR="00832AA5" w:rsidRDefault="00832AA5" w:rsidP="00FB7244">
      <w:pPr>
        <w:pStyle w:val="Texte"/>
      </w:pPr>
      <w:r>
        <w:t xml:space="preserve">Chaque langage possède son propre environnement de runtime. La </w:t>
      </w:r>
      <w:proofErr w:type="spellStart"/>
      <w:r>
        <w:t>WebView</w:t>
      </w:r>
      <w:proofErr w:type="spellEnd"/>
      <w:r w:rsidR="007B53E7">
        <w:t>,</w:t>
      </w:r>
      <w:r>
        <w:t xml:space="preserve"> </w:t>
      </w:r>
      <w:r w:rsidR="00DF0C8C">
        <w:t>quant</w:t>
      </w:r>
      <w:r>
        <w:t xml:space="preserve"> à elle</w:t>
      </w:r>
      <w:r w:rsidR="005527F3">
        <w:t>,</w:t>
      </w:r>
      <w:r>
        <w:t xml:space="preserve"> est propre à chaque système d’exploitation mobile. Chaque plateforme propose nativement une </w:t>
      </w:r>
      <w:proofErr w:type="spellStart"/>
      <w:r>
        <w:t>WebView</w:t>
      </w:r>
      <w:proofErr w:type="spellEnd"/>
      <w:r>
        <w:t xml:space="preserve"> différente</w:t>
      </w:r>
      <w:r w:rsidR="00ED29C9">
        <w:t xml:space="preserve">, laquelle est </w:t>
      </w:r>
      <w:r>
        <w:t xml:space="preserve">plus ou moins performante. </w:t>
      </w:r>
    </w:p>
    <w:p w14:paraId="7A8C79CB" w14:textId="7CCC9207" w:rsidR="00754D64" w:rsidRDefault="00832AA5" w:rsidP="00FB7244">
      <w:pPr>
        <w:pStyle w:val="Texte"/>
      </w:pPr>
      <w:r>
        <w:t xml:space="preserve">Il faut faire attention </w:t>
      </w:r>
      <w:r w:rsidR="00012111">
        <w:t>à</w:t>
      </w:r>
      <w:r>
        <w:t xml:space="preserve"> bien vérifier si les fonctionnalités visuel</w:t>
      </w:r>
      <w:r w:rsidR="00B25E7F">
        <w:t>le</w:t>
      </w:r>
      <w:r>
        <w:t xml:space="preserve">s </w:t>
      </w:r>
      <w:r w:rsidR="00B51FBD">
        <w:t xml:space="preserve">misent </w:t>
      </w:r>
      <w:r>
        <w:t xml:space="preserve">en place </w:t>
      </w:r>
      <w:r w:rsidR="00754D64">
        <w:t xml:space="preserve">sont compatibles avec la </w:t>
      </w:r>
      <w:proofErr w:type="spellStart"/>
      <w:r w:rsidR="00754D64">
        <w:t>WebView</w:t>
      </w:r>
      <w:proofErr w:type="spellEnd"/>
      <w:r w:rsidR="00754D64">
        <w:t xml:space="preserve"> native du système d’exploitation cible.</w:t>
      </w:r>
    </w:p>
    <w:p w14:paraId="21E06BC9" w14:textId="5DF69F48" w:rsidR="00754D64" w:rsidRPr="00E429BC" w:rsidRDefault="00754D64" w:rsidP="00FB7244">
      <w:pPr>
        <w:pStyle w:val="Texte"/>
      </w:pPr>
      <w:r>
        <w:t xml:space="preserve">Comme expliqué </w:t>
      </w:r>
      <w:r w:rsidR="00600BB8">
        <w:t>précédemment</w:t>
      </w:r>
      <w:r>
        <w:t>, il existe un grand nombre de Frameworks différents offrant la possibilité de créer une application « cross</w:t>
      </w:r>
      <w:r w:rsidR="00600BB8">
        <w:t>-</w:t>
      </w:r>
      <w:r>
        <w:t>platform ». Pour définir lequel est le plus adapté à la création d’une application d’échange de place</w:t>
      </w:r>
      <w:r w:rsidR="00012111">
        <w:t>s</w:t>
      </w:r>
      <w:r>
        <w:t xml:space="preserve"> de parking, je vais expliquer les avantages et les désavantages des </w:t>
      </w:r>
      <w:r w:rsidR="00600BB8">
        <w:t>trois</w:t>
      </w:r>
      <w:r>
        <w:t xml:space="preserve"> Frameworks les plus connus et utilisés.</w:t>
      </w:r>
    </w:p>
    <w:p w14:paraId="4AE9D0A4" w14:textId="594965F2" w:rsidR="004E365D" w:rsidRPr="00320F34" w:rsidRDefault="004E365D" w:rsidP="00320F34">
      <w:pPr>
        <w:pStyle w:val="Texte"/>
      </w:pPr>
      <w:r w:rsidRPr="00320F34">
        <w:t xml:space="preserve">Pour faire ce choix, je me suis basé sur un sondage réalisé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Stack Overflow, 2018)</w:t>
      </w:r>
      <w:r w:rsidRPr="00320F34">
        <w:fldChar w:fldCharType="end"/>
      </w:r>
      <w:r w:rsidR="00AE1ABC" w:rsidRPr="00320F34">
        <w:t>.</w:t>
      </w:r>
    </w:p>
    <w:p w14:paraId="06F61074" w14:textId="23BDFD86" w:rsidR="00AE1ABC" w:rsidRPr="00320F34" w:rsidRDefault="00AE1ABC" w:rsidP="00320F34">
      <w:pPr>
        <w:pStyle w:val="Texte"/>
      </w:pPr>
      <w:r w:rsidRPr="00320F34">
        <w:lastRenderedPageBreak/>
        <w:t xml:space="preserve">Ce sondage, réalisé pendant le mois de janvier 2018 </w:t>
      </w:r>
      <w:r w:rsidR="001943E7">
        <w:t xml:space="preserve">, a reçu des réponses de plus de </w:t>
      </w:r>
      <w:r w:rsidRPr="00320F34">
        <w:t>67 000 développeurs jugés « qualifiés ». Les</w:t>
      </w:r>
      <w:r w:rsidR="001943E7">
        <w:t xml:space="preserve"> deux </w:t>
      </w:r>
      <w:r w:rsidRPr="00320F34">
        <w:t>graphiques suivants représentent l’utilisation des Frameworks :</w:t>
      </w:r>
    </w:p>
    <w:p w14:paraId="28E1E2B2" w14:textId="55D184A1" w:rsidR="006D4F84" w:rsidRDefault="006D4F84" w:rsidP="006D4F84">
      <w:pPr>
        <w:pStyle w:val="Lgende"/>
        <w:keepNext/>
      </w:pPr>
      <w:bookmarkStart w:id="12" w:name="_Toc523479728"/>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EF7862">
        <w:rPr>
          <w:noProof/>
        </w:rPr>
        <w:t>1</w:t>
      </w:r>
      <w:r w:rsidR="00F83F0C">
        <w:rPr>
          <w:noProof/>
        </w:rPr>
        <w:fldChar w:fldCharType="end"/>
      </w:r>
      <w:r w:rsidR="00125E18">
        <w:t xml:space="preserve"> </w:t>
      </w:r>
      <w:r>
        <w:t xml:space="preserve">- </w:t>
      </w:r>
      <w:r w:rsidRPr="003D6F9B">
        <w:t>Frameworks, Librairies et Outils les plus populaires en 2018</w:t>
      </w:r>
      <w:bookmarkEnd w:id="12"/>
    </w:p>
    <w:p w14:paraId="7CC2951C" w14:textId="77777777" w:rsidR="00AE1ABC" w:rsidRDefault="00AE1ABC" w:rsidP="00A948FF">
      <w:pPr>
        <w:pStyle w:val="Corpsdetexte"/>
        <w:keepNext/>
        <w:jc w:val="center"/>
      </w:pPr>
      <w:r>
        <w:rPr>
          <w:noProof/>
        </w:rPr>
        <w:drawing>
          <wp:inline distT="0" distB="0" distL="0" distR="0" wp14:anchorId="0F3C4ED7" wp14:editId="4A6EFF9C">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62BF676E" w14:textId="69BDF41A" w:rsidR="00754D64" w:rsidRDefault="00754D64" w:rsidP="00754D64">
      <w:pPr>
        <w:pStyle w:val="Lgende"/>
        <w:keepNext/>
      </w:pPr>
      <w:bookmarkStart w:id="13" w:name="_Toc523479729"/>
      <w:r>
        <w:t xml:space="preserve">Figure </w:t>
      </w:r>
      <w:r>
        <w:rPr>
          <w:noProof/>
        </w:rPr>
        <w:fldChar w:fldCharType="begin"/>
      </w:r>
      <w:r>
        <w:rPr>
          <w:noProof/>
        </w:rPr>
        <w:instrText xml:space="preserve"> SEQ Figure \* ARABIC </w:instrText>
      </w:r>
      <w:r>
        <w:rPr>
          <w:noProof/>
        </w:rPr>
        <w:fldChar w:fldCharType="separate"/>
      </w:r>
      <w:r w:rsidR="00EF7862">
        <w:rPr>
          <w:noProof/>
        </w:rPr>
        <w:t>2</w:t>
      </w:r>
      <w:r>
        <w:rPr>
          <w:noProof/>
        </w:rPr>
        <w:fldChar w:fldCharType="end"/>
      </w:r>
      <w:r>
        <w:t xml:space="preserve"> - </w:t>
      </w:r>
      <w:r w:rsidRPr="00196879">
        <w:rPr>
          <w:noProof/>
        </w:rPr>
        <w:t>Frameworks, Librairies et Outils les plus aimés en 2018</w:t>
      </w:r>
      <w:bookmarkEnd w:id="13"/>
    </w:p>
    <w:p w14:paraId="63EFD361" w14:textId="77777777" w:rsidR="00754D64" w:rsidRPr="006D4F84" w:rsidRDefault="00754D64" w:rsidP="00754D64">
      <w:pPr>
        <w:pStyle w:val="Lgende"/>
        <w:keepNext/>
      </w:pPr>
      <w:r>
        <w:rPr>
          <w:noProof/>
        </w:rPr>
        <w:drawing>
          <wp:inline distT="0" distB="0" distL="0" distR="0" wp14:anchorId="7C93DBB6" wp14:editId="1F50D798">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125D9259" w14:textId="0BF859C4" w:rsidR="00603110" w:rsidRPr="00FB7244" w:rsidRDefault="00603110" w:rsidP="00FB7244">
      <w:pPr>
        <w:pStyle w:val="Texte"/>
      </w:pPr>
      <w:r w:rsidRPr="00FB7244">
        <w:lastRenderedPageBreak/>
        <w:t xml:space="preserve">Ces graphiques représentent très bien la situation actuelle. Sur tous les Frameworks présents, </w:t>
      </w:r>
      <w:r w:rsidR="00600BB8">
        <w:t>quatre</w:t>
      </w:r>
      <w:r w:rsidRPr="00FB7244">
        <w:t xml:space="preserve"> sont des Frameworks permettant le développement mobile cross-platform</w:t>
      </w:r>
      <w:r w:rsidR="00600BB8">
        <w:t xml:space="preserve">, </w:t>
      </w:r>
      <w:r w:rsidR="00401741">
        <w:t>ci-dessous</w:t>
      </w:r>
      <w:r w:rsidRPr="00FB7244">
        <w:t xml:space="preserve"> triés par ordre de popularité :</w:t>
      </w:r>
    </w:p>
    <w:p w14:paraId="31A2130A" w14:textId="69FA2520" w:rsidR="00603110" w:rsidRDefault="00603110" w:rsidP="00603110">
      <w:pPr>
        <w:pStyle w:val="puceTB"/>
      </w:pPr>
      <w:r>
        <w:t>React (et sa version de développement mobile React Native)</w:t>
      </w:r>
    </w:p>
    <w:p w14:paraId="6B43DC58" w14:textId="26E6DA76" w:rsidR="00603110" w:rsidRDefault="00603110" w:rsidP="00603110">
      <w:pPr>
        <w:pStyle w:val="puceTB"/>
      </w:pPr>
      <w:r>
        <w:t>Angular (et sa version de développement mobile</w:t>
      </w:r>
      <w:r w:rsidR="00401741">
        <w:t xml:space="preserve"> la plus connue</w:t>
      </w:r>
      <w:r>
        <w:t xml:space="preserv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35F14981" w:rsidR="00B52A41" w:rsidRPr="00FB7244" w:rsidRDefault="00603110" w:rsidP="00FB7244">
      <w:pPr>
        <w:pStyle w:val="Texte"/>
      </w:pPr>
      <w:r w:rsidRPr="00FB7244">
        <w:t xml:space="preserve">Ces quatre </w:t>
      </w:r>
      <w:r w:rsidR="00B52A41" w:rsidRPr="00FB7244">
        <w:t>Frameworks</w:t>
      </w:r>
      <w:r w:rsidRPr="00FB7244">
        <w:t xml:space="preserve"> sont les plus populaire</w:t>
      </w:r>
      <w:r w:rsidR="000538D3">
        <w:t>s</w:t>
      </w:r>
      <w:r w:rsidRPr="00FB7244">
        <w:t xml:space="preserve"> auprès de la communauté des développeurs en 2018.</w:t>
      </w:r>
      <w:r w:rsidR="00B52A41" w:rsidRPr="00FB7244">
        <w:t xml:space="preserve"> Je vais expliquer</w:t>
      </w:r>
      <w:r w:rsidR="003266DB">
        <w:t xml:space="preserve"> ci-dessous</w:t>
      </w:r>
      <w:r w:rsidR="00B52A41" w:rsidRPr="00FB7244">
        <w:t xml:space="preserve"> le fonctionnement de « </w:t>
      </w:r>
      <w:r w:rsidR="00401741">
        <w:t>Ionic</w:t>
      </w:r>
      <w:r w:rsidR="00B52A41" w:rsidRPr="00FB7244">
        <w:t> », « </w:t>
      </w:r>
      <w:r w:rsidR="00401741">
        <w:t>Xamarin</w:t>
      </w:r>
      <w:r w:rsidR="00B52A41" w:rsidRPr="00FB7244">
        <w:t> » et « </w:t>
      </w:r>
      <w:r w:rsidR="00401741">
        <w:t>React Native</w:t>
      </w:r>
      <w:r w:rsidR="00B52A41" w:rsidRPr="00FB7244">
        <w:t>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4" w:name="_Toc523479672"/>
      <w:r>
        <w:t>Ionic</w:t>
      </w:r>
      <w:bookmarkEnd w:id="14"/>
    </w:p>
    <w:p w14:paraId="22D2C91E" w14:textId="54B4D506" w:rsidR="00A267A7" w:rsidRDefault="00B52A41" w:rsidP="00FB7244">
      <w:pPr>
        <w:pStyle w:val="Texte"/>
      </w:pPr>
      <w:r>
        <w:t>Ionic est un Framework utilisant les technologies WEB (Javascript et HTML) permettant la création de site</w:t>
      </w:r>
      <w:r w:rsidR="00243BB0">
        <w:t>s</w:t>
      </w:r>
      <w:r>
        <w:t xml:space="preserve"> Web et d’application</w:t>
      </w:r>
      <w:r w:rsidR="00243BB0">
        <w:t>s</w:t>
      </w:r>
      <w:r>
        <w:t xml:space="preserve"> mobile</w:t>
      </w:r>
      <w:r w:rsidR="00243BB0">
        <w:t>s</w:t>
      </w:r>
      <w:r>
        <w:t xml:space="preserve"> cross-platform. Ce Framework est une surcouche du Framework </w:t>
      </w:r>
      <w:proofErr w:type="spellStart"/>
      <w:r>
        <w:t>AngularJs</w:t>
      </w:r>
      <w:proofErr w:type="spellEnd"/>
      <w:r w:rsidR="0086347B">
        <w:t>, Angular2 ou Angular4 (dépendant de la version d’Ionic)</w:t>
      </w:r>
      <w:r>
        <w:t xml:space="preserve"> permettant le binding de donnée</w:t>
      </w:r>
      <w:r w:rsidR="00F867A7">
        <w:t>s</w:t>
      </w:r>
      <w:r>
        <w:t xml:space="preserve"> (explication détaillée </w:t>
      </w:r>
      <w:r w:rsidR="009D1DAE">
        <w:t xml:space="preserve">à </w:t>
      </w:r>
      <w:r w:rsidR="009D1DAE" w:rsidRPr="00FB7244">
        <w:t>la</w:t>
      </w:r>
      <w:r w:rsidR="00FC324B">
        <w:rPr>
          <w:rStyle w:val="Lienhypertexte"/>
          <w:color w:val="auto"/>
          <w:u w:val="none"/>
        </w:rPr>
        <w:t xml:space="preserve"> section Angular</w:t>
      </w:r>
      <w:r>
        <w:t xml:space="preserve">). </w:t>
      </w:r>
    </w:p>
    <w:p w14:paraId="783AE630" w14:textId="7C6B6023" w:rsidR="00B52A41" w:rsidRDefault="00B52A41" w:rsidP="00FB7244">
      <w:pPr>
        <w:pStyle w:val="Texte"/>
      </w:pPr>
      <w:r>
        <w:t>Il offre des composants graphiques déjà créés qu’AngularJS ne propose pas. De plus, l’architecture des dossiers et des fichiers est beaucoup plus structuré</w:t>
      </w:r>
      <w:r w:rsidR="003D29EC">
        <w:t>e</w:t>
      </w:r>
      <w:r>
        <w:t>. Un système de th</w:t>
      </w:r>
      <w:r w:rsidR="003D29EC">
        <w:t>ème a aussi été ajouté</w:t>
      </w:r>
      <w:r w:rsidR="0099246B">
        <w:t xml:space="preserve"> </w:t>
      </w:r>
      <w:r w:rsidR="003D29EC">
        <w:t>permettant de créer des règles de styles générales à tout le projet.</w:t>
      </w:r>
    </w:p>
    <w:p w14:paraId="07582242" w14:textId="72923FD7" w:rsidR="003D29EC" w:rsidRDefault="003D29EC" w:rsidP="00FB7244">
      <w:pPr>
        <w:pStyle w:val="Texte"/>
      </w:pPr>
      <w:r>
        <w:t xml:space="preserve">L’objectif de ce Framework est d’offrir un développement court, efficace et </w:t>
      </w:r>
      <w:r w:rsidR="0062058F">
        <w:t>ne nécessitant pas de grande</w:t>
      </w:r>
      <w:r w:rsidR="00B81F17">
        <w:t>s</w:t>
      </w:r>
      <w:r w:rsidR="0062058F">
        <w:t xml:space="preserve"> connaissances dans le domaine. Le développement WEB étant </w:t>
      </w:r>
      <w:r w:rsidR="00AF3D30">
        <w:t xml:space="preserve">souvent </w:t>
      </w:r>
      <w:r w:rsidR="0062058F">
        <w:t>la première chose que tout informatici</w:t>
      </w:r>
      <w:r w:rsidR="00433D67">
        <w:t>en apprend, il est très facile de se lancer dans la création d’une application utilisant le Framework Ionic.</w:t>
      </w:r>
    </w:p>
    <w:p w14:paraId="0DAC1816" w14:textId="6631189F" w:rsidR="00433D67" w:rsidRPr="00B52A41" w:rsidRDefault="00433D67" w:rsidP="00FB7244">
      <w:pPr>
        <w:pStyle w:val="Texte"/>
      </w:pPr>
      <w:r>
        <w:t>Ionic ne peut donc pas être utilisé seul. Il a besoin de fonctionner en corrélation avec Angular</w:t>
      </w:r>
      <w:r w:rsidR="00637B06">
        <w:t xml:space="preserve"> pour le binding de donnée</w:t>
      </w:r>
      <w:r w:rsidR="00DA0142">
        <w:t>s</w:t>
      </w:r>
      <w:r>
        <w:t xml:space="preserve"> ainsi qu’Apache Cordova pour transformer </w:t>
      </w:r>
      <w:r w:rsidR="00EF07C7">
        <w:t>le</w:t>
      </w:r>
      <w:r>
        <w:t xml:space="preserve"> projet en un package que le téléphone mobile peut comprendre</w:t>
      </w:r>
      <w:r w:rsidR="006922AB">
        <w:t>, appelé APK</w:t>
      </w:r>
      <w:r>
        <w:t>.</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5" w:name="_Toc523479673"/>
      <w:r>
        <w:lastRenderedPageBreak/>
        <w:t>Architecture</w:t>
      </w:r>
      <w:bookmarkEnd w:id="15"/>
    </w:p>
    <w:p w14:paraId="5C6598F7" w14:textId="56A26E31" w:rsidR="00A267A7" w:rsidRPr="00FB7244" w:rsidRDefault="00637B06" w:rsidP="00FB7244">
      <w:pPr>
        <w:pStyle w:val="Texte"/>
      </w:pPr>
      <w:r>
        <w:t xml:space="preserve">Comme décrit précédemment, Ionic est une surcouche du Framework Angular qui, lui-même, utilise le Framework Apache Cordova pour la création de l’APK. </w:t>
      </w:r>
      <w:r w:rsidR="00EC034C">
        <w:t xml:space="preserve">Le fonctionnement de ces trois Frameworks vont être expliqués </w:t>
      </w:r>
      <w:r w:rsidR="00B81F17">
        <w:t>c</w:t>
      </w:r>
      <w:r w:rsidR="00EC034C">
        <w:t>i</w:t>
      </w:r>
      <w:r w:rsidR="00B81F17">
        <w:t>-</w:t>
      </w:r>
      <w:r w:rsidR="00EC034C">
        <w:t>après.</w:t>
      </w:r>
    </w:p>
    <w:p w14:paraId="2FB3DAA4" w14:textId="7B0C68EE" w:rsidR="00637B06" w:rsidRDefault="00637B06" w:rsidP="00637B06">
      <w:pPr>
        <w:pStyle w:val="Titre4"/>
      </w:pPr>
      <w:bookmarkStart w:id="16" w:name="_Toc523479674"/>
      <w:r>
        <w:t>Apache Cordova</w:t>
      </w:r>
      <w:bookmarkEnd w:id="16"/>
    </w:p>
    <w:p w14:paraId="26225E96" w14:textId="3B89EB6E" w:rsidR="00637B06" w:rsidRPr="00637B06" w:rsidRDefault="00637B06" w:rsidP="00FB7244">
      <w:pPr>
        <w:pStyle w:val="Texte"/>
      </w:pPr>
      <w:r>
        <w:t xml:space="preserve">La création de l’APK et le test de </w:t>
      </w:r>
      <w:r w:rsidR="006922AB">
        <w:t>l’</w:t>
      </w:r>
      <w:r>
        <w:t xml:space="preserve">application sur le téléphone mobile </w:t>
      </w:r>
      <w:r w:rsidR="00AB0868">
        <w:t>sont</w:t>
      </w:r>
      <w:r>
        <w:t xml:space="preserve"> une étape essentiel</w:t>
      </w:r>
      <w:r w:rsidR="00B81F17">
        <w:t>le</w:t>
      </w:r>
      <w:r>
        <w:t xml:space="preserve"> du développement. Il existe plusieurs façon</w:t>
      </w:r>
      <w:r w:rsidR="003751D2">
        <w:t>s</w:t>
      </w:r>
      <w:r>
        <w:t xml:space="preserve"> de créer un APK. Apache Cordova propose d’encapsuler facilement </w:t>
      </w:r>
      <w:r w:rsidR="00F33937">
        <w:t>l’</w:t>
      </w:r>
      <w:r>
        <w:t>application dans un package lisible par les systèmes d’exploitation mobile</w:t>
      </w:r>
      <w:r w:rsidR="003751D2">
        <w:t>s</w:t>
      </w:r>
      <w:r>
        <w:t xml:space="preserve"> et offre des accès aux composants natifs du téléphone (appareil photo, accéléromètre, etc.) via une collection de plugins</w:t>
      </w:r>
      <w:r w:rsidR="003751D2">
        <w:t xml:space="preserve"> (qui font office d’interface)</w:t>
      </w:r>
      <w:r>
        <w:t xml:space="preserve"> intégrés à Apache Cordova.</w:t>
      </w:r>
    </w:p>
    <w:p w14:paraId="5421C496" w14:textId="22BE4711" w:rsidR="00637B06" w:rsidRDefault="00637B06" w:rsidP="00637B06">
      <w:pPr>
        <w:pStyle w:val="Lgende"/>
        <w:keepNext/>
      </w:pPr>
      <w:bookmarkStart w:id="17" w:name="_Toc523479730"/>
      <w:r>
        <w:t xml:space="preserve">Figure </w:t>
      </w:r>
      <w:r>
        <w:rPr>
          <w:noProof/>
        </w:rPr>
        <w:fldChar w:fldCharType="begin"/>
      </w:r>
      <w:r>
        <w:rPr>
          <w:noProof/>
        </w:rPr>
        <w:instrText xml:space="preserve"> SEQ Figure \* ARABIC </w:instrText>
      </w:r>
      <w:r>
        <w:rPr>
          <w:noProof/>
        </w:rPr>
        <w:fldChar w:fldCharType="separate"/>
      </w:r>
      <w:r w:rsidR="00EF7862">
        <w:rPr>
          <w:noProof/>
        </w:rPr>
        <w:t>3</w:t>
      </w:r>
      <w:r>
        <w:rPr>
          <w:noProof/>
        </w:rPr>
        <w:fldChar w:fldCharType="end"/>
      </w:r>
      <w:r>
        <w:t xml:space="preserve"> - </w:t>
      </w:r>
      <w:r w:rsidRPr="007E44B3">
        <w:t>Architecture d'Apache Cordova</w:t>
      </w:r>
      <w:bookmarkEnd w:id="17"/>
    </w:p>
    <w:p w14:paraId="2E7F912D" w14:textId="77777777" w:rsidR="00637B06" w:rsidRPr="00A948FF" w:rsidRDefault="00637B06" w:rsidP="00637B06">
      <w:pPr>
        <w:pStyle w:val="Corpsdetexte"/>
        <w:keepNext/>
        <w:jc w:val="center"/>
      </w:pPr>
      <w:r>
        <w:rPr>
          <w:noProof/>
        </w:rPr>
        <w:drawing>
          <wp:inline distT="0" distB="0" distL="0" distR="0" wp14:anchorId="347D27B6" wp14:editId="7B6BA67A">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53A4D0AA" w:rsidR="00637B06" w:rsidRDefault="00637B06" w:rsidP="00FB7244">
      <w:pPr>
        <w:pStyle w:val="Texte"/>
      </w:pPr>
      <w:r>
        <w:t>Le schéma ci-dessus représente l’architecture de ce Framework</w:t>
      </w:r>
      <w:r w:rsidR="00FB7244">
        <w:t>.</w:t>
      </w:r>
    </w:p>
    <w:p w14:paraId="1115ADEC" w14:textId="54C6AF1A" w:rsidR="00637B06" w:rsidRDefault="00A90606" w:rsidP="00FB7244">
      <w:pPr>
        <w:pStyle w:val="Texte"/>
      </w:pPr>
      <w:r>
        <w:t>L’</w:t>
      </w:r>
      <w:r w:rsidR="003751D2">
        <w:t>application, qui peut être créée avec n’importe quel Framework compatible, sera encapsulé</w:t>
      </w:r>
      <w:r w:rsidR="00D447D1">
        <w:t>e</w:t>
      </w:r>
      <w:r w:rsidR="003751D2">
        <w:t xml:space="preserve"> dans la « boite » Web App. Cette dernière discute avec la </w:t>
      </w:r>
      <w:proofErr w:type="spellStart"/>
      <w:r w:rsidR="003751D2">
        <w:t>WebView</w:t>
      </w:r>
      <w:proofErr w:type="spellEnd"/>
      <w:r w:rsidR="003751D2">
        <w:t xml:space="preserve"> grâce à des systèmes d’Apis IN / OUT pour afficher le rendu visuel. De son </w:t>
      </w:r>
      <w:r w:rsidR="00FB7244">
        <w:t>côté</w:t>
      </w:r>
      <w:r w:rsidR="003751D2">
        <w:t xml:space="preserve">, la </w:t>
      </w:r>
      <w:proofErr w:type="spellStart"/>
      <w:r w:rsidR="003751D2">
        <w:t>WebView</w:t>
      </w:r>
      <w:proofErr w:type="spellEnd"/>
      <w:r w:rsidR="003751D2">
        <w:t xml:space="preserve"> à un accès aux composants natifs du téléphone via les plugins d’Apache Cordova. Il est donc possible de récupérer des informations natives et de les traiter. Ces informations seront récupérées / </w:t>
      </w:r>
      <w:r w:rsidR="009A2F57">
        <w:t>calculées</w:t>
      </w:r>
      <w:r w:rsidR="003751D2">
        <w:t xml:space="preserve"> sur les composants natifs</w:t>
      </w:r>
      <w:r w:rsidR="007D3CD2">
        <w:t xml:space="preserve">, </w:t>
      </w:r>
      <w:proofErr w:type="spellStart"/>
      <w:r w:rsidR="007D3CD2">
        <w:t>lequels</w:t>
      </w:r>
      <w:proofErr w:type="spellEnd"/>
      <w:r w:rsidR="007D3CD2">
        <w:t xml:space="preserve"> </w:t>
      </w:r>
      <w:r w:rsidR="003751D2">
        <w:t xml:space="preserve">seront ensuite envoyés aux plugins d’Apache Cordova. </w:t>
      </w:r>
      <w:r w:rsidR="007D3CD2">
        <w:t>Ces derniers</w:t>
      </w:r>
      <w:r w:rsidR="003751D2">
        <w:t xml:space="preserve"> vont </w:t>
      </w:r>
      <w:r w:rsidR="007D3CD2">
        <w:t xml:space="preserve">alors </w:t>
      </w:r>
      <w:r w:rsidR="003751D2">
        <w:t xml:space="preserve">transpiler les </w:t>
      </w:r>
      <w:r w:rsidR="003751D2">
        <w:lastRenderedPageBreak/>
        <w:t xml:space="preserve">données en quelque chose de lisible par </w:t>
      </w:r>
      <w:r w:rsidR="00F119AB">
        <w:t>l’</w:t>
      </w:r>
      <w:r w:rsidR="003751D2">
        <w:t xml:space="preserve">application et les envoyer à la </w:t>
      </w:r>
      <w:proofErr w:type="spellStart"/>
      <w:r w:rsidR="003751D2">
        <w:t>WebView</w:t>
      </w:r>
      <w:proofErr w:type="spellEnd"/>
      <w:r w:rsidR="003751D2">
        <w:t xml:space="preserve"> qui, elle-même, transmettra les informations à la partie logique de </w:t>
      </w:r>
      <w:r w:rsidR="007F4E08">
        <w:t>l’</w:t>
      </w:r>
      <w:r w:rsidR="003751D2">
        <w:t>application.</w:t>
      </w:r>
    </w:p>
    <w:p w14:paraId="66E12466" w14:textId="777B290C" w:rsidR="00A333EC" w:rsidRPr="00A333EC" w:rsidRDefault="003562A3" w:rsidP="00A333EC">
      <w:pPr>
        <w:pStyle w:val="Texte"/>
      </w:pPr>
      <w:r>
        <w:t xml:space="preserve">Apache Cordova utilise l’environnement de runtime natif JavaScript de chaque système d’exploitation pour </w:t>
      </w:r>
      <w:r w:rsidR="00C723DD">
        <w:t xml:space="preserve">faire </w:t>
      </w:r>
      <w:r>
        <w:t xml:space="preserve">fonctionner l’application et créer les </w:t>
      </w:r>
      <w:proofErr w:type="spellStart"/>
      <w:r w:rsidR="00B81F17">
        <w:t>APKs</w:t>
      </w:r>
      <w:proofErr w:type="spellEnd"/>
      <w:r>
        <w:t>.</w:t>
      </w:r>
    </w:p>
    <w:p w14:paraId="5180A21B" w14:textId="33BEE6A4" w:rsidR="003751D2" w:rsidRDefault="003751D2" w:rsidP="003751D2">
      <w:pPr>
        <w:pStyle w:val="Titre4"/>
      </w:pPr>
      <w:bookmarkStart w:id="18" w:name="_AngularJs"/>
      <w:bookmarkStart w:id="19" w:name="_Toc523479675"/>
      <w:bookmarkEnd w:id="18"/>
      <w:r>
        <w:t>Angular</w:t>
      </w:r>
      <w:bookmarkEnd w:id="19"/>
    </w:p>
    <w:p w14:paraId="6AF12F86" w14:textId="78A974D4" w:rsidR="003751D2" w:rsidRDefault="003751D2" w:rsidP="00FB7244">
      <w:pPr>
        <w:pStyle w:val="Texte"/>
      </w:pPr>
      <w:r>
        <w:t>Angular est un Framework offrant la possibilité de créer des pages WEB et des applications mobiles de manière simplifié</w:t>
      </w:r>
      <w:r w:rsidR="00F47666">
        <w:t>e</w:t>
      </w:r>
      <w:r>
        <w:t xml:space="preserve"> grâce à des systèmes de déclaration </w:t>
      </w:r>
      <w:r w:rsidR="005733FE">
        <w:t>de modèles, d’injection de dépendances et de binding de données.</w:t>
      </w:r>
    </w:p>
    <w:p w14:paraId="57B2FCE5" w14:textId="32F2E3C0" w:rsidR="005733FE" w:rsidRDefault="005733FE" w:rsidP="00FB7244">
      <w:pPr>
        <w:pStyle w:val="Texte"/>
      </w:pPr>
      <w:r>
        <w:t>Angular va relier de manière simplifié</w:t>
      </w:r>
      <w:r w:rsidR="00CA1D74">
        <w:t>e</w:t>
      </w:r>
      <w:r>
        <w:t xml:space="preserve"> les données de la partie logique à l’affichage et inversement.</w:t>
      </w:r>
    </w:p>
    <w:p w14:paraId="2A525AE9" w14:textId="3DFB8EA4" w:rsidR="005733FE" w:rsidRDefault="005733FE" w:rsidP="005733FE">
      <w:pPr>
        <w:pStyle w:val="Lgende"/>
        <w:keepNext/>
      </w:pPr>
      <w:bookmarkStart w:id="20" w:name="_Toc523479731"/>
      <w:r>
        <w:t xml:space="preserve">Figure </w:t>
      </w:r>
      <w:r>
        <w:rPr>
          <w:noProof/>
        </w:rPr>
        <w:fldChar w:fldCharType="begin"/>
      </w:r>
      <w:r>
        <w:rPr>
          <w:noProof/>
        </w:rPr>
        <w:instrText xml:space="preserve"> SEQ Figure \* ARABIC </w:instrText>
      </w:r>
      <w:r>
        <w:rPr>
          <w:noProof/>
        </w:rPr>
        <w:fldChar w:fldCharType="separate"/>
      </w:r>
      <w:r w:rsidR="00EF7862">
        <w:rPr>
          <w:noProof/>
        </w:rPr>
        <w:t>4</w:t>
      </w:r>
      <w:r>
        <w:rPr>
          <w:noProof/>
        </w:rPr>
        <w:fldChar w:fldCharType="end"/>
      </w:r>
      <w:r>
        <w:t xml:space="preserve"> - </w:t>
      </w:r>
      <w:r w:rsidRPr="002B7605">
        <w:t>Architecture d'Angular</w:t>
      </w:r>
      <w:bookmarkEnd w:id="20"/>
    </w:p>
    <w:p w14:paraId="347655F7" w14:textId="77777777" w:rsidR="005733FE" w:rsidRDefault="005733FE" w:rsidP="00A267A7">
      <w:pPr>
        <w:pStyle w:val="Corpsdetexte"/>
        <w:keepNext/>
        <w:jc w:val="center"/>
      </w:pPr>
      <w:r>
        <w:rPr>
          <w:noProof/>
        </w:rPr>
        <w:drawing>
          <wp:inline distT="0" distB="0" distL="0" distR="0" wp14:anchorId="5B759BAF" wp14:editId="6BDE825D">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0C57D787" w:rsidR="005733FE" w:rsidRPr="00FB7244" w:rsidRDefault="005733FE" w:rsidP="00FB7244">
      <w:pPr>
        <w:pStyle w:val="Texte"/>
      </w:pPr>
      <w:r w:rsidRPr="00FB7244">
        <w:t>On peut voir sur ce schéma le fonctionnement d’Angular. Chaque objet logique d</w:t>
      </w:r>
      <w:r w:rsidR="00C15614">
        <w:t xml:space="preserve">u </w:t>
      </w:r>
      <w:r w:rsidRPr="00FB7244">
        <w:t xml:space="preserve">site Web </w:t>
      </w:r>
      <w:r w:rsidR="00C15614">
        <w:t>ou de l’a</w:t>
      </w:r>
      <w:r w:rsidRPr="00FB7244">
        <w:t>pplication</w:t>
      </w:r>
      <w:r w:rsidR="00C15614">
        <w:t xml:space="preserve"> mobile</w:t>
      </w:r>
      <w:r w:rsidRPr="00FB7244">
        <w:t xml:space="preserve"> (page, liste, bouton personnalisé, etc.) va être enregistré en tant que « composant ». Un composant désigne la partie logique d</w:t>
      </w:r>
      <w:r w:rsidR="00F67755">
        <w:t>e</w:t>
      </w:r>
      <w:r w:rsidR="000C6CF1">
        <w:t xml:space="preserve"> l’objet </w:t>
      </w:r>
      <w:r w:rsidRPr="00FB7244">
        <w:t>et est donc relié à un modèle écrit en HTML / CSS</w:t>
      </w:r>
      <w:r w:rsidR="000C6CF1">
        <w:t xml:space="preserve"> (l’interface affichée à l’utilisateur)</w:t>
      </w:r>
      <w:r w:rsidRPr="00FB7244">
        <w:t xml:space="preserve">. Cette liaison </w:t>
      </w:r>
      <w:r w:rsidR="000C6CF1">
        <w:t>offre la possibilité</w:t>
      </w:r>
      <w:r w:rsidRPr="00FB7244">
        <w:t xml:space="preserve"> de faire du</w:t>
      </w:r>
      <w:r w:rsidR="00A267A7" w:rsidRPr="00FB7244">
        <w:t xml:space="preserve"> « </w:t>
      </w:r>
      <w:proofErr w:type="spellStart"/>
      <w:r w:rsidR="00A267A7" w:rsidRPr="00FB7244">
        <w:t>Property</w:t>
      </w:r>
      <w:proofErr w:type="spellEnd"/>
      <w:r w:rsidR="00A267A7" w:rsidRPr="00FB7244">
        <w:t xml:space="preserve"> Binding » et de « l’Event Binding ».</w:t>
      </w:r>
    </w:p>
    <w:p w14:paraId="7BDFE8C8" w14:textId="3A9BC1C2" w:rsidR="00A267A7" w:rsidRDefault="00A267A7" w:rsidP="00FB7244">
      <w:pPr>
        <w:pStyle w:val="Texte"/>
      </w:pPr>
      <w:r w:rsidRPr="00FB7244">
        <w:t xml:space="preserve">Le </w:t>
      </w:r>
      <w:proofErr w:type="spellStart"/>
      <w:r w:rsidRPr="00FB7244">
        <w:t>Property</w:t>
      </w:r>
      <w:proofErr w:type="spellEnd"/>
      <w:r w:rsidRPr="00FB7244">
        <w:t xml:space="preserve"> Binding permet de mettre à jour automatiquement les données de notre application. </w:t>
      </w:r>
      <w:r w:rsidR="00943547">
        <w:t xml:space="preserve">C’est-à-dire qu’au moment où </w:t>
      </w:r>
      <w:r w:rsidR="005733FE" w:rsidRPr="00FB7244">
        <w:t xml:space="preserve">une donnée est affichée sur le modèle et </w:t>
      </w:r>
      <w:r w:rsidR="005733FE" w:rsidRPr="00FB7244">
        <w:lastRenderedPageBreak/>
        <w:t xml:space="preserve">que la </w:t>
      </w:r>
      <w:r w:rsidR="00943547">
        <w:t xml:space="preserve">valeur de la </w:t>
      </w:r>
      <w:r w:rsidR="005733FE" w:rsidRPr="00FB7244">
        <w:t>variable représentant cette donnée change dans le composant, l’affichage de cette</w:t>
      </w:r>
      <w:r w:rsidR="005733FE">
        <w:t xml:space="preserve"> donnée va automatiquement être mis</w:t>
      </w:r>
      <w:r w:rsidR="00E654EE">
        <w:t xml:space="preserve">e </w:t>
      </w:r>
      <w:r w:rsidR="005733FE">
        <w:t>à</w:t>
      </w:r>
      <w:r w:rsidR="00E654EE">
        <w:t xml:space="preserve"> </w:t>
      </w:r>
      <w:r w:rsidR="005733FE">
        <w:t xml:space="preserve">jour dans le modèle. Ce système fonctionne aussi en sens inverse. Lorsque l’utilisateur va écrire du texte dans un champ, il est possible d’enregistrer </w:t>
      </w:r>
      <w:r w:rsidR="00E32A16">
        <w:t>son</w:t>
      </w:r>
      <w:r w:rsidR="005733FE">
        <w:t xml:space="preserve"> contenu</w:t>
      </w:r>
      <w:r w:rsidR="0074024E">
        <w:t>,</w:t>
      </w:r>
      <w:r w:rsidR="005733FE">
        <w:t xml:space="preserve"> en temps réel</w:t>
      </w:r>
      <w:r w:rsidR="0074024E">
        <w:t>,</w:t>
      </w:r>
      <w:r w:rsidR="005733FE">
        <w:t xml:space="preserve"> dans une variable du composant</w:t>
      </w:r>
      <w:r>
        <w:t xml:space="preserve">. </w:t>
      </w:r>
    </w:p>
    <w:p w14:paraId="530E3BB8" w14:textId="01E68034" w:rsidR="000C6CF1" w:rsidRPr="000C6CF1" w:rsidRDefault="000C6CF1" w:rsidP="000C6CF1">
      <w:pPr>
        <w:pStyle w:val="Corpsdetexte"/>
      </w:pPr>
      <w:r>
        <w:t>L’Event Bindin</w:t>
      </w:r>
      <w:r w:rsidR="00AF2736">
        <w:t>g</w:t>
      </w:r>
      <w:r>
        <w:t xml:space="preserve"> permet</w:t>
      </w:r>
      <w:r w:rsidR="00AF2736">
        <w:t>,</w:t>
      </w:r>
      <w:r>
        <w:t xml:space="preserve"> quant à lui, le déclenchement automatique d’une méthode du composant lorsque l’utilisateur va faire une action sur l</w:t>
      </w:r>
      <w:r w:rsidR="005964D4">
        <w:t xml:space="preserve">e </w:t>
      </w:r>
      <w:proofErr w:type="spellStart"/>
      <w:r w:rsidR="005964D4">
        <w:t>template</w:t>
      </w:r>
      <w:proofErr w:type="spellEnd"/>
      <w:r w:rsidR="005964D4">
        <w:t xml:space="preserve"> </w:t>
      </w:r>
      <w:r>
        <w:t>(appuyer sur un bouton par exemple).</w:t>
      </w:r>
    </w:p>
    <w:p w14:paraId="4186EE12" w14:textId="5CE69288" w:rsidR="002A42F8" w:rsidRPr="002A42F8" w:rsidRDefault="005733FE" w:rsidP="002A42F8">
      <w:pPr>
        <w:pStyle w:val="Texte"/>
      </w:pPr>
      <w:r w:rsidRPr="00FB7244">
        <w:t xml:space="preserve">Angular propose aussi un système d’injection de dépendance. Cela permet d’ajouter dans un composant un lien sur un autre composant ou un autre service (Accéléromètre, Network, etc.) </w:t>
      </w:r>
      <w:r w:rsidR="008D726E">
        <w:t>afin d’</w:t>
      </w:r>
      <w:r w:rsidRPr="00FB7244">
        <w:t xml:space="preserve">accéder </w:t>
      </w:r>
      <w:r w:rsidR="008D726E">
        <w:t>aux</w:t>
      </w:r>
      <w:r w:rsidR="002A42F8">
        <w:t xml:space="preserve"> </w:t>
      </w:r>
      <w:r w:rsidRPr="00FB7244">
        <w:t xml:space="preserve">données et </w:t>
      </w:r>
      <w:r w:rsidR="002A42F8">
        <w:t>méthodes</w:t>
      </w:r>
      <w:r w:rsidR="008D726E">
        <w:t xml:space="preserve"> de ce dernier</w:t>
      </w:r>
      <w:r w:rsidR="002A42F8">
        <w:t>.</w:t>
      </w:r>
    </w:p>
    <w:p w14:paraId="374B6A49" w14:textId="77777777" w:rsidR="00A267A7" w:rsidRDefault="00A267A7" w:rsidP="00A267A7">
      <w:pPr>
        <w:pStyle w:val="Titre4"/>
      </w:pPr>
      <w:bookmarkStart w:id="21" w:name="_Toc523479676"/>
      <w:r>
        <w:t>Ionic</w:t>
      </w:r>
      <w:bookmarkEnd w:id="21"/>
    </w:p>
    <w:p w14:paraId="6A41B8FC" w14:textId="5D3E2567" w:rsidR="00A267A7" w:rsidRPr="00FB7244" w:rsidRDefault="00A267A7" w:rsidP="00FB7244">
      <w:pPr>
        <w:pStyle w:val="Texte"/>
      </w:pPr>
      <w:r w:rsidRPr="00FB7244">
        <w:t xml:space="preserve">Ionic n’est qu’une surcouche à Angular Il est là uniquement pour simplifier la structuration </w:t>
      </w:r>
      <w:r w:rsidR="000D09CA">
        <w:t>du</w:t>
      </w:r>
      <w:r w:rsidRPr="00FB7244">
        <w:t xml:space="preserve"> projet et offrir une stylisation de l’application plus poussée qu’Angular. </w:t>
      </w:r>
    </w:p>
    <w:p w14:paraId="3F3C1E24" w14:textId="060E4F98" w:rsidR="00A267A7" w:rsidRDefault="00A267A7" w:rsidP="00A267A7">
      <w:pPr>
        <w:pStyle w:val="Lgende"/>
        <w:keepNext/>
      </w:pPr>
      <w:bookmarkStart w:id="22" w:name="_Toc523479732"/>
      <w:r>
        <w:t xml:space="preserve">Figure </w:t>
      </w:r>
      <w:r>
        <w:rPr>
          <w:noProof/>
        </w:rPr>
        <w:fldChar w:fldCharType="begin"/>
      </w:r>
      <w:r>
        <w:rPr>
          <w:noProof/>
        </w:rPr>
        <w:instrText xml:space="preserve"> SEQ Figure \* ARABIC </w:instrText>
      </w:r>
      <w:r>
        <w:rPr>
          <w:noProof/>
        </w:rPr>
        <w:fldChar w:fldCharType="separate"/>
      </w:r>
      <w:r w:rsidR="00EF7862">
        <w:rPr>
          <w:noProof/>
        </w:rPr>
        <w:t>5</w:t>
      </w:r>
      <w:r>
        <w:rPr>
          <w:noProof/>
        </w:rPr>
        <w:fldChar w:fldCharType="end"/>
      </w:r>
      <w:r>
        <w:t xml:space="preserve"> - </w:t>
      </w:r>
      <w:r w:rsidRPr="00CC59C5">
        <w:t>Structure d</w:t>
      </w:r>
      <w:r w:rsidR="00D768E1">
        <w:t>e fichiers d’un projet Ionic</w:t>
      </w:r>
      <w:bookmarkEnd w:id="22"/>
    </w:p>
    <w:p w14:paraId="005D20BA" w14:textId="77777777" w:rsidR="00A267A7" w:rsidRDefault="00A267A7" w:rsidP="00A65042">
      <w:pPr>
        <w:pStyle w:val="Corpsdetexte"/>
        <w:keepNext/>
        <w:ind w:left="-426"/>
        <w:jc w:val="center"/>
      </w:pPr>
      <w:r>
        <w:rPr>
          <w:noProof/>
        </w:rPr>
        <w:drawing>
          <wp:inline distT="0" distB="0" distL="0" distR="0" wp14:anchorId="6625DE82" wp14:editId="523C274A">
            <wp:extent cx="5558968" cy="3429000"/>
            <wp:effectExtent l="190500" t="190500" r="194310" b="19050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65693" cy="3433148"/>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Drifty,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48C4FAF4" w:rsidR="00D768E1" w:rsidRDefault="00D768E1" w:rsidP="00D768E1">
      <w:pPr>
        <w:pStyle w:val="Lgende"/>
        <w:keepNext/>
      </w:pPr>
      <w:bookmarkStart w:id="23" w:name="_Toc523479733"/>
      <w:r>
        <w:t xml:space="preserve">Figure </w:t>
      </w:r>
      <w:r w:rsidR="009D1DAE">
        <w:rPr>
          <w:noProof/>
        </w:rPr>
        <w:fldChar w:fldCharType="begin"/>
      </w:r>
      <w:r w:rsidR="009D1DAE">
        <w:rPr>
          <w:noProof/>
        </w:rPr>
        <w:instrText xml:space="preserve"> SEQ Figure \* ARABIC </w:instrText>
      </w:r>
      <w:r w:rsidR="009D1DAE">
        <w:rPr>
          <w:noProof/>
        </w:rPr>
        <w:fldChar w:fldCharType="separate"/>
      </w:r>
      <w:r w:rsidR="00EF7862">
        <w:rPr>
          <w:noProof/>
        </w:rPr>
        <w:t>6</w:t>
      </w:r>
      <w:r w:rsidR="009D1DAE">
        <w:rPr>
          <w:noProof/>
        </w:rPr>
        <w:fldChar w:fldCharType="end"/>
      </w:r>
      <w:r>
        <w:t xml:space="preserve"> - Structure de fichiers d'un projet Angular</w:t>
      </w:r>
      <w:bookmarkEnd w:id="23"/>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68BC254F">
            <wp:extent cx="2796540" cy="4324122"/>
            <wp:effectExtent l="190500" t="190500" r="194310" b="19113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7">
                      <a:extLst>
                        <a:ext uri="{28A0092B-C50C-407E-A947-70E740481C1C}">
                          <a14:useLocalDpi xmlns:a14="http://schemas.microsoft.com/office/drawing/2010/main" val="0"/>
                        </a:ext>
                      </a:extLst>
                    </a:blip>
                    <a:srcRect r="58289"/>
                    <a:stretch/>
                  </pic:blipFill>
                  <pic:spPr bwMode="auto">
                    <a:xfrm>
                      <a:off x="0" y="0"/>
                      <a:ext cx="2814638" cy="435210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6020368B" w:rsidR="00D768E1" w:rsidRPr="00D768E1" w:rsidRDefault="00D768E1" w:rsidP="00D768E1">
      <w:pPr>
        <w:pStyle w:val="source"/>
      </w:pPr>
      <w:r>
        <w:fldChar w:fldCharType="begin"/>
      </w:r>
      <w:r w:rsidR="008D69B9">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literal":"Angular"}],"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1C104F92" w:rsidR="00A267A7" w:rsidRDefault="00C10405" w:rsidP="00FB7244">
      <w:pPr>
        <w:pStyle w:val="Texte"/>
      </w:pPr>
      <w:r>
        <w:t>La</w:t>
      </w:r>
      <w:r w:rsidR="00D768E1">
        <w:t xml:space="preserve"> structure de dossier d’un projet Ionic est clairement plus structurée que celle d’un projet AngularJS</w:t>
      </w:r>
      <w:r w:rsidR="009D1DAE">
        <w:t>. Le dossier « src » ne contient que les éléments à modifier contrairement au dossier « src » d’Angular qui contient plusieurs fichiers de configuration. De plus, le dossier « src » d’Ionic contient des sous-dossier</w:t>
      </w:r>
      <w:r w:rsidR="00321E39">
        <w:t>s</w:t>
      </w:r>
      <w:r w:rsidR="009D1DAE">
        <w:t xml:space="preserve"> structurant le projet avec des pages, des assets et différents thèmes.</w:t>
      </w:r>
    </w:p>
    <w:p w14:paraId="6CD323AC" w14:textId="7CDCEC98" w:rsidR="00637B06" w:rsidRDefault="00994F1E" w:rsidP="00FB7244">
      <w:pPr>
        <w:pStyle w:val="Texte"/>
      </w:pPr>
      <w:r>
        <w:t>Ionic</w:t>
      </w:r>
      <w:r w:rsidR="004135BE">
        <w:t xml:space="preserve"> </w:t>
      </w:r>
      <w:proofErr w:type="spellStart"/>
      <w:r>
        <w:t>i</w:t>
      </w:r>
      <w:r w:rsidR="004135BE">
        <w:t>nclu</w:t>
      </w:r>
      <w:proofErr w:type="spellEnd"/>
      <w:r w:rsidR="004135BE">
        <w:t xml:space="preserve"> dans son Framework plusieurs composants graphiques </w:t>
      </w:r>
      <w:r w:rsidR="007E571D">
        <w:t>responsifs</w:t>
      </w:r>
      <w:r w:rsidR="004135BE">
        <w:t xml:space="preserve"> ainsi que cross-platform </w:t>
      </w:r>
      <w:r w:rsidR="00B63362">
        <w:t xml:space="preserve">qui sont </w:t>
      </w:r>
      <w:r w:rsidR="004135BE">
        <w:t>facilement utilisables.</w:t>
      </w:r>
    </w:p>
    <w:p w14:paraId="0962466C" w14:textId="39077301" w:rsidR="004135BE" w:rsidRPr="004135BE" w:rsidRDefault="004135BE" w:rsidP="00FB7244">
      <w:pPr>
        <w:pStyle w:val="Texte"/>
      </w:pPr>
      <w:r>
        <w:t xml:space="preserve">Il est aussi possible d’utiliser le langage </w:t>
      </w:r>
      <w:proofErr w:type="spellStart"/>
      <w:r>
        <w:t>TypeScript</w:t>
      </w:r>
      <w:proofErr w:type="spellEnd"/>
      <w:r>
        <w:t xml:space="preserve"> à la place du langage JavaScript pour le développement avec le Framework Ionic. </w:t>
      </w:r>
      <w:proofErr w:type="spellStart"/>
      <w:r>
        <w:t>TypeScript</w:t>
      </w:r>
      <w:proofErr w:type="spellEnd"/>
      <w:r>
        <w:t xml:space="preserve"> est un langage basé sur le JavaScript (une sorte de surcouche) offrant le typage, les interfaces, les génériques, les </w:t>
      </w:r>
      <w:proofErr w:type="spellStart"/>
      <w:r>
        <w:t>namespaces</w:t>
      </w:r>
      <w:proofErr w:type="spellEnd"/>
      <w:r>
        <w:t xml:space="preserve"> ainsi qu</w:t>
      </w:r>
      <w:r w:rsidR="00F61F03">
        <w:t>’</w:t>
      </w:r>
      <w:r>
        <w:t>un contrôle des erreurs plus poussé.</w:t>
      </w:r>
    </w:p>
    <w:p w14:paraId="6A69A7B0" w14:textId="33E47344" w:rsidR="00E41AC9" w:rsidRDefault="00E41AC9" w:rsidP="00E41AC9">
      <w:pPr>
        <w:pStyle w:val="Titre3"/>
      </w:pPr>
      <w:bookmarkStart w:id="24" w:name="_Toc523479677"/>
      <w:r>
        <w:lastRenderedPageBreak/>
        <w:t>Avantages</w:t>
      </w:r>
      <w:bookmarkEnd w:id="24"/>
    </w:p>
    <w:p w14:paraId="329700C6" w14:textId="607A7B55" w:rsidR="004135BE" w:rsidRDefault="009D1DAE" w:rsidP="00A16253">
      <w:pPr>
        <w:pStyle w:val="Texte"/>
      </w:pPr>
      <w:r w:rsidRPr="00DB3C31">
        <w:t>Ionic est un Framework récent permettant le développement simple et efficace d’application</w:t>
      </w:r>
      <w:r w:rsidR="00B63362" w:rsidRPr="00DB3C31">
        <w:t>s</w:t>
      </w:r>
      <w:r w:rsidRPr="00DB3C31">
        <w:t xml:space="preserve"> cross-platform. C’est dans sa structuration et son fonctionnement simplifié</w:t>
      </w:r>
      <w:r w:rsidR="00B63362" w:rsidRPr="00DB3C31">
        <w:t>s</w:t>
      </w:r>
      <w:r w:rsidRPr="00DB3C31">
        <w:t xml:space="preserve"> que réside sa plus grande force.</w:t>
      </w:r>
    </w:p>
    <w:p w14:paraId="4AE1AAB4" w14:textId="16762BDC" w:rsidR="00B21CC9" w:rsidRDefault="004135BE" w:rsidP="00FB7244">
      <w:pPr>
        <w:pStyle w:val="Texte"/>
      </w:pPr>
      <w:r>
        <w:t xml:space="preserve">Comme Ionic utilise le JavaScript ou </w:t>
      </w:r>
      <w:proofErr w:type="spellStart"/>
      <w:r>
        <w:t>TypeScript</w:t>
      </w:r>
      <w:proofErr w:type="spellEnd"/>
      <w:r>
        <w:t xml:space="preserve"> ainsi que l’HTML pour la partie visuel</w:t>
      </w:r>
      <w:r w:rsidR="00D77736">
        <w:t>le</w:t>
      </w:r>
      <w:r w:rsidR="00B21CC9">
        <w:t xml:space="preserve">, cela </w:t>
      </w:r>
      <w:r>
        <w:t xml:space="preserve">permet à </w:t>
      </w:r>
      <w:r w:rsidR="00B21CC9">
        <w:t xml:space="preserve">un grand nombre de développeurs d’utiliser </w:t>
      </w:r>
      <w:r w:rsidR="00826DC9">
        <w:t>c</w:t>
      </w:r>
      <w:r w:rsidR="00B21CC9">
        <w:t>e Framework. En effet, les langages WEB sont les premiers langages que tout développeur apprend car ils sont très simple</w:t>
      </w:r>
      <w:r w:rsidR="00D77736">
        <w:t>s</w:t>
      </w:r>
      <w:r w:rsidR="00B21CC9">
        <w:t xml:space="preserve"> </w:t>
      </w:r>
      <w:r w:rsidR="00EF4A9D">
        <w:t>à comprendre</w:t>
      </w:r>
      <w:r w:rsidR="00B21CC9">
        <w:t xml:space="preserve">. Il est très facile de trouver de l’aide </w:t>
      </w:r>
      <w:r w:rsidR="00EF4A9D">
        <w:t>ainsi que</w:t>
      </w:r>
      <w:r w:rsidR="00B21CC9">
        <w:t xml:space="preserve"> des tutoriels sur internet.</w:t>
      </w:r>
    </w:p>
    <w:p w14:paraId="3E30586B" w14:textId="696709F6" w:rsidR="00B21CC9" w:rsidRDefault="00B21CC9" w:rsidP="00FB7244">
      <w:pPr>
        <w:pStyle w:val="Texte"/>
      </w:pPr>
      <w:r>
        <w:t xml:space="preserve">Un autre grand atout d’Ionic est sa portabilité. Il est effectivement possible de créer un site web responsive utilisant les composants donnés par Ionic et ensuite de transformer </w:t>
      </w:r>
      <w:r w:rsidR="00E232AD">
        <w:t>le</w:t>
      </w:r>
      <w:r>
        <w:t xml:space="preserve"> site web en une application </w:t>
      </w:r>
      <w:r w:rsidR="00E03D68">
        <w:t>par</w:t>
      </w:r>
      <w:r>
        <w:t xml:space="preserve"> quelques modifications</w:t>
      </w:r>
      <w:r w:rsidR="00E03D68">
        <w:t xml:space="preserve"> seulement</w:t>
      </w:r>
      <w:r>
        <w:t>.</w:t>
      </w:r>
    </w:p>
    <w:p w14:paraId="4B065FA2" w14:textId="47A1E315" w:rsidR="00B21CC9" w:rsidRDefault="00B21CC9" w:rsidP="00FB7244">
      <w:pPr>
        <w:pStyle w:val="Texte"/>
      </w:pPr>
      <w:r>
        <w:t xml:space="preserve">Ionic </w:t>
      </w:r>
      <w:r w:rsidR="00613EB5">
        <w:t>a</w:t>
      </w:r>
      <w:r w:rsidR="00E03D68">
        <w:t>,</w:t>
      </w:r>
      <w:r>
        <w:t xml:space="preserve"> en effet</w:t>
      </w:r>
      <w:r w:rsidR="00E03D68">
        <w:t>,</w:t>
      </w:r>
      <w:r>
        <w:t xml:space="preserve"> une portabilité tellement grande avec les composants </w:t>
      </w:r>
      <w:r w:rsidR="00C0284B">
        <w:t xml:space="preserve">offerts </w:t>
      </w:r>
      <w:r>
        <w:t>qu’il est même possible de créer un seul code pour une application Android, IOS et un site web (pour autant qu’il n’y ait pas de PHP). Seul</w:t>
      </w:r>
      <w:r w:rsidR="00F61F03">
        <w:t>s</w:t>
      </w:r>
      <w:r>
        <w:t xml:space="preserve"> quelques pourcents du code doi</w:t>
      </w:r>
      <w:r w:rsidR="002C4D9F">
        <w:t>vent</w:t>
      </w:r>
      <w:r>
        <w:t xml:space="preserve"> être adapté</w:t>
      </w:r>
      <w:r w:rsidR="002C4D9F">
        <w:t>s</w:t>
      </w:r>
      <w:r>
        <w:t xml:space="preserve"> aux plateformes pour permettre </w:t>
      </w:r>
      <w:r w:rsidR="00D77736">
        <w:t>son</w:t>
      </w:r>
      <w:r>
        <w:t xml:space="preserve"> fonctionnement (cela concerne surtout les plugins qui ne </w:t>
      </w:r>
      <w:r w:rsidR="002C4D9F">
        <w:t>fonctionnent</w:t>
      </w:r>
      <w:r>
        <w:t xml:space="preserve"> pas de la même manière sur toutes les plateformes)</w:t>
      </w:r>
      <w:r w:rsidR="00FB7244">
        <w:t>.</w:t>
      </w:r>
    </w:p>
    <w:p w14:paraId="06395B78" w14:textId="55419264" w:rsidR="00F435F9" w:rsidRPr="00F435F9" w:rsidRDefault="00F435F9" w:rsidP="00F435F9">
      <w:pPr>
        <w:pStyle w:val="Corpsdetexte"/>
      </w:pPr>
      <w:r>
        <w:t>Un point important d’Ionic est son système de débugge. Comme l’application peut être lancée dans un navigateur, il est possible d’afficher des informations dans la console et de modifier l’interface utilisateur en temps réel.</w:t>
      </w:r>
    </w:p>
    <w:p w14:paraId="759B321D" w14:textId="77777777" w:rsidR="00B21CC9" w:rsidRDefault="00B21CC9">
      <w:pPr>
        <w:rPr>
          <w:rFonts w:eastAsia="Times New Roman"/>
          <w:b/>
          <w:bCs/>
          <w:iCs/>
          <w:kern w:val="32"/>
          <w:sz w:val="24"/>
          <w:szCs w:val="26"/>
        </w:rPr>
      </w:pPr>
      <w:r>
        <w:br w:type="page"/>
      </w:r>
    </w:p>
    <w:p w14:paraId="1187DBE4" w14:textId="4269F2FA" w:rsidR="00E41AC9" w:rsidRDefault="00E41AC9" w:rsidP="00E41AC9">
      <w:pPr>
        <w:pStyle w:val="Titre3"/>
      </w:pPr>
      <w:bookmarkStart w:id="25" w:name="_Toc523479678"/>
      <w:r>
        <w:lastRenderedPageBreak/>
        <w:t>Faiblesses</w:t>
      </w:r>
      <w:bookmarkEnd w:id="25"/>
    </w:p>
    <w:p w14:paraId="240B8296" w14:textId="3884D28F" w:rsidR="00F339D8" w:rsidRDefault="00F339D8" w:rsidP="00F339D8">
      <w:pPr>
        <w:pStyle w:val="Corpsdetexte"/>
      </w:pPr>
      <w:r>
        <w:t>Actuellement, l’expérience utilisateur est au centre de toutes les préoccupations dans l’informatique. Que ce soit pour des clients lourds, riches, léger</w:t>
      </w:r>
      <w:r w:rsidR="003632A2">
        <w:t>s</w:t>
      </w:r>
      <w:r>
        <w:t>, des applications de bureau ou des applications mobiles, il est important que l’utilisateur ait un ressenti positif de l’application.</w:t>
      </w:r>
    </w:p>
    <w:p w14:paraId="689D7647" w14:textId="19A5FDE1" w:rsidR="00943F8C" w:rsidRDefault="00F339D8" w:rsidP="00F339D8">
      <w:pPr>
        <w:pStyle w:val="Corpsdetexte"/>
      </w:pPr>
      <w:r>
        <w:t>Un point qu’Ionic ne parvient pas toujours à combler</w:t>
      </w:r>
      <w:r w:rsidR="00687ED7">
        <w:t> !</w:t>
      </w:r>
      <w:r>
        <w:t xml:space="preserve"> En effet, comme Ionic est composé de 3 couches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4E70513E" w14:textId="415A0718" w:rsidR="009974B5" w:rsidRDefault="001866DF" w:rsidP="00F339D8">
      <w:pPr>
        <w:pStyle w:val="Corpsdetexte"/>
      </w:pPr>
      <w:r>
        <w:t xml:space="preserve">Un autre gros </w:t>
      </w:r>
      <w:r w:rsidR="00447E72">
        <w:t>désavantage</w:t>
      </w:r>
      <w:r>
        <w:t xml:space="preserve"> de ce Framework est la compatibilité entre les différents « sous-</w:t>
      </w:r>
      <w:proofErr w:type="spellStart"/>
      <w:r>
        <w:t>frameworks</w:t>
      </w:r>
      <w:proofErr w:type="spellEnd"/>
      <w:r>
        <w:t xml:space="preserve"> » qui le compose. Il est assez fréquent que des </w:t>
      </w:r>
      <w:r w:rsidR="00687ED7">
        <w:t>modifications</w:t>
      </w:r>
      <w:r>
        <w:t xml:space="preserve"> soient fait</w:t>
      </w:r>
      <w:r w:rsidR="00687ED7">
        <w:t>e</w:t>
      </w:r>
      <w:r>
        <w:t xml:space="preserve">s au niveau d’Apache Cordova (surtout au niveau des plugins) et que </w:t>
      </w:r>
      <w:r w:rsidR="00F06A38">
        <w:t>celles-ci</w:t>
      </w:r>
      <w:r>
        <w:t xml:space="preserve"> cassent le fonctionnement actuel de notre application.</w:t>
      </w:r>
      <w:r w:rsidR="002B3251">
        <w:t xml:space="preserve"> De plus, certains plugins ne sont pas fonctionnels et ne peuvent pas être utilisé</w:t>
      </w:r>
      <w:r w:rsidR="00CB6F58">
        <w:t>s</w:t>
      </w:r>
      <w:r w:rsidR="002B3251">
        <w:t xml:space="preserve">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41866B48" w14:textId="77777777" w:rsidR="00033C96" w:rsidRPr="00F339D8" w:rsidRDefault="00033C96" w:rsidP="00F339D8">
      <w:pPr>
        <w:pStyle w:val="Corpsdetexte"/>
      </w:pPr>
    </w:p>
    <w:p w14:paraId="5FBE47B5" w14:textId="05A21DC6" w:rsidR="0021190E" w:rsidRDefault="0021190E" w:rsidP="0021190E">
      <w:pPr>
        <w:pStyle w:val="Titre2"/>
      </w:pPr>
      <w:bookmarkStart w:id="26" w:name="_Toc523479679"/>
      <w:r>
        <w:t>Xamarin</w:t>
      </w:r>
      <w:bookmarkEnd w:id="26"/>
    </w:p>
    <w:p w14:paraId="19919970" w14:textId="2DF67318" w:rsidR="007A6028" w:rsidRDefault="008F77CF" w:rsidP="00FB7244">
      <w:pPr>
        <w:pStyle w:val="Texte"/>
      </w:pPr>
      <w:r>
        <w:t>Xamarin est un Framework dédié au développement d’application</w:t>
      </w:r>
      <w:r w:rsidR="00EE32F3">
        <w:t>s</w:t>
      </w:r>
      <w:r>
        <w:t xml:space="preserve"> mobile</w:t>
      </w:r>
      <w:r w:rsidR="00EE32F3">
        <w:t>s</w:t>
      </w:r>
      <w:r>
        <w:t xml:space="preserve"> « cross-platform » (Android, IOS et pour ceux qui veulent, Windows Phone). Contrairement à la plupart des autres Frameworks de développement cross-platform</w:t>
      </w:r>
      <w:r w:rsidR="00716770">
        <w:t>,</w:t>
      </w:r>
      <w:r>
        <w:t xml:space="preserve"> </w:t>
      </w:r>
      <w:r w:rsidR="007A6028">
        <w:t xml:space="preserve">Xamarin est basé sur le Framework .NET et utilise le langage C# et </w:t>
      </w:r>
      <w:r w:rsidR="00716770">
        <w:t>non</w:t>
      </w:r>
      <w:r w:rsidR="007A6028">
        <w:t xml:space="preserve"> JavaScript.</w:t>
      </w:r>
    </w:p>
    <w:p w14:paraId="22F03DF1" w14:textId="7CE05501" w:rsidR="00843BBC" w:rsidRDefault="007A6028" w:rsidP="00FB7244">
      <w:pPr>
        <w:pStyle w:val="Texte"/>
      </w:pPr>
      <w:r>
        <w:t xml:space="preserve">Contrairement aux </w:t>
      </w:r>
      <w:r w:rsidR="00B46E91">
        <w:t>idées reçues</w:t>
      </w:r>
      <w:r>
        <w:t xml:space="preserve">, Xamarin n’est pas un </w:t>
      </w:r>
      <w:r w:rsidR="00843BBC">
        <w:t>Framework</w:t>
      </w:r>
      <w:r>
        <w:t xml:space="preserve"> interprété mais compilé nativement, ce qui lui donne la possibilité de créer des applications</w:t>
      </w:r>
      <w:r w:rsidR="00843BBC">
        <w:t xml:space="preserve"> très performantes avec un design proche d’un design natif. </w:t>
      </w:r>
      <w:r w:rsidR="00843BBC">
        <w:fldChar w:fldCharType="begin"/>
      </w:r>
      <w:r w:rsidR="00AA1667">
        <w:instrText xml:space="preserve"> ADDIN ZOTERO_ITEM CSL_CITATION {"citationID":"sXRY3S3h","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00843BBC">
        <w:fldChar w:fldCharType="separate"/>
      </w:r>
      <w:r w:rsidR="00AA1667" w:rsidRPr="00AA1667">
        <w:rPr>
          <w:rFonts w:cs="Arial"/>
        </w:rPr>
        <w:t>(Altexsoft, 2018b)</w:t>
      </w:r>
      <w:r w:rsidR="00843BBC">
        <w:fldChar w:fldCharType="end"/>
      </w:r>
      <w:r w:rsidR="00843BBC">
        <w:t xml:space="preserve"> </w:t>
      </w:r>
    </w:p>
    <w:p w14:paraId="6F448A04" w14:textId="4F0A5313" w:rsidR="008F77CF" w:rsidRDefault="008F77CF" w:rsidP="00FB7244">
      <w:pPr>
        <w:pStyle w:val="Texte"/>
      </w:pPr>
      <w:r>
        <w:t>Ce Framework offre la possibilité de créer un seul code source logique</w:t>
      </w:r>
      <w:r w:rsidR="00843BBC">
        <w:t xml:space="preserve"> codé en C# et </w:t>
      </w:r>
      <w:r>
        <w:t xml:space="preserve"> transférable sur plusieurs OS cibles. En ce qui concerne la partie visuel</w:t>
      </w:r>
      <w:r w:rsidR="009F515C">
        <w:t>le</w:t>
      </w:r>
      <w:r>
        <w:t xml:space="preserve"> de l’application, il existe deux options :</w:t>
      </w:r>
    </w:p>
    <w:p w14:paraId="7B0E188B" w14:textId="6F1F4419" w:rsidR="008F77CF" w:rsidRPr="00FB7244" w:rsidRDefault="00843BBC" w:rsidP="00FB7244">
      <w:pPr>
        <w:pStyle w:val="puceTB"/>
      </w:pPr>
      <w:proofErr w:type="spellStart"/>
      <w:r w:rsidRPr="00FB7244">
        <w:t>Xamarin.Android</w:t>
      </w:r>
      <w:proofErr w:type="spellEnd"/>
      <w:r w:rsidRPr="00FB7244">
        <w:t xml:space="preserve"> et </w:t>
      </w:r>
      <w:proofErr w:type="spellStart"/>
      <w:r w:rsidRPr="00FB7244">
        <w:t>Xamarin.IOS</w:t>
      </w:r>
      <w:proofErr w:type="spellEnd"/>
      <w:r w:rsidRPr="00FB7244">
        <w:t xml:space="preserve"> </w:t>
      </w:r>
      <w:r w:rsidR="009F515C">
        <w:t>permettant de créer une interface native pour chaque OS cible</w:t>
      </w:r>
    </w:p>
    <w:p w14:paraId="309FCAC0" w14:textId="1D846DAB" w:rsidR="008F77CF" w:rsidRPr="00FB7244" w:rsidRDefault="008F77CF" w:rsidP="00FB7244">
      <w:pPr>
        <w:pStyle w:val="puceTB"/>
      </w:pPr>
      <w:proofErr w:type="spellStart"/>
      <w:r w:rsidRPr="00FB7244">
        <w:t>Xamarin.Forms</w:t>
      </w:r>
      <w:proofErr w:type="spellEnd"/>
      <w:r w:rsidR="00A77B5B" w:rsidRPr="00FB7244">
        <w:t xml:space="preserve"> permettant de créer un seul design « cross-platform » pour Android, IOS et Win</w:t>
      </w:r>
      <w:r w:rsidR="009F515C">
        <w:t>d</w:t>
      </w:r>
      <w:r w:rsidR="00A77B5B" w:rsidRPr="00FB7244">
        <w:t>ows Phone.</w:t>
      </w:r>
    </w:p>
    <w:p w14:paraId="28154E7F" w14:textId="77777777" w:rsidR="00FB7244" w:rsidRDefault="00FB7244" w:rsidP="00FB7244">
      <w:pPr>
        <w:pStyle w:val="puceTB"/>
        <w:numPr>
          <w:ilvl w:val="0"/>
          <w:numId w:val="0"/>
        </w:numPr>
      </w:pPr>
    </w:p>
    <w:p w14:paraId="73E7F3AC" w14:textId="35C87BCB" w:rsidR="00843BBC" w:rsidRPr="00FB7244" w:rsidRDefault="00843BBC" w:rsidP="00FB7244">
      <w:pPr>
        <w:pStyle w:val="Texte"/>
      </w:pPr>
      <w:r w:rsidRPr="00FB7244">
        <w:lastRenderedPageBreak/>
        <w:t>La première option est bien évidemment la plus performante,</w:t>
      </w:r>
      <w:r w:rsidR="00166963">
        <w:t xml:space="preserve"> car</w:t>
      </w:r>
      <w:r w:rsidRPr="00FB7244">
        <w:t xml:space="preserve"> chaque OS cible aura son propre design cré</w:t>
      </w:r>
      <w:r w:rsidR="00166963">
        <w:t>é</w:t>
      </w:r>
      <w:r w:rsidRPr="00FB7244">
        <w:t xml:space="preserve"> en langage</w:t>
      </w:r>
      <w:r w:rsidR="00166963">
        <w:t xml:space="preserve"> natif</w:t>
      </w:r>
      <w:r w:rsidRPr="00FB7244">
        <w:t>. De plus, créer un design en langage natif nous permet de rester le plus fidèle possible aux</w:t>
      </w:r>
      <w:r>
        <w:t xml:space="preserve"> </w:t>
      </w:r>
      <w:r w:rsidRPr="00FB7244">
        <w:t xml:space="preserve">normes </w:t>
      </w:r>
      <w:r w:rsidR="00FB7244">
        <w:t>des interfaces utilisateurs</w:t>
      </w:r>
      <w:r w:rsidRPr="00FB7244">
        <w:t xml:space="preserve"> proposées par chaque plateforme. Le désavantage réside dans l’obligation d’écrire plusieurs fois le même code pour chaque OS ciblé.</w:t>
      </w:r>
    </w:p>
    <w:p w14:paraId="43033EDA" w14:textId="1B0D5868" w:rsidR="00A333EC" w:rsidRPr="00A333EC" w:rsidRDefault="00843BBC" w:rsidP="003120AE">
      <w:pPr>
        <w:pStyle w:val="Texte"/>
      </w:pPr>
      <w:r w:rsidRPr="00FB7244">
        <w:t xml:space="preserve">La deuxième option, </w:t>
      </w:r>
      <w:proofErr w:type="spellStart"/>
      <w:r w:rsidRPr="00FB7244">
        <w:t>Xamarin.Forms</w:t>
      </w:r>
      <w:proofErr w:type="spellEnd"/>
      <w:r w:rsidRPr="00FB7244">
        <w:t xml:space="preserve">, </w:t>
      </w:r>
      <w:r w:rsidR="00170412" w:rsidRPr="00FB7244">
        <w:t>facilite grandement le développement et permet d’avoir un design unifié entre les différentes plateformes mais pose un problème de taille</w:t>
      </w:r>
      <w:r w:rsidR="00FB7244" w:rsidRPr="00FB7244">
        <w:t xml:space="preserve">. Les performances </w:t>
      </w:r>
      <w:r w:rsidR="00775279">
        <w:t>sont</w:t>
      </w:r>
      <w:r w:rsidR="00FB7244" w:rsidRPr="00FB7244">
        <w:t xml:space="preserve"> grandement diminuées pour certaines opérations et la création de design</w:t>
      </w:r>
      <w:r w:rsidR="001C5C90">
        <w:t>s</w:t>
      </w:r>
      <w:r w:rsidR="00FB7244" w:rsidRPr="00FB7244">
        <w:t xml:space="preserve"> compliqué</w:t>
      </w:r>
      <w:r w:rsidR="001C5C90">
        <w:t>s</w:t>
      </w:r>
      <w:r w:rsidR="00FB7244" w:rsidRPr="00FB7244">
        <w:t xml:space="preserve"> sera impossible.</w:t>
      </w:r>
      <w:r w:rsidRPr="00FB7244">
        <w:t xml:space="preserve"> </w:t>
      </w:r>
      <w:r w:rsidRPr="00FB7244">
        <w:fldChar w:fldCharType="begin"/>
      </w:r>
      <w:r w:rsidR="00AA1667">
        <w:instrText xml:space="preserve"> ADDIN ZOTERO_ITEM CSL_CITATION {"citationID":"jYg7x2zf","properties":{"formattedCitation":"(Altexsoft, 2018c)","plainCitation":"(Altexsoft, 2018c)","noteIndex":0},"citationItems":[{"id":175,"uris":["http://zotero.org/users/4965059/items/THRP88R5"],"uri":["http://zotero.org/users/4965059/items/THRP88R5"],"itemData":{"id":175,"type":"post-weblog","title":"Xamarin vs React Native vs Ionic: Cross-platform Mobile Frameworks Comparison","abstract":"Comparison of cross-platform frameworks to build mobile applications: Xamarin vs React Native vs Ionic. Considering characteristics: the language stack; running","URL":"https://www.altexsoft.com/blog/engineering/xamarin-vs-react-native-vs-ionic-cross-platform-mobile-frameworks-comparison/","shortTitle":"Xamarin vs React Native vs Ionic","language":"en-US","author":[{"family":"Altexsoft","given":""}],"issued":{"date-parts":[["2018",2,19]]},"accessed":{"date-parts":[["2018",6,13]]}}}],"schema":"https://github.com/citation-style-language/schema/raw/master/csl-citation.json"} </w:instrText>
      </w:r>
      <w:r w:rsidRPr="00FB7244">
        <w:fldChar w:fldCharType="separate"/>
      </w:r>
      <w:r w:rsidR="00AA1667" w:rsidRPr="00AA1667">
        <w:rPr>
          <w:rFonts w:cs="Arial"/>
        </w:rPr>
        <w:t>(Altexsoft, 2018c)</w:t>
      </w:r>
      <w:r w:rsidRPr="00FB7244">
        <w:fldChar w:fldCharType="end"/>
      </w:r>
    </w:p>
    <w:p w14:paraId="21D1DA2D" w14:textId="41CEF428" w:rsidR="00457AC1" w:rsidRDefault="002040B2" w:rsidP="00457AC1">
      <w:pPr>
        <w:pStyle w:val="Titre3"/>
      </w:pPr>
      <w:bookmarkStart w:id="27" w:name="_Toc523479680"/>
      <w:r>
        <w:rPr>
          <w:noProof/>
        </w:rPr>
        <mc:AlternateContent>
          <mc:Choice Requires="wps">
            <w:drawing>
              <wp:anchor distT="0" distB="0" distL="114300" distR="114300" simplePos="0" relativeHeight="251676160" behindDoc="1" locked="0" layoutInCell="1" allowOverlap="1" wp14:anchorId="70F1B797" wp14:editId="14F04954">
                <wp:simplePos x="0" y="0"/>
                <wp:positionH relativeFrom="column">
                  <wp:posOffset>3136265</wp:posOffset>
                </wp:positionH>
                <wp:positionV relativeFrom="paragraph">
                  <wp:posOffset>198755</wp:posOffset>
                </wp:positionV>
                <wp:extent cx="2156460" cy="297180"/>
                <wp:effectExtent l="0" t="0" r="0" b="7620"/>
                <wp:wrapTight wrapText="bothSides">
                  <wp:wrapPolygon edited="0">
                    <wp:start x="0" y="0"/>
                    <wp:lineTo x="0" y="20769"/>
                    <wp:lineTo x="21371" y="20769"/>
                    <wp:lineTo x="21371" y="0"/>
                    <wp:lineTo x="0" y="0"/>
                  </wp:wrapPolygon>
                </wp:wrapTight>
                <wp:docPr id="15" name="Zone de texte 15"/>
                <wp:cNvGraphicFramePr/>
                <a:graphic xmlns:a="http://schemas.openxmlformats.org/drawingml/2006/main">
                  <a:graphicData uri="http://schemas.microsoft.com/office/word/2010/wordprocessingShape">
                    <wps:wsp>
                      <wps:cNvSpPr txBox="1"/>
                      <wps:spPr>
                        <a:xfrm>
                          <a:off x="0" y="0"/>
                          <a:ext cx="2156460" cy="297180"/>
                        </a:xfrm>
                        <a:prstGeom prst="rect">
                          <a:avLst/>
                        </a:prstGeom>
                        <a:solidFill>
                          <a:prstClr val="white"/>
                        </a:solidFill>
                        <a:ln>
                          <a:noFill/>
                        </a:ln>
                      </wps:spPr>
                      <wps:txbx>
                        <w:txbxContent>
                          <w:p w14:paraId="602FF109" w14:textId="3F302979" w:rsidR="00940131" w:rsidRPr="002040B2" w:rsidRDefault="00940131" w:rsidP="002040B2">
                            <w:pPr>
                              <w:pStyle w:val="Lgende"/>
                              <w:rPr>
                                <w:noProof/>
                                <w:sz w:val="18"/>
                              </w:rPr>
                            </w:pPr>
                            <w:bookmarkStart w:id="28" w:name="_Toc523479734"/>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sidR="00EF7862">
                              <w:rPr>
                                <w:noProof/>
                                <w:sz w:val="18"/>
                              </w:rPr>
                              <w:t>7</w:t>
                            </w:r>
                            <w:r w:rsidRPr="002040B2">
                              <w:rPr>
                                <w:sz w:val="18"/>
                              </w:rPr>
                              <w:fldChar w:fldCharType="end"/>
                            </w:r>
                            <w:r w:rsidRPr="002040B2">
                              <w:rPr>
                                <w:sz w:val="18"/>
                              </w:rPr>
                              <w:t xml:space="preserve"> - Structure simplifié</w:t>
                            </w:r>
                            <w:r>
                              <w:rPr>
                                <w:sz w:val="18"/>
                              </w:rPr>
                              <w:t>e</w:t>
                            </w:r>
                            <w:r w:rsidRPr="002040B2">
                              <w:rPr>
                                <w:sz w:val="18"/>
                              </w:rPr>
                              <w:t xml:space="preserve"> d'une application Xamari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F1B797" id="_x0000_t202" coordsize="21600,21600" o:spt="202" path="m,l,21600r21600,l21600,xe">
                <v:stroke joinstyle="miter"/>
                <v:path gradientshapeok="t" o:connecttype="rect"/>
              </v:shapetype>
              <v:shape id="Zone de texte 15" o:spid="_x0000_s1026" type="#_x0000_t202" style="position:absolute;left:0;text-align:left;margin-left:246.95pt;margin-top:15.65pt;width:169.8pt;height:23.4pt;z-index:-251640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" stroked="f">
                <v:textbox inset="0,0,0,0">
                  <w:txbxContent>
                    <w:p w14:paraId="602FF109" w14:textId="3F302979" w:rsidR="00940131" w:rsidRPr="002040B2" w:rsidRDefault="00940131" w:rsidP="002040B2">
                      <w:pPr>
                        <w:pStyle w:val="Lgende"/>
                        <w:rPr>
                          <w:noProof/>
                          <w:sz w:val="18"/>
                        </w:rPr>
                      </w:pPr>
                      <w:bookmarkStart w:id="29" w:name="_Toc523479734"/>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sidR="00EF7862">
                        <w:rPr>
                          <w:noProof/>
                          <w:sz w:val="18"/>
                        </w:rPr>
                        <w:t>7</w:t>
                      </w:r>
                      <w:r w:rsidRPr="002040B2">
                        <w:rPr>
                          <w:sz w:val="18"/>
                        </w:rPr>
                        <w:fldChar w:fldCharType="end"/>
                      </w:r>
                      <w:r w:rsidRPr="002040B2">
                        <w:rPr>
                          <w:sz w:val="18"/>
                        </w:rPr>
                        <w:t xml:space="preserve"> - Structure simplifié</w:t>
                      </w:r>
                      <w:r>
                        <w:rPr>
                          <w:sz w:val="18"/>
                        </w:rPr>
                        <w:t>e</w:t>
                      </w:r>
                      <w:r w:rsidRPr="002040B2">
                        <w:rPr>
                          <w:sz w:val="18"/>
                        </w:rPr>
                        <w:t xml:space="preserve"> d'une application Xamarin</w:t>
                      </w:r>
                      <w:bookmarkEnd w:id="29"/>
                    </w:p>
                  </w:txbxContent>
                </v:textbox>
                <w10:wrap type="tight"/>
              </v:shape>
            </w:pict>
          </mc:Fallback>
        </mc:AlternateContent>
      </w:r>
      <w:r w:rsidR="00457AC1">
        <w:t>Architecture</w:t>
      </w:r>
      <w:bookmarkEnd w:id="27"/>
    </w:p>
    <w:p w14:paraId="15526917" w14:textId="3B798CA1" w:rsidR="00FB7244" w:rsidRDefault="002040B2" w:rsidP="00FB7244">
      <w:pPr>
        <w:pStyle w:val="Corpsdetexte"/>
        <w:rPr>
          <w:noProof/>
        </w:rPr>
      </w:pPr>
      <w:r>
        <w:rPr>
          <w:noProof/>
        </w:rPr>
        <w:drawing>
          <wp:anchor distT="0" distB="0" distL="114300" distR="114300" simplePos="0" relativeHeight="251672064" behindDoc="1" locked="0" layoutInCell="1" allowOverlap="1" wp14:anchorId="1E02FA5F" wp14:editId="6139D822">
            <wp:simplePos x="0" y="0"/>
            <wp:positionH relativeFrom="column">
              <wp:posOffset>3212465</wp:posOffset>
            </wp:positionH>
            <wp:positionV relativeFrom="paragraph">
              <wp:posOffset>457835</wp:posOffset>
            </wp:positionV>
            <wp:extent cx="1953895" cy="2247900"/>
            <wp:effectExtent l="171450" t="171450" r="179705" b="190500"/>
            <wp:wrapTight wrapText="bothSides">
              <wp:wrapPolygon edited="0">
                <wp:start x="-1685" y="-1647"/>
                <wp:lineTo x="-1895" y="22332"/>
                <wp:lineTo x="-1264" y="22881"/>
                <wp:lineTo x="-1053" y="23247"/>
                <wp:lineTo x="22534" y="23247"/>
                <wp:lineTo x="22744" y="22881"/>
                <wp:lineTo x="23376" y="22332"/>
                <wp:lineTo x="23376" y="-1647"/>
                <wp:lineTo x="-1685" y="-1647"/>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53895" cy="2247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r w:rsidR="00FB7244">
        <w:t>Comme expliqué précédemment, Xamarin offre la possibilité de créer un seul code logique et une ou plusieurs interfaces utilisateurs.</w:t>
      </w:r>
      <w:r w:rsidRPr="002040B2">
        <w:rPr>
          <w:noProof/>
        </w:rPr>
        <w:t xml:space="preserve"> </w:t>
      </w:r>
    </w:p>
    <w:p w14:paraId="647911D8" w14:textId="36AB4F69" w:rsidR="00CD13F7" w:rsidRDefault="002040B2" w:rsidP="00FB7244">
      <w:pPr>
        <w:pStyle w:val="Corpsdetexte"/>
      </w:pPr>
      <w:r>
        <w:t xml:space="preserve">L’image ci-contre représente la structure simplifiée d’une application Xamarin. Toute la partie logique et </w:t>
      </w:r>
      <w:r w:rsidR="00565248">
        <w:t xml:space="preserve">les </w:t>
      </w:r>
      <w:r>
        <w:t>accès aux composants natifs du téléphone se trouve</w:t>
      </w:r>
      <w:r w:rsidR="006825C2">
        <w:t>nt</w:t>
      </w:r>
      <w:r>
        <w:t xml:space="preserve"> dans un bloc de cod</w:t>
      </w:r>
      <w:r w:rsidR="001E1226">
        <w:t>e</w:t>
      </w:r>
      <w:r>
        <w:t xml:space="preserve"> partagé et unique pour toutes les plateformes. Le seul code non partagé est le design de l’interface, pour autant </w:t>
      </w:r>
      <w:r w:rsidR="001E0C11">
        <w:t>qu’il</w:t>
      </w:r>
      <w:r>
        <w:t xml:space="preserve"> ne soit pas créé avec </w:t>
      </w:r>
      <w:proofErr w:type="spellStart"/>
      <w:r>
        <w:t>Xamarin.Forms</w:t>
      </w:r>
      <w:proofErr w:type="spellEnd"/>
      <w:r>
        <w:t>.</w:t>
      </w:r>
    </w:p>
    <w:p w14:paraId="751B1855" w14:textId="43C07EF3" w:rsidR="002040B2" w:rsidRDefault="002040B2" w:rsidP="002040B2">
      <w:pPr>
        <w:pStyle w:val="source"/>
      </w:pPr>
      <w:r w:rsidRPr="002040B2">
        <w:fldChar w:fldCharType="begin"/>
      </w:r>
      <w:r w:rsidR="00AA1667">
        <w:instrText xml:space="preserve"> ADDIN ZOTERO_ITEM CSL_CITATION {"citationID":"JvbCKb4V","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2040B2">
        <w:fldChar w:fldCharType="separate"/>
      </w:r>
      <w:r w:rsidR="00AA1667" w:rsidRPr="00AA1667">
        <w:rPr>
          <w:rFonts w:cs="Arial"/>
        </w:rPr>
        <w:t>(Altexsoft, 2018b)</w:t>
      </w:r>
      <w:r w:rsidRPr="002040B2">
        <w:fldChar w:fldCharType="end"/>
      </w:r>
    </w:p>
    <w:p w14:paraId="7D244CC2" w14:textId="7406B2D1" w:rsidR="00AA1667" w:rsidRDefault="00AA1667" w:rsidP="001B275A">
      <w:pPr>
        <w:pStyle w:val="Texte"/>
      </w:pPr>
      <w:r>
        <w:t>Les interfaces sont créées dans le langage XAML qui est une extension du langage XML. XAML</w:t>
      </w:r>
      <w:r w:rsidR="005B7B8B">
        <w:t xml:space="preserve"> </w:t>
      </w:r>
      <w:r>
        <w:t xml:space="preserve">permet l’intégration </w:t>
      </w:r>
      <w:r w:rsidR="004D6494">
        <w:t xml:space="preserve">aux balises XML </w:t>
      </w:r>
      <w:r>
        <w:t>de commandes</w:t>
      </w:r>
      <w:r w:rsidR="00837E9F">
        <w:t xml:space="preserve"> </w:t>
      </w:r>
      <w:r>
        <w:t>associées à des propriétés</w:t>
      </w:r>
      <w:r w:rsidR="00E11A9C">
        <w:t xml:space="preserve"> logiques</w:t>
      </w:r>
      <w:r>
        <w:t xml:space="preserve">. Ce système va fonctionner exactement de la même manière qu’Angular avec le binding de données. </w:t>
      </w:r>
      <w:r>
        <w:fldChar w:fldCharType="begin"/>
      </w:r>
      <w:r>
        <w:instrText xml:space="preserve"> ADDIN ZOTERO_ITEM CSL_CITATION {"citationID":"SnDeYHL6","properties":{"formattedCitation":"(Xaml.fr, 2012)","plainCitation":"(Xaml.fr, 2012)","noteIndex":0},"citationItems":[{"id":230,"uris":["http://zotero.org/users/4965059/items/29W3Z4C7"],"uri":["http://zotero.org/users/4965059/items/29W3Z4C7"],"itemData":{"id":230,"type":"webpage","title":"Description de XAML","URL":"https://www.xaml.fr/xaml-description.html","author":[{"literal":"Xaml.fr"}],"issued":{"date-parts":[["2012"]]},"accessed":{"date-parts":[["2018",8,24]]}}}],"schema":"https://github.com/citation-style-language/schema/raw/master/csl-citation.json"} </w:instrText>
      </w:r>
      <w:r>
        <w:fldChar w:fldCharType="separate"/>
      </w:r>
      <w:r w:rsidRPr="00AA1667">
        <w:rPr>
          <w:rFonts w:cs="Arial"/>
        </w:rPr>
        <w:t>(Xaml.fr, 2012)</w:t>
      </w:r>
      <w:r>
        <w:fldChar w:fldCharType="end"/>
      </w:r>
    </w:p>
    <w:p w14:paraId="15FBC237" w14:textId="778A0F02" w:rsidR="00CD13F7" w:rsidRPr="001B275A" w:rsidRDefault="00CD13F7" w:rsidP="001B275A">
      <w:pPr>
        <w:pStyle w:val="Texte"/>
      </w:pPr>
      <w:r w:rsidRPr="001B275A">
        <w:t>Tout comme pour Ionic, les systèmes d’exploitation mobiles ne comprennent pas le langage C# et doivent donc avoir un environnement de runtime spécifique. Étant donné que ces plateformes n’ont pas cet environnement de manière native, Xamarin a pris la décision de l’ajouter dans le code source de l’application. De cette manière, quel que soit le système d’exploitation mobile sur lequel est lancé</w:t>
      </w:r>
      <w:r w:rsidR="00EC7B64">
        <w:t>e</w:t>
      </w:r>
      <w:r w:rsidRPr="001B275A">
        <w:t xml:space="preserve"> l’application, elle pourra fonctionner</w:t>
      </w:r>
      <w:r w:rsidR="00C0328F" w:rsidRPr="001B275A">
        <w:t>.</w:t>
      </w:r>
      <w:r w:rsidRPr="001B275A">
        <w:t xml:space="preserve"> </w:t>
      </w:r>
    </w:p>
    <w:p w14:paraId="6C8DB6CC" w14:textId="77777777" w:rsidR="00B0373C" w:rsidRDefault="00B0373C">
      <w:r>
        <w:br w:type="page"/>
      </w:r>
    </w:p>
    <w:p w14:paraId="746F059E" w14:textId="39722F4F" w:rsidR="00C0328F" w:rsidRPr="001B275A" w:rsidRDefault="00C0328F" w:rsidP="001B275A">
      <w:pPr>
        <w:pStyle w:val="Texte"/>
      </w:pPr>
      <w:r w:rsidRPr="001B275A">
        <w:lastRenderedPageBreak/>
        <w:t>Le schéma ci-dessous représente l’architecture complète d’une application Xamarin, incluant l’environnement de runtime, le code partagé et les interfaces utilisateurs.</w:t>
      </w:r>
    </w:p>
    <w:p w14:paraId="57AB9EAA" w14:textId="3A938704" w:rsidR="000E0D97" w:rsidRDefault="000E0D97" w:rsidP="000E0D97">
      <w:pPr>
        <w:pStyle w:val="Lgende"/>
        <w:keepNext/>
      </w:pPr>
      <w:bookmarkStart w:id="30" w:name="_Toc523479735"/>
      <w:r>
        <w:t xml:space="preserve">Figure </w:t>
      </w:r>
      <w:r w:rsidR="00232E8C">
        <w:rPr>
          <w:noProof/>
        </w:rPr>
        <w:fldChar w:fldCharType="begin"/>
      </w:r>
      <w:r w:rsidR="00232E8C">
        <w:rPr>
          <w:noProof/>
        </w:rPr>
        <w:instrText xml:space="preserve"> SEQ Figure \* ARABIC </w:instrText>
      </w:r>
      <w:r w:rsidR="00232E8C">
        <w:rPr>
          <w:noProof/>
        </w:rPr>
        <w:fldChar w:fldCharType="separate"/>
      </w:r>
      <w:r w:rsidR="00EF7862">
        <w:rPr>
          <w:noProof/>
        </w:rPr>
        <w:t>8</w:t>
      </w:r>
      <w:r w:rsidR="00232E8C">
        <w:rPr>
          <w:noProof/>
        </w:rPr>
        <w:fldChar w:fldCharType="end"/>
      </w:r>
      <w:r>
        <w:t xml:space="preserve"> - Architecture de Xamarin</w:t>
      </w:r>
      <w:bookmarkEnd w:id="30"/>
    </w:p>
    <w:p w14:paraId="227321D9" w14:textId="60E8CFF0" w:rsidR="000E0D97" w:rsidRDefault="000E0D97" w:rsidP="000E0D97">
      <w:pPr>
        <w:pStyle w:val="Corpsdetexte"/>
      </w:pPr>
      <w:r>
        <w:rPr>
          <w:noProof/>
        </w:rPr>
        <w:drawing>
          <wp:inline distT="0" distB="0" distL="0" distR="0" wp14:anchorId="1BF5DF63" wp14:editId="0325682C">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9405" cy="2904490"/>
                    </a:xfrm>
                    <a:prstGeom prst="rect">
                      <a:avLst/>
                    </a:prstGeom>
                  </pic:spPr>
                </pic:pic>
              </a:graphicData>
            </a:graphic>
          </wp:inline>
        </w:drawing>
      </w:r>
      <w:r>
        <w:t xml:space="preserve"> </w:t>
      </w:r>
    </w:p>
    <w:p w14:paraId="5E7E102A" w14:textId="7592B1EB" w:rsidR="000E0D97" w:rsidRDefault="000E0D97" w:rsidP="000E0D97">
      <w:pPr>
        <w:pStyle w:val="source"/>
      </w:pPr>
      <w:r w:rsidRPr="000E0D97">
        <w:fldChar w:fldCharType="begin"/>
      </w:r>
      <w:r w:rsidR="000E5A8A">
        <w:instrText xml:space="preserve"> ADDIN ZOTERO_ITEM CSL_CITATION {"citationID":"lQva1lmu","properties":{"formattedCitation":"(Nexgendesign, Non dat\\uc0\\u233{})","plainCitation":"(Nexgendesign, Non daté)","noteIndex":0},"citationItems":[{"id":211,"uris":["http://zotero.org/users/4965059/items/ILH8GSBL"],"uri":["http://zotero.org/users/4965059/items/ILH8GSBL"],"itemData":{"id":211,"type":"webpage","title":"7 Reasons Xamarin Can Be a Trouble | NexGenDesign","URL":"http://www.nexgendesign.com/xamarin-troubles","author":[{"family":"Nexgendesign","given":""}],"issued":{"literal":"Non daté"},"accessed":{"date-parts":[["2018",6,19]]}}}],"schema":"https://github.com/citation-style-language/schema/raw/master/csl-citation.json"} </w:instrText>
      </w:r>
      <w:r w:rsidRPr="000E0D97">
        <w:fldChar w:fldCharType="separate"/>
      </w:r>
      <w:r w:rsidR="000E5A8A" w:rsidRPr="000E5A8A">
        <w:rPr>
          <w:rFonts w:cs="Arial"/>
          <w:szCs w:val="24"/>
        </w:rPr>
        <w:t>(Nexgendesign, Non daté)</w:t>
      </w:r>
      <w:r w:rsidRPr="000E0D97">
        <w:fldChar w:fldCharType="end"/>
      </w:r>
    </w:p>
    <w:p w14:paraId="70DCAAB2" w14:textId="29580177" w:rsidR="000E5A8A" w:rsidRPr="000E5A8A" w:rsidRDefault="000E5A8A" w:rsidP="001B275A">
      <w:pPr>
        <w:pStyle w:val="Texte"/>
      </w:pPr>
      <w:r>
        <w:t xml:space="preserve">En </w:t>
      </w:r>
      <w:r w:rsidR="009A4BAB">
        <w:t>créant</w:t>
      </w:r>
      <w:r>
        <w:t xml:space="preserve"> des interfaces</w:t>
      </w:r>
      <w:r w:rsidR="00B0373C">
        <w:t xml:space="preserve"> utilisateur</w:t>
      </w:r>
      <w:r>
        <w:t xml:space="preserve"> différenciées pour chaque plateforme cible, </w:t>
      </w:r>
      <w:r w:rsidR="0016779E">
        <w:t>ses</w:t>
      </w:r>
      <w:r>
        <w:t xml:space="preserve"> composants vont être natifs. Le seul code non natif sera alors </w:t>
      </w:r>
      <w:r w:rsidR="00361C6D">
        <w:t>celui</w:t>
      </w:r>
      <w:r>
        <w:t xml:space="preserve"> partagé en C# qui tourne dans </w:t>
      </w:r>
      <w:r w:rsidR="0040654A">
        <w:t>son</w:t>
      </w:r>
      <w:r>
        <w:t xml:space="preserve"> propre environnement de run</w:t>
      </w:r>
      <w:r w:rsidR="009A4BAB">
        <w:t xml:space="preserve">time </w:t>
      </w:r>
      <w:r w:rsidR="008A2B0D">
        <w:t>créé</w:t>
      </w:r>
      <w:r w:rsidR="009A4BAB">
        <w:t xml:space="preserve"> pour avoir des performances maximales. Si l’on décide d’utiliser </w:t>
      </w:r>
      <w:proofErr w:type="spellStart"/>
      <w:r w:rsidR="009A4BAB">
        <w:t>Xamarin.Forms</w:t>
      </w:r>
      <w:proofErr w:type="spellEnd"/>
      <w:r w:rsidR="009A4BAB">
        <w:t xml:space="preserve">, l’interface utilisateur ne sera alors plus composée de composants natifs et perdra alors grandement en performance. Il sera néanmoins possible de </w:t>
      </w:r>
      <w:r w:rsidR="00AA1667">
        <w:t>partager</w:t>
      </w:r>
      <w:r w:rsidR="009A4BAB">
        <w:t xml:space="preserve"> </w:t>
      </w:r>
      <w:r w:rsidR="00AF73B7">
        <w:t>entre</w:t>
      </w:r>
      <w:r w:rsidR="009A4BAB">
        <w:t xml:space="preserve"> 90% </w:t>
      </w:r>
      <w:r w:rsidR="00AF73B7">
        <w:t>et</w:t>
      </w:r>
      <w:r w:rsidR="009A4BAB">
        <w:t xml:space="preserve"> 100% d</w:t>
      </w:r>
      <w:r w:rsidR="00AF73B7">
        <w:t>u</w:t>
      </w:r>
      <w:r w:rsidR="009A4BAB">
        <w:t xml:space="preserve"> code en utilisant cette option.</w:t>
      </w:r>
    </w:p>
    <w:p w14:paraId="0AABA7A6" w14:textId="234F1B0F" w:rsidR="00457AC1" w:rsidRDefault="00457AC1" w:rsidP="00457AC1">
      <w:pPr>
        <w:pStyle w:val="Titre3"/>
      </w:pPr>
      <w:bookmarkStart w:id="31" w:name="_Toc523479681"/>
      <w:r>
        <w:t>Avantages</w:t>
      </w:r>
      <w:bookmarkEnd w:id="31"/>
    </w:p>
    <w:p w14:paraId="2CCDC5AC" w14:textId="0EBE3F4E" w:rsidR="001E0C11" w:rsidRPr="001B275A" w:rsidRDefault="001E0C11" w:rsidP="001B275A">
      <w:pPr>
        <w:pStyle w:val="Texte"/>
      </w:pPr>
      <w:r w:rsidRPr="001B275A">
        <w:t xml:space="preserve">Xamarin est un Framework proposant une approche totalement différente des autres Frameworks de développement mobiles. </w:t>
      </w:r>
      <w:r w:rsidR="00B46E91">
        <w:t>L’utilisation du la</w:t>
      </w:r>
      <w:r w:rsidRPr="001B275A">
        <w:t>ngage C#, fortement typé, y ajoute une couche de protection contre les éventuels bugs générés par un code approximatif.</w:t>
      </w:r>
    </w:p>
    <w:p w14:paraId="77676233" w14:textId="22DAC158" w:rsidR="001E0C11" w:rsidRPr="001B275A" w:rsidRDefault="000E5A8A" w:rsidP="001B275A">
      <w:pPr>
        <w:pStyle w:val="Texte"/>
      </w:pPr>
      <w:r w:rsidRPr="001B275A">
        <w:t xml:space="preserve">Comme expliqué précédemment, les performances d’une application créée grâce à Xamarin est très proche </w:t>
      </w:r>
      <w:r w:rsidR="00E14700">
        <w:t>ce celles</w:t>
      </w:r>
      <w:r w:rsidRPr="001B275A">
        <w:t xml:space="preserve"> d’une application native. Cela en fait un atout majeur pour ce Framework. En effet, il est très important d’avoir une application rapide et fluide car les utilisateurs aiment de moins en moins attendre </w:t>
      </w:r>
      <w:r w:rsidR="00B46E91">
        <w:t>le chargement d’une application</w:t>
      </w:r>
      <w:r w:rsidRPr="001B275A">
        <w:t>.</w:t>
      </w:r>
    </w:p>
    <w:p w14:paraId="7A786449" w14:textId="3EB44DA7" w:rsidR="000E5A8A" w:rsidRPr="001B275A" w:rsidRDefault="000E5A8A" w:rsidP="001B275A">
      <w:pPr>
        <w:pStyle w:val="Texte"/>
      </w:pPr>
      <w:r w:rsidRPr="001B275A">
        <w:lastRenderedPageBreak/>
        <w:t xml:space="preserve">La possibilité qu’offre Xamarin de créer l’interface utilisateur de </w:t>
      </w:r>
      <w:r w:rsidR="00B46E91">
        <w:t>deux</w:t>
      </w:r>
      <w:r w:rsidRPr="001B275A">
        <w:t xml:space="preserve"> manières différentes est aussi un atout pour le Framework. Si l’application développé</w:t>
      </w:r>
      <w:r w:rsidR="0061150E">
        <w:t>e</w:t>
      </w:r>
      <w:r w:rsidRPr="001B275A">
        <w:t xml:space="preserve"> n’utilise pas beaucoup de ressources, il est possible de créer une seule interface utilisateur partagée sur chaque plateforme. </w:t>
      </w:r>
      <w:r w:rsidR="00144754">
        <w:t>Même</w:t>
      </w:r>
      <w:r w:rsidRPr="001B275A">
        <w:t xml:space="preserve"> si l’application est une application lourde, Xamarin donne aussi la possibilité de créer des interfaces utilisateur natives pour garder des performances proches du natif. Il est aussi possible d’utiliser </w:t>
      </w:r>
      <w:proofErr w:type="spellStart"/>
      <w:r w:rsidRPr="001B275A">
        <w:t>Xamarin.Forms</w:t>
      </w:r>
      <w:proofErr w:type="spellEnd"/>
      <w:r w:rsidRPr="001B275A">
        <w:t xml:space="preserve"> pour créer des prototypes de </w:t>
      </w:r>
      <w:r w:rsidR="00BA4656">
        <w:t>l’</w:t>
      </w:r>
      <w:r w:rsidRPr="001B275A">
        <w:t xml:space="preserve">application </w:t>
      </w:r>
      <w:r w:rsidR="008C34E1">
        <w:t>et</w:t>
      </w:r>
      <w:r w:rsidRPr="001B275A">
        <w:t xml:space="preserve"> de les montrer aux clients. Le client donne </w:t>
      </w:r>
      <w:r w:rsidR="001952B1" w:rsidRPr="001B275A">
        <w:t>son</w:t>
      </w:r>
      <w:r w:rsidRPr="001B275A">
        <w:t xml:space="preserve"> avis et lorsque l’interface sera définitive, elle peut être réécrite pour chaque OS cible et </w:t>
      </w:r>
      <w:r w:rsidR="00B46E91">
        <w:t>ainsi</w:t>
      </w:r>
      <w:r w:rsidRPr="001B275A">
        <w:t xml:space="preserve"> augmenter les performances de l’application.</w:t>
      </w:r>
    </w:p>
    <w:p w14:paraId="764B40BA" w14:textId="62822B80" w:rsidR="00457AC1" w:rsidRDefault="00457AC1" w:rsidP="00457AC1">
      <w:pPr>
        <w:pStyle w:val="Titre3"/>
      </w:pPr>
      <w:bookmarkStart w:id="32" w:name="_Toc523479682"/>
      <w:r>
        <w:t>Faiblesses</w:t>
      </w:r>
      <w:bookmarkEnd w:id="32"/>
    </w:p>
    <w:p w14:paraId="36CBBA72" w14:textId="1D757BAD" w:rsidR="009A4BAB" w:rsidRDefault="009A4BAB" w:rsidP="001B275A">
      <w:pPr>
        <w:pStyle w:val="Texte"/>
      </w:pPr>
      <w:r>
        <w:t xml:space="preserve">L’utilisation de Xamarin oblige le développeur </w:t>
      </w:r>
      <w:r w:rsidR="00AA1667">
        <w:t>à</w:t>
      </w:r>
      <w:r>
        <w:t xml:space="preserve"> se former à deux nouveaux langages : le C# et </w:t>
      </w:r>
      <w:r w:rsidR="00AB0966">
        <w:t xml:space="preserve">celui </w:t>
      </w:r>
      <w:r>
        <w:t xml:space="preserve">qu’utilise Xamarin pour créer </w:t>
      </w:r>
      <w:r w:rsidR="00AB0966">
        <w:t>s</w:t>
      </w:r>
      <w:r>
        <w:t xml:space="preserve">es interfaces </w:t>
      </w:r>
      <w:proofErr w:type="spellStart"/>
      <w:r>
        <w:t>Xamarin.Forms</w:t>
      </w:r>
      <w:proofErr w:type="spellEnd"/>
      <w:r>
        <w:t>, le XAML.</w:t>
      </w:r>
    </w:p>
    <w:p w14:paraId="726773D4" w14:textId="59B56D53" w:rsidR="009A4BAB" w:rsidRDefault="009A4BAB" w:rsidP="001B275A">
      <w:pPr>
        <w:pStyle w:val="Texte"/>
      </w:pPr>
      <w:r>
        <w:t xml:space="preserve">La communauté utilisant le Framework Xamarin est aussi plus faible que celle utilisant les Frameworks utilisant les technologies WEB. Il sera donc plus difficile de trouver des réponses </w:t>
      </w:r>
      <w:r w:rsidR="00B07121">
        <w:t xml:space="preserve">aux </w:t>
      </w:r>
      <w:r>
        <w:t xml:space="preserve">questions lorsque </w:t>
      </w:r>
      <w:r w:rsidR="00B07121">
        <w:t>qu’il y aura</w:t>
      </w:r>
      <w:r>
        <w:t xml:space="preserve"> un problème.</w:t>
      </w:r>
    </w:p>
    <w:p w14:paraId="2DCD9F33" w14:textId="3EB76BBB" w:rsidR="009974B5" w:rsidRDefault="009974B5" w:rsidP="001B275A">
      <w:pPr>
        <w:pStyle w:val="Texte"/>
      </w:pPr>
      <w:r>
        <w:t xml:space="preserve">Comme expliqué précédemment, l’utilisation de </w:t>
      </w:r>
      <w:proofErr w:type="spellStart"/>
      <w:r>
        <w:t>Xamarin.Forms</w:t>
      </w:r>
      <w:proofErr w:type="spellEnd"/>
      <w:r>
        <w:t xml:space="preserve"> réduit grandement les performances d’une application créée avec Xamarin. Il n’est donc pas possible de créer des interfaces utilisateurs compliquées ou contenant des graphismes lourds.</w:t>
      </w:r>
    </w:p>
    <w:p w14:paraId="2ED6E210" w14:textId="27F69C2E" w:rsidR="00542989" w:rsidRPr="00542989" w:rsidRDefault="009974B5" w:rsidP="00570F89">
      <w:pPr>
        <w:pStyle w:val="Texte"/>
      </w:pPr>
      <w:r>
        <w:t xml:space="preserve">La taille </w:t>
      </w:r>
      <w:r w:rsidR="00093670">
        <w:t>de l’</w:t>
      </w:r>
      <w:r>
        <w:t xml:space="preserve">application est aussi un inconvénient de Xamarin par rapport à </w:t>
      </w:r>
      <w:r w:rsidR="00F54FC6">
        <w:t>s</w:t>
      </w:r>
      <w:r>
        <w:t xml:space="preserve">es concurrents. </w:t>
      </w:r>
      <w:r w:rsidR="004C754A">
        <w:t xml:space="preserve">Comme elle </w:t>
      </w:r>
      <w:r>
        <w:t xml:space="preserve">n’est pas comprise par le système d’opération du téléphone mobile, </w:t>
      </w:r>
      <w:r w:rsidR="00542989">
        <w:t>elle</w:t>
      </w:r>
      <w:r>
        <w:t xml:space="preserve"> emporte avec elle d’autres outils pour la faire fonctionner (runtime, assemblage de libraires de classes de base, etc.)</w:t>
      </w:r>
      <w:r w:rsidR="00542989">
        <w:t xml:space="preserve"> qui l’alourdissent grandement.</w:t>
      </w:r>
      <w:r w:rsidR="00570F89">
        <w:t xml:space="preserve"> </w:t>
      </w:r>
      <w:r w:rsidR="00542989">
        <w:t xml:space="preserve">Ci-dessous, la taille d’une application affichant un </w:t>
      </w:r>
      <w:r w:rsidR="008A48AF">
        <w:t>simple</w:t>
      </w:r>
      <w:r w:rsidR="00542989">
        <w:t xml:space="preserve"> « Hello World » à l’écran.</w:t>
      </w:r>
      <w:r w:rsidR="006B326E">
        <w:t xml:space="preserve"> L’affichage et la partie logique ne pèsent que </w:t>
      </w:r>
      <w:r w:rsidR="006B326E" w:rsidRPr="006B326E">
        <w:t>0.037</w:t>
      </w:r>
      <w:r w:rsidR="006B326E">
        <w:t xml:space="preserve">% du poids total de l’application. </w:t>
      </w:r>
    </w:p>
    <w:p w14:paraId="342CE620" w14:textId="78F469AF" w:rsidR="009974B5" w:rsidRDefault="009974B5" w:rsidP="009974B5">
      <w:pPr>
        <w:pStyle w:val="Lgende"/>
        <w:keepNext/>
      </w:pPr>
      <w:bookmarkStart w:id="33" w:name="_Toc523479736"/>
      <w:r>
        <w:t xml:space="preserve">Figure </w:t>
      </w:r>
      <w:r w:rsidR="007F6976">
        <w:rPr>
          <w:noProof/>
        </w:rPr>
        <w:fldChar w:fldCharType="begin"/>
      </w:r>
      <w:r w:rsidR="007F6976">
        <w:rPr>
          <w:noProof/>
        </w:rPr>
        <w:instrText xml:space="preserve"> SEQ Figure \* ARABIC </w:instrText>
      </w:r>
      <w:r w:rsidR="007F6976">
        <w:rPr>
          <w:noProof/>
        </w:rPr>
        <w:fldChar w:fldCharType="separate"/>
      </w:r>
      <w:r w:rsidR="00EF7862">
        <w:rPr>
          <w:noProof/>
        </w:rPr>
        <w:t>9</w:t>
      </w:r>
      <w:r w:rsidR="007F6976">
        <w:rPr>
          <w:noProof/>
        </w:rPr>
        <w:fldChar w:fldCharType="end"/>
      </w:r>
      <w:r>
        <w:t xml:space="preserve"> - Taille d'une application "Hello World" avec Xamarin</w:t>
      </w:r>
      <w:bookmarkEnd w:id="33"/>
    </w:p>
    <w:p w14:paraId="2783A399" w14:textId="7E0D000A" w:rsidR="009974B5" w:rsidRPr="009A4BAB" w:rsidRDefault="009974B5" w:rsidP="009974B5">
      <w:pPr>
        <w:pStyle w:val="source"/>
        <w:rPr>
          <w:color w:val="FF0000"/>
        </w:rPr>
      </w:pPr>
      <w:r>
        <w:rPr>
          <w:noProof/>
        </w:rPr>
        <w:drawing>
          <wp:inline distT="0" distB="0" distL="0" distR="0" wp14:anchorId="53C77E69" wp14:editId="4D1A0EF7">
            <wp:extent cx="5399405" cy="99123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99405" cy="991235"/>
                    </a:xfrm>
                    <a:prstGeom prst="rect">
                      <a:avLst/>
                    </a:prstGeom>
                  </pic:spPr>
                </pic:pic>
              </a:graphicData>
            </a:graphic>
          </wp:inline>
        </w:drawing>
      </w:r>
    </w:p>
    <w:p w14:paraId="72DD3894" w14:textId="40C58784" w:rsidR="009974B5" w:rsidRPr="009974B5" w:rsidRDefault="009974B5" w:rsidP="009974B5">
      <w:pPr>
        <w:pStyle w:val="source"/>
      </w:pPr>
      <w:r w:rsidRPr="009974B5">
        <w:fldChar w:fldCharType="begin"/>
      </w:r>
      <w:r w:rsidR="00AA1667">
        <w:instrText xml:space="preserve"> ADDIN ZOTERO_ITEM CSL_CITATION {"citationID":"xeBKUfvt","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9974B5">
        <w:fldChar w:fldCharType="separate"/>
      </w:r>
      <w:r w:rsidR="00AA1667" w:rsidRPr="00AA1667">
        <w:rPr>
          <w:rFonts w:cs="Arial"/>
        </w:rPr>
        <w:t>(Altexsoft, 2018b)</w:t>
      </w:r>
      <w:r w:rsidRPr="009974B5">
        <w:fldChar w:fldCharType="end"/>
      </w:r>
    </w:p>
    <w:p w14:paraId="172C3D1D" w14:textId="25FF6557" w:rsidR="001B3A8D" w:rsidRDefault="001B3A8D" w:rsidP="000E0D97">
      <w:pPr>
        <w:pStyle w:val="Corpsdetexte"/>
      </w:pPr>
      <w:r>
        <w:t xml:space="preserve">Xamarin </w:t>
      </w:r>
      <w:r w:rsidR="002261D7">
        <w:t>a</w:t>
      </w:r>
      <w:r>
        <w:t xml:space="preserve"> été acheté par Microsoft</w:t>
      </w:r>
      <w:r w:rsidR="009734C8">
        <w:t xml:space="preserve"> en février</w:t>
      </w:r>
      <w:r w:rsidR="006B3322">
        <w:t xml:space="preserve"> 2016</w:t>
      </w:r>
      <w:r w:rsidR="00062857">
        <w:t xml:space="preserve">, </w:t>
      </w:r>
      <w:r w:rsidR="009734C8">
        <w:t xml:space="preserve">permettant </w:t>
      </w:r>
      <w:r w:rsidR="00062857">
        <w:t>son utilisation gratuitement. Il a également intégré le Framework à son IDE</w:t>
      </w:r>
      <w:r w:rsidR="00B46E91">
        <w:t xml:space="preserve"> (environnement de développement)</w:t>
      </w:r>
      <w:r w:rsidR="00062857">
        <w:t xml:space="preserve"> Visual Studio.</w:t>
      </w:r>
    </w:p>
    <w:p w14:paraId="76DCBF00" w14:textId="4894CA8A" w:rsidR="001B3A8D" w:rsidRDefault="001B3A8D" w:rsidP="000E0D97">
      <w:pPr>
        <w:pStyle w:val="Corpsdetexte"/>
      </w:pPr>
      <w:r>
        <w:lastRenderedPageBreak/>
        <w:t xml:space="preserve">Il est </w:t>
      </w:r>
      <w:r w:rsidR="004F62C8">
        <w:t>conseillé</w:t>
      </w:r>
      <w:r>
        <w:t xml:space="preserve"> d’obtenir Visual Studio pour créer une application Xamarin.</w:t>
      </w:r>
      <w:r w:rsidR="004347DD">
        <w:t xml:space="preserve"> U</w:t>
      </w:r>
      <w:r>
        <w:t>ne version gratuite de Visual Studio existe mais ell</w:t>
      </w:r>
      <w:r w:rsidR="0029098E">
        <w:t>e</w:t>
      </w:r>
      <w:r>
        <w:t xml:space="preserve"> n’offre pas toutes les fonctionnalités qui permettent de travailler correctement sur </w:t>
      </w:r>
      <w:r w:rsidR="0076461C">
        <w:t>le</w:t>
      </w:r>
      <w:r>
        <w:t xml:space="preserve"> projet.</w:t>
      </w:r>
    </w:p>
    <w:p w14:paraId="382A86C4" w14:textId="16DCBD0C" w:rsidR="001B3A8D" w:rsidRDefault="001B3A8D" w:rsidP="000E0D97">
      <w:pPr>
        <w:pStyle w:val="Corpsdetexte"/>
      </w:pPr>
      <w:r>
        <w:t>Pour profiter pleinement de Visual Studio et de Xamarin, il est essentiel d’acquérir une licence Visual Studio</w:t>
      </w:r>
      <w:r w:rsidR="004347DD">
        <w:t>.</w:t>
      </w:r>
    </w:p>
    <w:p w14:paraId="3B410828" w14:textId="77777777" w:rsidR="000E0D97" w:rsidRPr="000E0D97" w:rsidRDefault="000E0D97" w:rsidP="000E0D97">
      <w:pPr>
        <w:pStyle w:val="Corpsdetexte"/>
      </w:pPr>
    </w:p>
    <w:p w14:paraId="3FFF0CF7" w14:textId="383F8259" w:rsidR="0021190E" w:rsidRDefault="004E365D" w:rsidP="0021190E">
      <w:pPr>
        <w:pStyle w:val="Titre2"/>
      </w:pPr>
      <w:bookmarkStart w:id="34" w:name="_Toc523479683"/>
      <w:r>
        <w:t>React Native</w:t>
      </w:r>
      <w:bookmarkEnd w:id="34"/>
    </w:p>
    <w:p w14:paraId="77786081" w14:textId="4E65EE64" w:rsidR="001B275A" w:rsidRDefault="001B275A" w:rsidP="008D69B9">
      <w:pPr>
        <w:pStyle w:val="Texte"/>
      </w:pPr>
      <w:r>
        <w:t xml:space="preserve">React Native est un Framework de développement mobile basé sur le Framework </w:t>
      </w:r>
      <w:proofErr w:type="spellStart"/>
      <w:r>
        <w:t>ReactJs</w:t>
      </w:r>
      <w:proofErr w:type="spellEnd"/>
      <w:r>
        <w:t xml:space="preserve"> pour créer et composer des interfaces riches à partir de composants déclaratifs codés en JavaScript.</w:t>
      </w:r>
    </w:p>
    <w:p w14:paraId="42AF1830" w14:textId="5136CEB1" w:rsidR="001B275A" w:rsidRDefault="001B275A" w:rsidP="008D69B9">
      <w:pPr>
        <w:pStyle w:val="Texte"/>
      </w:pPr>
      <w:r>
        <w:t xml:space="preserve">React Native se distingue des autres Frameworks de développement mobile utilisant les technologies WEB car il ne crée par une interface tournant dans une </w:t>
      </w:r>
      <w:proofErr w:type="spellStart"/>
      <w:r>
        <w:t>WebView</w:t>
      </w:r>
      <w:proofErr w:type="spellEnd"/>
      <w:r>
        <w:t xml:space="preserve"> (comme Ionic) mais </w:t>
      </w:r>
      <w:r w:rsidR="00B46E91">
        <w:t>il propose</w:t>
      </w:r>
      <w:r>
        <w:t xml:space="preserve"> un système semblable à Xamarin qui permet la création d’interfaces utilisateurs natives. </w:t>
      </w:r>
      <w:r w:rsidR="008D69B9">
        <w:t xml:space="preserve">React Native va, en quelque sorte, encapsuler les composants natifs dans des composants compréhensibles pour le </w:t>
      </w:r>
      <w:r w:rsidR="00412FC5">
        <w:t>Framework</w:t>
      </w:r>
      <w:r w:rsidR="008D69B9">
        <w:t xml:space="preserve">.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5D71A0D6" w14:textId="67AFBBA6" w:rsidR="008D69B9" w:rsidRPr="008D69B9" w:rsidRDefault="008D69B9" w:rsidP="008D69B9">
      <w:pPr>
        <w:pStyle w:val="Texte"/>
      </w:pPr>
      <w:r>
        <w:t>Ce système impose à React Native de créer les interfaces dans un langage différent du HTML</w:t>
      </w:r>
      <w:r w:rsidR="00B46E91">
        <w:t>, le JSX</w:t>
      </w:r>
      <w:r>
        <w:t xml:space="preserve">. </w:t>
      </w:r>
      <w:r w:rsidR="00412FC5">
        <w:t xml:space="preserve">Ce langage ressemble </w:t>
      </w:r>
      <w:r w:rsidR="000C1C9B">
        <w:t>à l’HTML</w:t>
      </w:r>
      <w:r w:rsidR="00846E20">
        <w:t xml:space="preserve"> (avec son système de balise)</w:t>
      </w:r>
      <w:r w:rsidR="00412FC5">
        <w:t xml:space="preserve"> mais ne représente pas les mêmes objets. Chaque balise est une encapsulation d’un élément natif du téléphone</w:t>
      </w:r>
      <w:r>
        <w:t>. Ce système a été choisi car React par</w:t>
      </w:r>
      <w:r w:rsidR="00C278B0">
        <w:t>t</w:t>
      </w:r>
      <w:r>
        <w:t xml:space="preserve"> du principe que la logique du rendu est fortement couplée à la logique d’affichage des interfaces utilisateur : comment les évènements sont traités, comment l’état de l’application change au fil du temps et comment les données sont préparées pour l’affichage. </w:t>
      </w:r>
      <w:r>
        <w:fldChar w:fldCharType="begin"/>
      </w:r>
      <w:r>
        <w:instrText xml:space="preserve"> ADDIN ZOTERO_ITEM CSL_CITATION {"citationID":"OWvzptLq","properties":{"formattedCitation":"(React, 2018)","plainCitation":"(React, 2018)","noteIndex":0},"citationItems":[{"id":227,"uris":["http://zotero.org/users/4965059/items/TDPBTUQ9"],"uri":["http://zotero.org/users/4965059/items/TDPBTUQ9"],"itemData":{"id":227,"type":"webpage","title":"Introducing JSX – React","abstract":"A JavaScript library for building user interfaces","URL":"https://reactjs.org/docs/introducing-jsx.html","language":"en","author":[{"literal":"React"}],"issued":{"date-parts":[["2018"]]},"accessed":{"date-parts":[["2018",8,19]]}}}],"schema":"https://github.com/citation-style-language/schema/raw/master/csl-citation.json"} </w:instrText>
      </w:r>
      <w:r>
        <w:fldChar w:fldCharType="separate"/>
      </w:r>
      <w:r w:rsidRPr="008D69B9">
        <w:rPr>
          <w:rFonts w:cs="Arial"/>
        </w:rPr>
        <w:t>(React, 2018)</w:t>
      </w:r>
      <w:r>
        <w:fldChar w:fldCharType="end"/>
      </w:r>
    </w:p>
    <w:p w14:paraId="36A14110" w14:textId="256EE4E6" w:rsidR="00457AC1" w:rsidRDefault="00457AC1" w:rsidP="008D69B9">
      <w:pPr>
        <w:pStyle w:val="Titre3"/>
      </w:pPr>
      <w:bookmarkStart w:id="35" w:name="_Toc523479684"/>
      <w:r>
        <w:t>Architecture</w:t>
      </w:r>
      <w:bookmarkEnd w:id="35"/>
    </w:p>
    <w:p w14:paraId="37C98EBE" w14:textId="0F92F396" w:rsidR="00D32963" w:rsidRDefault="00D32963" w:rsidP="00D32963">
      <w:pPr>
        <w:pStyle w:val="Corpsdetexte"/>
      </w:pPr>
      <w:r>
        <w:t xml:space="preserve">React Native </w:t>
      </w:r>
      <w:r w:rsidR="00425911">
        <w:t>a</w:t>
      </w:r>
      <w:r>
        <w:t xml:space="preserve"> un fonctionnement très spécifique </w:t>
      </w:r>
      <w:r w:rsidR="00637C2A">
        <w:t>propre à</w:t>
      </w:r>
      <w:r>
        <w:t xml:space="preserve"> lui-même.</w:t>
      </w:r>
      <w:r w:rsidR="0024663B">
        <w:t xml:space="preserve"> En effet, un Framework basique tel que Ionic </w:t>
      </w:r>
      <w:r w:rsidR="00742608">
        <w:t>possède</w:t>
      </w:r>
      <w:r w:rsidR="0024663B">
        <w:t xml:space="preserve">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pour offrir l’accès aux fonctionnalités du téléphone.</w:t>
      </w:r>
    </w:p>
    <w:p w14:paraId="69C9F236" w14:textId="7EC552CA" w:rsidR="0024663B" w:rsidRDefault="0024663B" w:rsidP="00D32963">
      <w:pPr>
        <w:pStyle w:val="Corpsdetexte"/>
      </w:pPr>
      <w:r>
        <w:t>React Native a été construit d’une toute autre manière. Chaque composant est directement branché au composant natif dont il fait</w:t>
      </w:r>
      <w:r w:rsidR="005364EC">
        <w:t xml:space="preserve"> </w:t>
      </w:r>
      <w:r>
        <w:t>référence. Aucune couche supplémentaire n’est nécessaire pour communiquer entre les composants natifs et ceux offerts par React Nati</w:t>
      </w:r>
      <w:r w:rsidR="00F435F9">
        <w:t>ve</w:t>
      </w:r>
      <w:r>
        <w:t>.</w:t>
      </w:r>
    </w:p>
    <w:p w14:paraId="0E49E006" w14:textId="6DD2FEC5" w:rsidR="0024663B" w:rsidRDefault="0024663B" w:rsidP="00D32963">
      <w:pPr>
        <w:pStyle w:val="Corpsdetexte"/>
      </w:pPr>
      <w:r>
        <w:lastRenderedPageBreak/>
        <w:t xml:space="preserve">Il est néanmoins important de comprendre que l’on </w:t>
      </w:r>
      <w:r w:rsidR="00A06D2C">
        <w:t>n’</w:t>
      </w:r>
      <w:r>
        <w:t>interagit pas immédiatement avec les composants natifs du téléphone. React Nati</w:t>
      </w:r>
      <w:r w:rsidR="00F435F9">
        <w:t>ve</w:t>
      </w:r>
      <w:r>
        <w:t xml:space="preserve"> reste un Framework utilisant le langage JavaScript et ne peut donc pas directement être lancé sur un téléphone Android ou IOS.</w:t>
      </w:r>
    </w:p>
    <w:p w14:paraId="2C05F599" w14:textId="23AB44D9" w:rsidR="0024663B" w:rsidRDefault="0024663B" w:rsidP="00D32963">
      <w:pPr>
        <w:pStyle w:val="Corpsdetexte"/>
      </w:pPr>
      <w:r>
        <w:t xml:space="preserve">C’est pour cela que React Native utilise un environnement de runtime </w:t>
      </w:r>
      <w:r w:rsidR="00E55EF2">
        <w:t>lié</w:t>
      </w:r>
      <w:r>
        <w:t xml:space="preserve"> à Javascript.</w:t>
      </w:r>
    </w:p>
    <w:p w14:paraId="1172E326" w14:textId="00066B0D" w:rsidR="00D32963" w:rsidRDefault="00D32963" w:rsidP="00D32963">
      <w:pPr>
        <w:pStyle w:val="Lgende"/>
        <w:keepNext/>
      </w:pPr>
      <w:bookmarkStart w:id="36" w:name="_Toc523479737"/>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EF7862">
        <w:rPr>
          <w:noProof/>
        </w:rPr>
        <w:t>10</w:t>
      </w:r>
      <w:r w:rsidR="0092739D">
        <w:rPr>
          <w:noProof/>
        </w:rPr>
        <w:fldChar w:fldCharType="end"/>
      </w:r>
      <w:r>
        <w:t xml:space="preserve"> - Architecture de React Native</w:t>
      </w:r>
      <w:bookmarkEnd w:id="36"/>
    </w:p>
    <w:p w14:paraId="29BC4F40" w14:textId="58363D0A" w:rsidR="0024663B" w:rsidRDefault="00D32963" w:rsidP="0024663B">
      <w:pPr>
        <w:pStyle w:val="Corpsdetexte"/>
        <w:jc w:val="center"/>
      </w:pPr>
      <w:r>
        <w:rPr>
          <w:noProof/>
        </w:rPr>
        <w:drawing>
          <wp:inline distT="0" distB="0" distL="0" distR="0" wp14:anchorId="11B975EC" wp14:editId="7BBCEF4C">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29C281D9" w:rsidR="0024663B" w:rsidRDefault="0024663B" w:rsidP="0024663B">
      <w:pPr>
        <w:pStyle w:val="Corpsdetexte"/>
      </w:pPr>
      <w:r>
        <w:t xml:space="preserve">L’application est alors lancée dans </w:t>
      </w:r>
      <w:r w:rsidR="00A06D2C">
        <w:t>cet</w:t>
      </w:r>
      <w:r>
        <w:t xml:space="preserve"> environnement, ce qui permet d’accéder au langage JavaScript et </w:t>
      </w:r>
      <w:r w:rsidR="00D94135">
        <w:t>de faire fonctionner l’application</w:t>
      </w:r>
      <w:r>
        <w:t>. Des ponts sont ensuite cré</w:t>
      </w:r>
      <w:r w:rsidR="00A06D2C">
        <w:t>és</w:t>
      </w:r>
      <w:r>
        <w:t xml:space="preserve"> entre les composants offerts par React Native et les composants natifs du téléphone. Le reste de l’application communique ensuite uniquement via les composants React Native qui sont eux</w:t>
      </w:r>
      <w:r w:rsidR="00111338">
        <w:t>-</w:t>
      </w:r>
      <w:r>
        <w:t>même</w:t>
      </w:r>
      <w:r w:rsidR="00D9237B">
        <w:t>s</w:t>
      </w:r>
      <w:r>
        <w:t xml:space="preserve"> connecté</w:t>
      </w:r>
      <w:r w:rsidR="00A06D2C">
        <w:t>s</w:t>
      </w:r>
      <w:r>
        <w:t xml:space="preserve"> aux composants natifs du téléphone.</w:t>
      </w:r>
    </w:p>
    <w:p w14:paraId="5F14820B" w14:textId="76017BC5" w:rsid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l’application. La disparition de la couche </w:t>
      </w:r>
      <w:proofErr w:type="spellStart"/>
      <w:r w:rsidR="00232E8C">
        <w:t>WebView</w:t>
      </w:r>
      <w:proofErr w:type="spellEnd"/>
      <w:r w:rsidR="00232E8C">
        <w:t xml:space="preserve"> ainsi que de la couche d’accès aux composants augmente</w:t>
      </w:r>
      <w:r w:rsidR="00EA3562">
        <w:t>nt</w:t>
      </w:r>
      <w:r w:rsidR="00232E8C">
        <w:t xml:space="preserve"> grandement les performances d’une application React Native.</w:t>
      </w:r>
    </w:p>
    <w:p w14:paraId="4B788AF2" w14:textId="34E54699" w:rsidR="00B00964" w:rsidRDefault="00B00964" w:rsidP="00B00964">
      <w:pPr>
        <w:pStyle w:val="Lgende"/>
        <w:keepNext/>
      </w:pPr>
      <w:bookmarkStart w:id="37" w:name="_Toc523479738"/>
      <w:r>
        <w:lastRenderedPageBreak/>
        <w:t xml:space="preserve">Figure </w:t>
      </w:r>
      <w:r w:rsidR="007F6976">
        <w:rPr>
          <w:noProof/>
        </w:rPr>
        <w:fldChar w:fldCharType="begin"/>
      </w:r>
      <w:r w:rsidR="007F6976">
        <w:rPr>
          <w:noProof/>
        </w:rPr>
        <w:instrText xml:space="preserve"> SEQ Figure \* ARABIC </w:instrText>
      </w:r>
      <w:r w:rsidR="007F6976">
        <w:rPr>
          <w:noProof/>
        </w:rPr>
        <w:fldChar w:fldCharType="separate"/>
      </w:r>
      <w:r w:rsidR="00EF7862">
        <w:rPr>
          <w:noProof/>
        </w:rPr>
        <w:t>11</w:t>
      </w:r>
      <w:r w:rsidR="007F6976">
        <w:rPr>
          <w:noProof/>
        </w:rPr>
        <w:fldChar w:fldCharType="end"/>
      </w:r>
      <w:r>
        <w:t xml:space="preserve"> - Différence </w:t>
      </w:r>
      <w:proofErr w:type="spellStart"/>
      <w:r>
        <w:t>WebView</w:t>
      </w:r>
      <w:proofErr w:type="spellEnd"/>
      <w:r>
        <w:t xml:space="preserve"> et React Native</w:t>
      </w:r>
      <w:bookmarkEnd w:id="37"/>
    </w:p>
    <w:p w14:paraId="30841DD4" w14:textId="0CDD9F90" w:rsidR="00B00964" w:rsidRDefault="00B00964" w:rsidP="00B00964">
      <w:pPr>
        <w:pStyle w:val="Corpsdetexte"/>
        <w:jc w:val="center"/>
      </w:pPr>
      <w:r>
        <w:rPr>
          <w:noProof/>
        </w:rPr>
        <w:drawing>
          <wp:inline distT="0" distB="0" distL="0" distR="0" wp14:anchorId="40130C73" wp14:editId="1A353817">
            <wp:extent cx="4320540" cy="3017214"/>
            <wp:effectExtent l="190500" t="190500" r="194310" b="1835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9663" cy="3023585"/>
                    </a:xfrm>
                    <a:prstGeom prst="rect">
                      <a:avLst/>
                    </a:prstGeom>
                    <a:ln>
                      <a:noFill/>
                    </a:ln>
                    <a:effectLst>
                      <a:outerShdw blurRad="190500" algn="tl" rotWithShape="0">
                        <a:srgbClr val="000000">
                          <a:alpha val="70000"/>
                        </a:srgbClr>
                      </a:outerShdw>
                    </a:effectLst>
                  </pic:spPr>
                </pic:pic>
              </a:graphicData>
            </a:graphic>
          </wp:inline>
        </w:drawing>
      </w:r>
    </w:p>
    <w:p w14:paraId="2D3F04A5" w14:textId="1DD87AA9" w:rsidR="00A035DA" w:rsidRDefault="00A035DA" w:rsidP="00A035DA">
      <w:pPr>
        <w:pStyle w:val="source"/>
      </w:pPr>
      <w:r w:rsidRPr="00A035DA">
        <w:fldChar w:fldCharType="begin"/>
      </w:r>
      <w:r w:rsidR="00AA1667">
        <w:instrText xml:space="preserve"> ADDIN ZOTERO_ITEM CSL_CITATION {"citationID":"SBybjpP7","properties":{"formattedCitation":"(Altexsoft, 2018a)","plainCitation":"(Altexsoft, 2018a)","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Pr="00A035DA">
        <w:fldChar w:fldCharType="separate"/>
      </w:r>
      <w:r w:rsidR="00AA1667" w:rsidRPr="00AA1667">
        <w:rPr>
          <w:rFonts w:cs="Arial"/>
        </w:rPr>
        <w:t>(Altexsoft, 2018a)</w:t>
      </w:r>
      <w:r w:rsidRPr="00A035DA">
        <w:fldChar w:fldCharType="end"/>
      </w:r>
    </w:p>
    <w:p w14:paraId="61CF2542" w14:textId="53FAD632" w:rsidR="00415750" w:rsidRPr="00415750" w:rsidRDefault="00415750" w:rsidP="00415750">
      <w:pPr>
        <w:pStyle w:val="Corpsdetexte"/>
      </w:pPr>
      <w:r>
        <w:t xml:space="preserve">On peut voir sur cette image que React Native ne dispose pas de </w:t>
      </w:r>
      <w:proofErr w:type="spellStart"/>
      <w:r>
        <w:t>WebView</w:t>
      </w:r>
      <w:proofErr w:type="spellEnd"/>
      <w:r>
        <w:t xml:space="preserve">. L’interface utilisateur, qui est dans la </w:t>
      </w:r>
      <w:proofErr w:type="spellStart"/>
      <w:r>
        <w:t>WebView</w:t>
      </w:r>
      <w:proofErr w:type="spellEnd"/>
      <w:r>
        <w:t xml:space="preserve"> pour une application JavaScript / HTML, est ici directement dans la boite « Native interface ».</w:t>
      </w:r>
    </w:p>
    <w:p w14:paraId="6349DAC7" w14:textId="18C09144" w:rsidR="00457AC1" w:rsidRDefault="00457AC1" w:rsidP="00457AC1">
      <w:pPr>
        <w:pStyle w:val="Titre3"/>
      </w:pPr>
      <w:bookmarkStart w:id="38" w:name="_Toc523479685"/>
      <w:r>
        <w:t>Avantages</w:t>
      </w:r>
      <w:bookmarkEnd w:id="38"/>
    </w:p>
    <w:p w14:paraId="36B7913E" w14:textId="00704360" w:rsidR="00FE30C0" w:rsidRDefault="00232E8C" w:rsidP="00232E8C">
      <w:pPr>
        <w:pStyle w:val="Corpsdetexte"/>
      </w:pPr>
      <w:r>
        <w:t xml:space="preserve">Le point important </w:t>
      </w:r>
      <w:r w:rsidR="00FE30C0">
        <w:t>à</w:t>
      </w:r>
      <w:r>
        <w:t xml:space="preserve"> retenir du Framework React Native est</w:t>
      </w:r>
      <w:r w:rsidR="00FE30C0">
        <w:t xml:space="preserve"> la manière </w:t>
      </w:r>
      <w:r w:rsidR="0013620B">
        <w:t xml:space="preserve">dont il lie </w:t>
      </w:r>
      <w:r w:rsidR="00FE30C0">
        <w:t xml:space="preserve">le Framework aux composants Natifs du téléphone. Cela </w:t>
      </w:r>
      <w:r w:rsidR="00880B09">
        <w:t>permet</w:t>
      </w:r>
      <w:r w:rsidR="00FE30C0">
        <w:t xml:space="preserve"> des performances accrues, très proches d’une application native tout en gardant un développement cross-plateforme (un seul langage pour chaque plateforme). Evidemment, chaque système d’exploitation a </w:t>
      </w:r>
      <w:r w:rsidR="00456CC8">
        <w:t>ses</w:t>
      </w:r>
      <w:r w:rsidR="00FE30C0">
        <w:t xml:space="preserve"> spécificités et il </w:t>
      </w:r>
      <w:r w:rsidR="0013620B">
        <w:t>est</w:t>
      </w:r>
      <w:r w:rsidR="00FE30C0">
        <w:t xml:space="preserve"> nécessaire d’adapter légèrement son code pour chaque plateforme ciblée. </w:t>
      </w:r>
      <w:r w:rsidR="00F435F9">
        <w:t xml:space="preserve">De 90% à 100% du code </w:t>
      </w:r>
      <w:r w:rsidR="000679C0">
        <w:t>cré</w:t>
      </w:r>
      <w:r w:rsidR="00BE417E">
        <w:t>e</w:t>
      </w:r>
      <w:r w:rsidR="00F435F9">
        <w:t xml:space="preserve"> pourra être partagé entre toutes les plateformes.</w:t>
      </w:r>
    </w:p>
    <w:p w14:paraId="3655632D" w14:textId="7302BFD8" w:rsidR="00FE30C0" w:rsidRDefault="00FE30C0" w:rsidP="00232E8C">
      <w:pPr>
        <w:pStyle w:val="Corpsdetexte"/>
      </w:pPr>
      <w:r>
        <w:t xml:space="preserve">Il est possible également de créer </w:t>
      </w:r>
      <w:r w:rsidR="00A06D2C">
        <w:t>s</w:t>
      </w:r>
      <w:r>
        <w:t xml:space="preserve">es propres composants natifs (en Objective-C ou Java) et de les implémenter directement dans le Framework React Native. Comme le Framework utilise des ponts pour communiquer, il est très simple de rajouter </w:t>
      </w:r>
      <w:r w:rsidR="00323666">
        <w:t>ses</w:t>
      </w:r>
      <w:r>
        <w:t xml:space="preserve"> propres composants.</w:t>
      </w:r>
    </w:p>
    <w:p w14:paraId="7C82CA4A" w14:textId="01A2480B" w:rsidR="00FE30C0" w:rsidRDefault="00AF5689" w:rsidP="00232E8C">
      <w:pPr>
        <w:pStyle w:val="Corpsdetexte"/>
      </w:pPr>
      <w:r>
        <w:t>T</w:t>
      </w:r>
      <w:r w:rsidR="00FE30C0">
        <w:t xml:space="preserve">oute la partie logique de l’application étant codée en JavaScript, aucun apprentissage </w:t>
      </w:r>
      <w:r w:rsidR="00870BC7">
        <w:t>spécifique ne</w:t>
      </w:r>
      <w:r w:rsidR="00FE30C0">
        <w:t xml:space="preserve"> </w:t>
      </w:r>
      <w:r w:rsidR="00870BC7">
        <w:t>doit</w:t>
      </w:r>
      <w:r w:rsidR="00B058F6">
        <w:t xml:space="preserve"> normalement</w:t>
      </w:r>
      <w:r w:rsidR="003E7DF6">
        <w:t xml:space="preserve"> </w:t>
      </w:r>
      <w:r w:rsidR="00FE30C0">
        <w:t>être fait pour apprendre ce langage très connu.</w:t>
      </w:r>
    </w:p>
    <w:p w14:paraId="5F7C3E25" w14:textId="4D039AFE" w:rsidR="00232E8C" w:rsidRPr="00232E8C" w:rsidRDefault="00F435F9" w:rsidP="00232E8C">
      <w:pPr>
        <w:pStyle w:val="Corpsdetexte"/>
      </w:pPr>
      <w:r>
        <w:lastRenderedPageBreak/>
        <w:t xml:space="preserve">Un point important de React Native est son système de </w:t>
      </w:r>
      <w:r w:rsidR="00013AE6">
        <w:t>débogage</w:t>
      </w:r>
      <w:r>
        <w:t xml:space="preserve">. Il est possible de lancer son application directement sur son téléphone </w:t>
      </w:r>
      <w:r w:rsidR="008D76B6">
        <w:t>et</w:t>
      </w:r>
      <w:r>
        <w:t xml:space="preserve"> de pouvoir débugger en </w:t>
      </w:r>
      <w:r w:rsidR="00344B4A">
        <w:t>temps</w:t>
      </w:r>
      <w:r>
        <w:t xml:space="preserve"> réel les problèmes depuis son ordinateur. Ce système est très semblable à celui d’Ionic.</w:t>
      </w:r>
    </w:p>
    <w:p w14:paraId="235AE793" w14:textId="54D47DD2" w:rsidR="00457AC1" w:rsidRDefault="00457AC1" w:rsidP="00457AC1">
      <w:pPr>
        <w:pStyle w:val="Titre3"/>
      </w:pPr>
      <w:bookmarkStart w:id="39" w:name="_Toc523479686"/>
      <w:r>
        <w:t>Faiblesses</w:t>
      </w:r>
      <w:bookmarkEnd w:id="39"/>
    </w:p>
    <w:p w14:paraId="5785AAA9" w14:textId="709B39C3" w:rsidR="0029098E" w:rsidRDefault="00F435F9" w:rsidP="00FE30C0">
      <w:pPr>
        <w:pStyle w:val="Corpsdetexte"/>
      </w:pPr>
      <w:r>
        <w:t xml:space="preserve">Comme React Native est basé sur le Framework </w:t>
      </w:r>
      <w:proofErr w:type="spellStart"/>
      <w:r>
        <w:t>ReactJS</w:t>
      </w:r>
      <w:proofErr w:type="spellEnd"/>
      <w:r>
        <w:t xml:space="preserve">, une connaissance de ce dernier est conseillée. </w:t>
      </w:r>
    </w:p>
    <w:p w14:paraId="0E03F16B" w14:textId="63030583" w:rsidR="00415750" w:rsidRDefault="00415750" w:rsidP="00FE30C0">
      <w:pPr>
        <w:pStyle w:val="Corpsdetexte"/>
      </w:pPr>
      <w:r>
        <w:t xml:space="preserve">React Native </w:t>
      </w:r>
      <w:r w:rsidR="00E17A60">
        <w:t>crée</w:t>
      </w:r>
      <w:r>
        <w:t xml:space="preserve"> une encapsulation des composants natifs du téléphone</w:t>
      </w:r>
      <w:r w:rsidR="001F5869">
        <w:t xml:space="preserve"> et</w:t>
      </w:r>
      <w:r>
        <w:t xml:space="preserve"> ne propose</w:t>
      </w:r>
      <w:r w:rsidR="001F5869">
        <w:t xml:space="preserve"> donc </w:t>
      </w:r>
      <w:r>
        <w:t xml:space="preserve">qu’une petite collection de composants. Pour créer des </w:t>
      </w:r>
      <w:r w:rsidR="00E11A71">
        <w:t>interfaces</w:t>
      </w:r>
      <w:r>
        <w:t xml:space="preserve"> compliqué</w:t>
      </w:r>
      <w:r w:rsidR="00557A3D">
        <w:t>e</w:t>
      </w:r>
      <w:r>
        <w:t xml:space="preserve">s, il faudra </w:t>
      </w:r>
      <w:r w:rsidR="00DB0685">
        <w:t>empiler ces composants basiques les un dans les autres, chose qui peut vite se révéler complexe</w:t>
      </w:r>
      <w:r w:rsidR="00483690">
        <w:t>.</w:t>
      </w:r>
    </w:p>
    <w:p w14:paraId="2716E07F" w14:textId="1FD05E9B" w:rsidR="00415750" w:rsidRDefault="00F435F9" w:rsidP="00FE30C0">
      <w:pPr>
        <w:pStyle w:val="Corpsdetexte"/>
      </w:pPr>
      <w:r>
        <w:t xml:space="preserve">Le plus gros désavantage réside dans l’ajout de composants externes / tierces à </w:t>
      </w:r>
      <w:r w:rsidR="00A22F53">
        <w:t>l’</w:t>
      </w:r>
      <w:r>
        <w:t xml:space="preserve">application. La communauté </w:t>
      </w:r>
      <w:r w:rsidR="00DB30B9">
        <w:t>a</w:t>
      </w:r>
      <w:r>
        <w:t xml:space="preserve"> </w:t>
      </w:r>
      <w:r w:rsidR="00A22F53">
        <w:t>conçu</w:t>
      </w:r>
      <w:r>
        <w:t xml:space="preserve"> de</w:t>
      </w:r>
      <w:r w:rsidR="00A22F53">
        <w:t>s</w:t>
      </w:r>
      <w:r>
        <w:t xml:space="preserve"> composants et modules augmentant les possibilités de création de React Native. Malheureusement, ces composants ne sont pas toujours mis à jour et souvent, </w:t>
      </w:r>
      <w:r w:rsidR="000A7820">
        <w:t>ils</w:t>
      </w:r>
      <w:r>
        <w:t xml:space="preserve"> ne vont pas pouvoir être implémenté</w:t>
      </w:r>
      <w:r w:rsidR="001440A8">
        <w:t>s</w:t>
      </w:r>
      <w:r>
        <w:t xml:space="preserve"> </w:t>
      </w:r>
      <w:r w:rsidR="007C680C">
        <w:t>au projet</w:t>
      </w:r>
      <w:r>
        <w:t>.</w:t>
      </w:r>
      <w:r w:rsidR="00BA026B">
        <w:t xml:space="preserve"> </w:t>
      </w:r>
      <w:r w:rsidR="00BA026B">
        <w:fldChar w:fldCharType="begin"/>
      </w:r>
      <w:r w:rsidR="00BA026B">
        <w:instrText xml:space="preserve"> ADDIN ZOTERO_ITEM CSL_CITATION {"citationID":"VKIB0LX5","properties":{"formattedCitation":"(Altexsoft, 2018a)","plainCitation":"(Altexsoft, 2018a)","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00BA026B">
        <w:fldChar w:fldCharType="separate"/>
      </w:r>
      <w:r w:rsidR="00BA026B" w:rsidRPr="00BA026B">
        <w:rPr>
          <w:rFonts w:cs="Arial"/>
        </w:rPr>
        <w:t>(Altexsoft, 2018a)</w:t>
      </w:r>
      <w:r w:rsidR="00BA026B">
        <w:fldChar w:fldCharType="end"/>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40" w:name="_Toc523479687"/>
      <w:r>
        <w:t>Comparaison des Frameworks</w:t>
      </w:r>
      <w:bookmarkEnd w:id="40"/>
    </w:p>
    <w:p w14:paraId="2393C228" w14:textId="0AF53B3C" w:rsidR="00415750" w:rsidRDefault="00A06D2C" w:rsidP="00A06D2C">
      <w:pPr>
        <w:pStyle w:val="Corpsdetexte"/>
      </w:pPr>
      <w:r>
        <w:t xml:space="preserve">Chaque Framework comporte des avantages et des </w:t>
      </w:r>
      <w:r w:rsidR="006506F9">
        <w:t>inconvénients</w:t>
      </w:r>
      <w:r>
        <w:t xml:space="preserve">. Une application créée via le Framework Ionic pourra être personnalisée mais sera vite limitée au niveau des performances. Xamarin </w:t>
      </w:r>
      <w:r w:rsidR="00FD35F6">
        <w:t>se trouve être</w:t>
      </w:r>
      <w:r>
        <w:t xml:space="preserve"> un juste milieu </w:t>
      </w:r>
      <w:r w:rsidR="0004421A">
        <w:t>permettant d’obtenir</w:t>
      </w:r>
      <w:r>
        <w:t xml:space="preserve"> des bonnes performances</w:t>
      </w:r>
      <w:r w:rsidR="00CA156B">
        <w:t xml:space="preserve"> et </w:t>
      </w:r>
      <w:r>
        <w:t>un accès aux composants natifs simplifiés.</w:t>
      </w:r>
      <w:r w:rsidR="00B925AF">
        <w:t xml:space="preserve"> Toutefois, Xamarin limite la création d’interface et oblige à connaitre le langage C#.</w:t>
      </w:r>
      <w:r>
        <w:t xml:space="preserve"> React Native propose un mélange des </w:t>
      </w:r>
      <w:r w:rsidR="00EA1CC7">
        <w:t>deux</w:t>
      </w:r>
      <w:r>
        <w:t xml:space="preserve"> autres Frameworks avec des performances proches </w:t>
      </w:r>
      <w:r w:rsidR="00B925AF">
        <w:t xml:space="preserve">du natif et </w:t>
      </w:r>
      <w:r>
        <w:t>un développement simplifié cross-</w:t>
      </w:r>
      <w:r w:rsidR="006F73FA">
        <w:t>plat</w:t>
      </w:r>
      <w:r w:rsidR="00B925AF">
        <w:t>form</w:t>
      </w:r>
      <w:r>
        <w:t xml:space="preserve"> mais une personnalisation </w:t>
      </w:r>
      <w:r w:rsidR="00415750">
        <w:t>moyenne</w:t>
      </w:r>
      <w:r>
        <w:t>.</w:t>
      </w:r>
    </w:p>
    <w:p w14:paraId="48A89DDC" w14:textId="71BCA961" w:rsidR="00A1396D" w:rsidRDefault="00A1396D" w:rsidP="00A06D2C">
      <w:pPr>
        <w:pStyle w:val="Corpsdetexte"/>
      </w:pPr>
      <w:r>
        <w:t>Les tableaux ci-dessous représentent les avantages et désavantages de chaque Framework au niveau des performances, du développement et des aspects techniques.</w:t>
      </w:r>
    </w:p>
    <w:p w14:paraId="4436CA95" w14:textId="0918652E" w:rsidR="000D374B" w:rsidRDefault="000D374B">
      <w:r>
        <w:br w:type="page"/>
      </w:r>
    </w:p>
    <w:p w14:paraId="5A322DCB" w14:textId="2EB95F47" w:rsidR="00E41AC9" w:rsidRDefault="00856448" w:rsidP="00E41AC9">
      <w:pPr>
        <w:pStyle w:val="Titre3"/>
      </w:pPr>
      <w:bookmarkStart w:id="41" w:name="_Toc523479688"/>
      <w:r>
        <w:lastRenderedPageBreak/>
        <w:t>Comparaison</w:t>
      </w:r>
      <w:bookmarkEnd w:id="41"/>
    </w:p>
    <w:p w14:paraId="14DD2A2A" w14:textId="29FB27E3" w:rsidR="00A06D2C" w:rsidRDefault="00A06D2C" w:rsidP="00A06D2C">
      <w:pPr>
        <w:pStyle w:val="Corpsdetexte"/>
      </w:pPr>
      <w:r>
        <w:t xml:space="preserve">Les </w:t>
      </w:r>
      <w:r w:rsidR="0049475F">
        <w:t>cinq</w:t>
      </w:r>
      <w:r>
        <w:t xml:space="preserve"> tableaux ci-dessous résume</w:t>
      </w:r>
      <w:r w:rsidR="001C0BF0">
        <w:t>nt</w:t>
      </w:r>
      <w:r>
        <w:t xml:space="preserve"> les points importants :</w:t>
      </w:r>
    </w:p>
    <w:p w14:paraId="563DEA90" w14:textId="4DD0535B" w:rsidR="00CE0F1F" w:rsidRDefault="00CE0F1F" w:rsidP="00CE0F1F">
      <w:pPr>
        <w:pStyle w:val="Lgende"/>
        <w:keepNext/>
      </w:pPr>
      <w:bookmarkStart w:id="42" w:name="_Toc523479708"/>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EF7862">
        <w:rPr>
          <w:noProof/>
        </w:rPr>
        <w:t>1</w:t>
      </w:r>
      <w:r w:rsidR="0092739D">
        <w:rPr>
          <w:noProof/>
        </w:rPr>
        <w:fldChar w:fldCharType="end"/>
      </w:r>
      <w:r>
        <w:t xml:space="preserve"> </w:t>
      </w:r>
      <w:r w:rsidR="00674DEB">
        <w:t>–</w:t>
      </w:r>
      <w:r>
        <w:t xml:space="preserve"> </w:t>
      </w:r>
      <w:r w:rsidR="00674DEB">
        <w:t>Résumé simple des Frameworks</w:t>
      </w:r>
      <w:bookmarkEnd w:id="42"/>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Pr="00F36743" w:rsidRDefault="00A06D2C" w:rsidP="00A06D2C">
            <w:pPr>
              <w:pStyle w:val="Corpsdetexte"/>
              <w:rPr>
                <w:sz w:val="18"/>
              </w:rPr>
            </w:pPr>
          </w:p>
        </w:tc>
        <w:tc>
          <w:tcPr>
            <w:tcW w:w="2154" w:type="dxa"/>
            <w:vAlign w:val="center"/>
          </w:tcPr>
          <w:p w14:paraId="608B588B" w14:textId="757F506D" w:rsidR="00A06D2C" w:rsidRPr="00F36743" w:rsidRDefault="00A06D2C" w:rsidP="00A06D2C">
            <w:pPr>
              <w:pStyle w:val="Corpsdetexte"/>
              <w:jc w:val="center"/>
              <w:rPr>
                <w:sz w:val="18"/>
              </w:rPr>
            </w:pPr>
            <w:r w:rsidRPr="00F36743">
              <w:rPr>
                <w:sz w:val="18"/>
              </w:rPr>
              <w:t>Ionic</w:t>
            </w:r>
          </w:p>
        </w:tc>
        <w:tc>
          <w:tcPr>
            <w:tcW w:w="2154" w:type="dxa"/>
            <w:vAlign w:val="center"/>
          </w:tcPr>
          <w:p w14:paraId="5CD0A6DC" w14:textId="5E1538AE" w:rsidR="00A06D2C" w:rsidRPr="00F36743" w:rsidRDefault="00A06D2C" w:rsidP="00A06D2C">
            <w:pPr>
              <w:pStyle w:val="Corpsdetexte"/>
              <w:jc w:val="center"/>
              <w:rPr>
                <w:sz w:val="18"/>
              </w:rPr>
            </w:pPr>
            <w:r w:rsidRPr="00F36743">
              <w:rPr>
                <w:sz w:val="18"/>
              </w:rPr>
              <w:t>Xamarin</w:t>
            </w:r>
          </w:p>
        </w:tc>
        <w:tc>
          <w:tcPr>
            <w:tcW w:w="2154" w:type="dxa"/>
            <w:vAlign w:val="center"/>
          </w:tcPr>
          <w:p w14:paraId="4B9E2202" w14:textId="62B0C85A" w:rsidR="00A06D2C" w:rsidRPr="00F36743" w:rsidRDefault="00A06D2C" w:rsidP="00A06D2C">
            <w:pPr>
              <w:pStyle w:val="Corpsdetexte"/>
              <w:jc w:val="center"/>
              <w:rPr>
                <w:sz w:val="18"/>
              </w:rPr>
            </w:pPr>
            <w:r w:rsidRPr="00F36743">
              <w:rPr>
                <w:sz w:val="18"/>
              </w:rPr>
              <w:t>React Native</w:t>
            </w:r>
          </w:p>
        </w:tc>
      </w:tr>
      <w:tr w:rsidR="00A06D2C" w14:paraId="58D016EC" w14:textId="77777777" w:rsidTr="00A06D2C">
        <w:tc>
          <w:tcPr>
            <w:tcW w:w="2518" w:type="dxa"/>
            <w:vAlign w:val="center"/>
          </w:tcPr>
          <w:p w14:paraId="602BDCB3" w14:textId="22232375" w:rsidR="00A06D2C" w:rsidRPr="00F36743" w:rsidRDefault="00A06D2C" w:rsidP="00A06D2C">
            <w:pPr>
              <w:pStyle w:val="Corpsdetexte"/>
              <w:jc w:val="left"/>
              <w:rPr>
                <w:sz w:val="18"/>
              </w:rPr>
            </w:pPr>
            <w:r w:rsidRPr="00F36743">
              <w:rPr>
                <w:sz w:val="18"/>
              </w:rPr>
              <w:t>Langage</w:t>
            </w:r>
            <w:r w:rsidR="00415750" w:rsidRPr="00F36743">
              <w:rPr>
                <w:sz w:val="18"/>
              </w:rPr>
              <w:t>s</w:t>
            </w:r>
          </w:p>
        </w:tc>
        <w:tc>
          <w:tcPr>
            <w:tcW w:w="2154" w:type="dxa"/>
            <w:vAlign w:val="center"/>
          </w:tcPr>
          <w:p w14:paraId="0DBE987F" w14:textId="1069234F" w:rsidR="00A06D2C" w:rsidRPr="00F36743" w:rsidRDefault="00A06D2C" w:rsidP="00A06D2C">
            <w:pPr>
              <w:pStyle w:val="Corpsdetexte"/>
              <w:jc w:val="center"/>
              <w:rPr>
                <w:sz w:val="18"/>
              </w:rPr>
            </w:pPr>
            <w:r w:rsidRPr="00F36743">
              <w:rPr>
                <w:sz w:val="18"/>
              </w:rPr>
              <w:t xml:space="preserve">JavaScript / </w:t>
            </w:r>
            <w:proofErr w:type="spellStart"/>
            <w:r w:rsidRPr="00F36743">
              <w:rPr>
                <w:sz w:val="18"/>
              </w:rPr>
              <w:t>TypeScript</w:t>
            </w:r>
            <w:proofErr w:type="spellEnd"/>
            <w:r w:rsidRPr="00F36743">
              <w:rPr>
                <w:sz w:val="18"/>
              </w:rPr>
              <w:t xml:space="preserve"> et HTML</w:t>
            </w:r>
          </w:p>
        </w:tc>
        <w:tc>
          <w:tcPr>
            <w:tcW w:w="2154" w:type="dxa"/>
            <w:vAlign w:val="center"/>
          </w:tcPr>
          <w:p w14:paraId="63ECEEF7" w14:textId="74C9C884" w:rsidR="00A06D2C" w:rsidRPr="00F36743" w:rsidRDefault="00A06D2C" w:rsidP="00A06D2C">
            <w:pPr>
              <w:pStyle w:val="Corpsdetexte"/>
              <w:jc w:val="center"/>
              <w:rPr>
                <w:sz w:val="18"/>
              </w:rPr>
            </w:pPr>
            <w:r w:rsidRPr="00F36743">
              <w:rPr>
                <w:sz w:val="18"/>
              </w:rPr>
              <w:t>C# et XAML</w:t>
            </w:r>
          </w:p>
        </w:tc>
        <w:tc>
          <w:tcPr>
            <w:tcW w:w="2154" w:type="dxa"/>
            <w:vAlign w:val="center"/>
          </w:tcPr>
          <w:p w14:paraId="139867BA" w14:textId="6718167A" w:rsidR="00A06D2C" w:rsidRPr="00F36743" w:rsidRDefault="00A06D2C" w:rsidP="00A06D2C">
            <w:pPr>
              <w:pStyle w:val="Corpsdetexte"/>
              <w:jc w:val="center"/>
              <w:rPr>
                <w:sz w:val="18"/>
              </w:rPr>
            </w:pPr>
            <w:r w:rsidRPr="00F36743">
              <w:rPr>
                <w:sz w:val="18"/>
              </w:rPr>
              <w:t>JavaScript</w:t>
            </w:r>
            <w:r w:rsidR="00415750" w:rsidRPr="00F36743">
              <w:rPr>
                <w:sz w:val="18"/>
              </w:rPr>
              <w:t xml:space="preserve"> et composants natifs</w:t>
            </w:r>
          </w:p>
        </w:tc>
      </w:tr>
      <w:tr w:rsidR="00A06D2C" w14:paraId="7141BB0D" w14:textId="77777777" w:rsidTr="00A06D2C">
        <w:tc>
          <w:tcPr>
            <w:tcW w:w="2518" w:type="dxa"/>
            <w:vAlign w:val="center"/>
          </w:tcPr>
          <w:p w14:paraId="420C3918" w14:textId="3F20B19E" w:rsidR="00A06D2C" w:rsidRPr="00F36743" w:rsidRDefault="00A06D2C" w:rsidP="00A06D2C">
            <w:pPr>
              <w:pStyle w:val="Corpsdetexte"/>
              <w:jc w:val="left"/>
              <w:rPr>
                <w:sz w:val="18"/>
              </w:rPr>
            </w:pPr>
            <w:r w:rsidRPr="00F36743">
              <w:rPr>
                <w:sz w:val="18"/>
              </w:rPr>
              <w:t>Accès aux composants natifs direct</w:t>
            </w:r>
          </w:p>
        </w:tc>
        <w:tc>
          <w:tcPr>
            <w:tcW w:w="2154" w:type="dxa"/>
            <w:vAlign w:val="center"/>
          </w:tcPr>
          <w:p w14:paraId="69F733FE" w14:textId="60C6A8B2" w:rsidR="00A06D2C" w:rsidRPr="00F36743" w:rsidRDefault="00A06D2C" w:rsidP="00A06D2C">
            <w:pPr>
              <w:pStyle w:val="Corpsdetexte"/>
              <w:jc w:val="center"/>
              <w:rPr>
                <w:sz w:val="18"/>
              </w:rPr>
            </w:pPr>
            <w:r w:rsidRPr="00F36743">
              <w:rPr>
                <w:sz w:val="18"/>
              </w:rPr>
              <w:t>Non</w:t>
            </w:r>
          </w:p>
        </w:tc>
        <w:tc>
          <w:tcPr>
            <w:tcW w:w="2154" w:type="dxa"/>
            <w:vAlign w:val="center"/>
          </w:tcPr>
          <w:p w14:paraId="4B929527" w14:textId="28F14B69" w:rsidR="00A06D2C" w:rsidRPr="00F36743" w:rsidRDefault="00A06D2C" w:rsidP="00A06D2C">
            <w:pPr>
              <w:pStyle w:val="Corpsdetexte"/>
              <w:jc w:val="center"/>
              <w:rPr>
                <w:sz w:val="18"/>
              </w:rPr>
            </w:pPr>
            <w:r w:rsidRPr="00F36743">
              <w:rPr>
                <w:sz w:val="18"/>
              </w:rPr>
              <w:t>Oui</w:t>
            </w:r>
          </w:p>
        </w:tc>
        <w:tc>
          <w:tcPr>
            <w:tcW w:w="2154" w:type="dxa"/>
            <w:vAlign w:val="center"/>
          </w:tcPr>
          <w:p w14:paraId="5170D900" w14:textId="5EB2CCEF" w:rsidR="00A06D2C" w:rsidRPr="00F36743" w:rsidRDefault="00A06D2C" w:rsidP="00A06D2C">
            <w:pPr>
              <w:pStyle w:val="Corpsdetexte"/>
              <w:jc w:val="center"/>
              <w:rPr>
                <w:sz w:val="18"/>
              </w:rPr>
            </w:pPr>
            <w:r w:rsidRPr="00F36743">
              <w:rPr>
                <w:sz w:val="18"/>
              </w:rPr>
              <w:t>Oui</w:t>
            </w:r>
          </w:p>
        </w:tc>
      </w:tr>
      <w:tr w:rsidR="00A06D2C" w14:paraId="008E184D" w14:textId="77777777" w:rsidTr="00A06D2C">
        <w:tc>
          <w:tcPr>
            <w:tcW w:w="2518" w:type="dxa"/>
            <w:vAlign w:val="center"/>
          </w:tcPr>
          <w:p w14:paraId="01B1CAB4" w14:textId="29819A65" w:rsidR="00A06D2C" w:rsidRPr="00F36743" w:rsidRDefault="00A06D2C" w:rsidP="00A06D2C">
            <w:pPr>
              <w:pStyle w:val="Corpsdetexte"/>
              <w:jc w:val="left"/>
              <w:rPr>
                <w:sz w:val="18"/>
              </w:rPr>
            </w:pPr>
            <w:r w:rsidRPr="00F36743">
              <w:rPr>
                <w:sz w:val="18"/>
              </w:rPr>
              <w:t>Idées générales</w:t>
            </w:r>
          </w:p>
        </w:tc>
        <w:tc>
          <w:tcPr>
            <w:tcW w:w="2154" w:type="dxa"/>
            <w:vAlign w:val="center"/>
          </w:tcPr>
          <w:p w14:paraId="1CB9FAF0" w14:textId="2A1762DB" w:rsidR="00A06D2C" w:rsidRPr="00F36743" w:rsidRDefault="00A06D2C" w:rsidP="00A06D2C">
            <w:pPr>
              <w:pStyle w:val="Corpsdetexte"/>
              <w:jc w:val="center"/>
              <w:rPr>
                <w:sz w:val="18"/>
              </w:rPr>
            </w:pPr>
            <w:r w:rsidRPr="00F36743">
              <w:rPr>
                <w:sz w:val="18"/>
              </w:rPr>
              <w:t>Utilise les technologies Web pour une portabilité maximale</w:t>
            </w:r>
          </w:p>
        </w:tc>
        <w:tc>
          <w:tcPr>
            <w:tcW w:w="2154" w:type="dxa"/>
            <w:vAlign w:val="center"/>
          </w:tcPr>
          <w:p w14:paraId="25DC8EBA" w14:textId="02529988" w:rsidR="00A06D2C" w:rsidRPr="00F36743" w:rsidRDefault="00A06D2C" w:rsidP="00A06D2C">
            <w:pPr>
              <w:pStyle w:val="Corpsdetexte"/>
              <w:jc w:val="center"/>
              <w:rPr>
                <w:sz w:val="18"/>
              </w:rPr>
            </w:pPr>
            <w:r w:rsidRPr="00F36743">
              <w:rPr>
                <w:sz w:val="18"/>
              </w:rPr>
              <w:t>Reste le plus proche possible du natif</w:t>
            </w:r>
          </w:p>
        </w:tc>
        <w:tc>
          <w:tcPr>
            <w:tcW w:w="2154" w:type="dxa"/>
            <w:vAlign w:val="center"/>
          </w:tcPr>
          <w:p w14:paraId="195C2F45" w14:textId="26F2CBA4" w:rsidR="00A06D2C" w:rsidRPr="00F36743" w:rsidRDefault="00A06D2C" w:rsidP="00A06D2C">
            <w:pPr>
              <w:pStyle w:val="Corpsdetexte"/>
              <w:jc w:val="center"/>
              <w:rPr>
                <w:sz w:val="18"/>
              </w:rPr>
            </w:pPr>
            <w:r w:rsidRPr="00F36743">
              <w:rPr>
                <w:sz w:val="18"/>
              </w:rP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635311A" w14:textId="63D5A27B" w:rsidR="001C0BF0" w:rsidRDefault="001C0BF0" w:rsidP="001C0BF0">
      <w:pPr>
        <w:pStyle w:val="Lgende"/>
        <w:keepNext/>
      </w:pPr>
      <w:bookmarkStart w:id="43" w:name="_Toc523479709"/>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EF7862">
        <w:rPr>
          <w:noProof/>
        </w:rPr>
        <w:t>2</w:t>
      </w:r>
      <w:r w:rsidR="0092739D">
        <w:rPr>
          <w:noProof/>
        </w:rPr>
        <w:fldChar w:fldCharType="end"/>
      </w:r>
      <w:r>
        <w:t xml:space="preserve"> - Résumé des performances des Frameworks</w:t>
      </w:r>
      <w:bookmarkEnd w:id="43"/>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A1396D" w:rsidRDefault="00CE0F1F" w:rsidP="00CE0F1F">
            <w:pPr>
              <w:pStyle w:val="Corpsdetexte"/>
              <w:jc w:val="left"/>
              <w:rPr>
                <w:b/>
                <w:sz w:val="18"/>
              </w:rPr>
            </w:pPr>
          </w:p>
        </w:tc>
        <w:tc>
          <w:tcPr>
            <w:tcW w:w="1221" w:type="dxa"/>
            <w:vAlign w:val="center"/>
          </w:tcPr>
          <w:p w14:paraId="3C2B9108" w14:textId="0BF11E5C" w:rsidR="00CE0F1F" w:rsidRPr="00F36743" w:rsidRDefault="00F36743" w:rsidP="00CE0F1F">
            <w:pPr>
              <w:pStyle w:val="Corpsdetexte"/>
              <w:jc w:val="left"/>
              <w:rPr>
                <w:i/>
                <w:sz w:val="18"/>
              </w:rPr>
            </w:pPr>
            <w:r w:rsidRPr="00F36743">
              <w:rPr>
                <w:i/>
                <w:sz w:val="18"/>
              </w:rPr>
              <w:t>Plateformes</w:t>
            </w:r>
          </w:p>
        </w:tc>
        <w:tc>
          <w:tcPr>
            <w:tcW w:w="1729" w:type="dxa"/>
            <w:vAlign w:val="center"/>
          </w:tcPr>
          <w:p w14:paraId="6E67A271" w14:textId="3AA86AE8" w:rsidR="00CE0F1F" w:rsidRPr="00A1396D" w:rsidRDefault="00CE0F1F" w:rsidP="00CE0F1F">
            <w:pPr>
              <w:pStyle w:val="Corpsdetexte"/>
              <w:jc w:val="center"/>
              <w:rPr>
                <w:b/>
                <w:sz w:val="18"/>
              </w:rPr>
            </w:pPr>
            <w:r w:rsidRPr="00A1396D">
              <w:rPr>
                <w:b/>
                <w:sz w:val="18"/>
              </w:rPr>
              <w:t>Ionic</w:t>
            </w:r>
          </w:p>
        </w:tc>
        <w:tc>
          <w:tcPr>
            <w:tcW w:w="1729" w:type="dxa"/>
            <w:vAlign w:val="center"/>
          </w:tcPr>
          <w:p w14:paraId="18CFAE48" w14:textId="62A2748C" w:rsidR="00CE0F1F" w:rsidRPr="00A1396D" w:rsidRDefault="00CE0F1F" w:rsidP="00CE0F1F">
            <w:pPr>
              <w:pStyle w:val="Corpsdetexte"/>
              <w:jc w:val="center"/>
              <w:rPr>
                <w:b/>
                <w:sz w:val="18"/>
              </w:rPr>
            </w:pPr>
            <w:r w:rsidRPr="00A1396D">
              <w:rPr>
                <w:b/>
                <w:sz w:val="18"/>
              </w:rPr>
              <w:t>Xamarin</w:t>
            </w:r>
          </w:p>
        </w:tc>
        <w:tc>
          <w:tcPr>
            <w:tcW w:w="1729" w:type="dxa"/>
            <w:tcBorders>
              <w:bottom w:val="single" w:sz="4" w:space="0" w:color="auto"/>
            </w:tcBorders>
            <w:vAlign w:val="center"/>
          </w:tcPr>
          <w:p w14:paraId="725DC2EA" w14:textId="22D3105F" w:rsidR="00CE0F1F" w:rsidRPr="00A1396D" w:rsidRDefault="00CE0F1F" w:rsidP="00CE0F1F">
            <w:pPr>
              <w:pStyle w:val="Corpsdetexte"/>
              <w:jc w:val="center"/>
              <w:rPr>
                <w:b/>
                <w:sz w:val="18"/>
              </w:rPr>
            </w:pPr>
            <w:r w:rsidRPr="00A1396D">
              <w:rPr>
                <w:b/>
                <w:sz w:val="18"/>
              </w:rPr>
              <w:t>React Native</w:t>
            </w:r>
          </w:p>
        </w:tc>
      </w:tr>
      <w:tr w:rsidR="001C0BF0" w14:paraId="4A5939D2" w14:textId="77777777" w:rsidTr="001C0BF0">
        <w:tc>
          <w:tcPr>
            <w:tcW w:w="2235" w:type="dxa"/>
            <w:vMerge w:val="restart"/>
            <w:vAlign w:val="center"/>
          </w:tcPr>
          <w:p w14:paraId="5EFF92EA" w14:textId="5B2549F0" w:rsidR="001C0BF0" w:rsidRPr="00A1396D" w:rsidRDefault="001C0BF0" w:rsidP="00CE0F1F">
            <w:pPr>
              <w:pStyle w:val="Corpsdetexte"/>
              <w:jc w:val="left"/>
              <w:rPr>
                <w:sz w:val="18"/>
              </w:rPr>
            </w:pPr>
            <w:r w:rsidRPr="00A1396D">
              <w:rPr>
                <w:sz w:val="18"/>
              </w:rPr>
              <w:t>Compilation du code</w:t>
            </w:r>
          </w:p>
        </w:tc>
        <w:tc>
          <w:tcPr>
            <w:tcW w:w="1221" w:type="dxa"/>
            <w:vAlign w:val="center"/>
          </w:tcPr>
          <w:p w14:paraId="0DB3F6E0" w14:textId="7D983BFE" w:rsidR="001C0BF0" w:rsidRPr="00CE252E" w:rsidRDefault="001C0BF0" w:rsidP="00CE0F1F">
            <w:pPr>
              <w:pStyle w:val="Corpsdetexte"/>
              <w:jc w:val="left"/>
              <w:rPr>
                <w:i/>
                <w:sz w:val="18"/>
              </w:rPr>
            </w:pPr>
            <w:r w:rsidRPr="00CE252E">
              <w:rPr>
                <w:i/>
                <w:sz w:val="18"/>
              </w:rPr>
              <w:t>IOS</w:t>
            </w:r>
          </w:p>
        </w:tc>
        <w:tc>
          <w:tcPr>
            <w:tcW w:w="1729" w:type="dxa"/>
            <w:shd w:val="clear" w:color="auto" w:fill="FFD966" w:themeFill="accent4" w:themeFillTint="99"/>
            <w:vAlign w:val="center"/>
          </w:tcPr>
          <w:p w14:paraId="4C129703" w14:textId="6F948BF6" w:rsidR="001C0BF0" w:rsidRPr="00A1396D" w:rsidRDefault="001C0BF0" w:rsidP="001C0BF0">
            <w:pPr>
              <w:pStyle w:val="Corpsdetexte"/>
              <w:jc w:val="center"/>
              <w:rPr>
                <w:sz w:val="18"/>
              </w:rPr>
            </w:pPr>
            <w:r w:rsidRPr="00A1396D">
              <w:rPr>
                <w:sz w:val="18"/>
              </w:rPr>
              <w:t>Interpréteur JIT avec plugins</w:t>
            </w:r>
          </w:p>
        </w:tc>
        <w:tc>
          <w:tcPr>
            <w:tcW w:w="1729" w:type="dxa"/>
            <w:shd w:val="clear" w:color="auto" w:fill="70AD47" w:themeFill="accent6"/>
            <w:vAlign w:val="center"/>
          </w:tcPr>
          <w:p w14:paraId="00382B4E" w14:textId="2558DE69" w:rsidR="001C0BF0" w:rsidRPr="00A1396D" w:rsidRDefault="001C0BF0" w:rsidP="001C0BF0">
            <w:pPr>
              <w:pStyle w:val="Corpsdetexte"/>
              <w:jc w:val="center"/>
              <w:rPr>
                <w:sz w:val="18"/>
              </w:rPr>
            </w:pPr>
            <w:r w:rsidRPr="00A1396D">
              <w:rPr>
                <w:sz w:val="18"/>
              </w:rPr>
              <w:t>AOT</w:t>
            </w:r>
          </w:p>
        </w:tc>
        <w:tc>
          <w:tcPr>
            <w:tcW w:w="1729" w:type="dxa"/>
            <w:tcBorders>
              <w:bottom w:val="nil"/>
            </w:tcBorders>
            <w:shd w:val="clear" w:color="auto" w:fill="FC6A6A"/>
            <w:vAlign w:val="center"/>
          </w:tcPr>
          <w:p w14:paraId="05E20151" w14:textId="4C46639C" w:rsidR="001C0BF0" w:rsidRPr="00A1396D" w:rsidRDefault="000D374B" w:rsidP="001C0BF0">
            <w:pPr>
              <w:pStyle w:val="Corpsdetexte"/>
              <w:jc w:val="center"/>
              <w:rPr>
                <w:sz w:val="18"/>
              </w:rPr>
            </w:pPr>
            <w:r w:rsidRPr="00A1396D">
              <w:rPr>
                <w:sz w:val="18"/>
              </w:rPr>
              <w:t xml:space="preserve">Interpréteur </w:t>
            </w:r>
          </w:p>
        </w:tc>
      </w:tr>
      <w:tr w:rsidR="001C0BF0" w14:paraId="112475BA" w14:textId="77777777" w:rsidTr="001C0BF0">
        <w:tc>
          <w:tcPr>
            <w:tcW w:w="2235" w:type="dxa"/>
            <w:vMerge/>
            <w:vAlign w:val="center"/>
          </w:tcPr>
          <w:p w14:paraId="5C0C1ABE" w14:textId="77777777" w:rsidR="001C0BF0" w:rsidRPr="00A1396D" w:rsidRDefault="001C0BF0" w:rsidP="00CE0F1F">
            <w:pPr>
              <w:pStyle w:val="Corpsdetexte"/>
              <w:jc w:val="left"/>
              <w:rPr>
                <w:sz w:val="18"/>
              </w:rPr>
            </w:pPr>
          </w:p>
        </w:tc>
        <w:tc>
          <w:tcPr>
            <w:tcW w:w="1221" w:type="dxa"/>
            <w:vAlign w:val="center"/>
          </w:tcPr>
          <w:p w14:paraId="576AE2D5" w14:textId="3EF7F42A" w:rsidR="001C0BF0" w:rsidRPr="00CE252E" w:rsidRDefault="001C0BF0" w:rsidP="00CE0F1F">
            <w:pPr>
              <w:pStyle w:val="Corpsdetexte"/>
              <w:jc w:val="left"/>
              <w:rPr>
                <w:i/>
                <w:sz w:val="18"/>
              </w:rPr>
            </w:pPr>
            <w:r w:rsidRPr="00CE252E">
              <w:rPr>
                <w:i/>
                <w:sz w:val="18"/>
              </w:rPr>
              <w:t>Android</w:t>
            </w:r>
          </w:p>
        </w:tc>
        <w:tc>
          <w:tcPr>
            <w:tcW w:w="1729" w:type="dxa"/>
            <w:shd w:val="clear" w:color="auto" w:fill="70AD47" w:themeFill="accent6"/>
            <w:vAlign w:val="center"/>
          </w:tcPr>
          <w:p w14:paraId="3A8CF03A" w14:textId="50C6CB13" w:rsidR="001C0BF0" w:rsidRPr="00A1396D" w:rsidRDefault="001C0BF0" w:rsidP="001C0BF0">
            <w:pPr>
              <w:pStyle w:val="Corpsdetexte"/>
              <w:jc w:val="center"/>
              <w:rPr>
                <w:sz w:val="18"/>
              </w:rPr>
            </w:pPr>
            <w:r w:rsidRPr="00A1396D">
              <w:rPr>
                <w:sz w:val="18"/>
              </w:rPr>
              <w:t>JIT</w:t>
            </w:r>
          </w:p>
        </w:tc>
        <w:tc>
          <w:tcPr>
            <w:tcW w:w="1729" w:type="dxa"/>
            <w:shd w:val="clear" w:color="auto" w:fill="70AD47" w:themeFill="accent6"/>
            <w:vAlign w:val="center"/>
          </w:tcPr>
          <w:p w14:paraId="4BE8BBA9" w14:textId="7B048905" w:rsidR="001C0BF0" w:rsidRPr="00A1396D" w:rsidRDefault="001C0BF0" w:rsidP="001C0BF0">
            <w:pPr>
              <w:pStyle w:val="Corpsdetexte"/>
              <w:jc w:val="center"/>
              <w:rPr>
                <w:sz w:val="18"/>
              </w:rPr>
            </w:pPr>
            <w:r w:rsidRPr="00A1396D">
              <w:rPr>
                <w:sz w:val="18"/>
              </w:rPr>
              <w:t>JIT</w:t>
            </w:r>
          </w:p>
        </w:tc>
        <w:tc>
          <w:tcPr>
            <w:tcW w:w="1729" w:type="dxa"/>
            <w:tcBorders>
              <w:top w:val="nil"/>
            </w:tcBorders>
            <w:shd w:val="clear" w:color="auto" w:fill="70AD47" w:themeFill="accent6"/>
            <w:vAlign w:val="center"/>
          </w:tcPr>
          <w:p w14:paraId="3A740D06" w14:textId="011893A4" w:rsidR="001C0BF0" w:rsidRPr="00A1396D" w:rsidRDefault="001C0BF0" w:rsidP="001C0BF0">
            <w:pPr>
              <w:pStyle w:val="Corpsdetexte"/>
              <w:jc w:val="center"/>
              <w:rPr>
                <w:sz w:val="18"/>
              </w:rPr>
            </w:pPr>
            <w:r w:rsidRPr="00A1396D">
              <w:rPr>
                <w:sz w:val="18"/>
              </w:rPr>
              <w:t>JIT</w:t>
            </w:r>
          </w:p>
        </w:tc>
      </w:tr>
      <w:tr w:rsidR="001C0BF0" w14:paraId="2EBEE2F0" w14:textId="77777777" w:rsidTr="00DC7507">
        <w:tc>
          <w:tcPr>
            <w:tcW w:w="2235" w:type="dxa"/>
            <w:vMerge w:val="restart"/>
            <w:vAlign w:val="center"/>
          </w:tcPr>
          <w:p w14:paraId="3EC50C2E" w14:textId="5AEDD714" w:rsidR="001C0BF0" w:rsidRPr="00A1396D" w:rsidRDefault="001C0BF0" w:rsidP="00CE0F1F">
            <w:pPr>
              <w:pStyle w:val="Corpsdetexte"/>
              <w:jc w:val="left"/>
              <w:rPr>
                <w:sz w:val="18"/>
              </w:rPr>
            </w:pPr>
            <w:r w:rsidRPr="00A1396D">
              <w:rPr>
                <w:sz w:val="18"/>
              </w:rPr>
              <w:t>Support du 64-bit</w:t>
            </w:r>
          </w:p>
        </w:tc>
        <w:tc>
          <w:tcPr>
            <w:tcW w:w="1221" w:type="dxa"/>
            <w:vAlign w:val="center"/>
          </w:tcPr>
          <w:p w14:paraId="28710F9D" w14:textId="7EC127BD" w:rsidR="001C0BF0" w:rsidRPr="00CE252E" w:rsidRDefault="001C0BF0" w:rsidP="00CE0F1F">
            <w:pPr>
              <w:pStyle w:val="Corpsdetexte"/>
              <w:jc w:val="left"/>
              <w:rPr>
                <w:i/>
                <w:sz w:val="18"/>
              </w:rPr>
            </w:pPr>
            <w:r w:rsidRPr="00CE252E">
              <w:rPr>
                <w:i/>
                <w:sz w:val="18"/>
              </w:rPr>
              <w:t>IOS</w:t>
            </w:r>
          </w:p>
        </w:tc>
        <w:tc>
          <w:tcPr>
            <w:tcW w:w="1729" w:type="dxa"/>
            <w:shd w:val="clear" w:color="auto" w:fill="70AD47" w:themeFill="accent6"/>
            <w:vAlign w:val="center"/>
          </w:tcPr>
          <w:p w14:paraId="1470B7C7" w14:textId="0FD87FD3" w:rsidR="001C0BF0" w:rsidRPr="00A1396D" w:rsidRDefault="001C0BF0" w:rsidP="001C0BF0">
            <w:pPr>
              <w:pStyle w:val="Corpsdetexte"/>
              <w:jc w:val="center"/>
              <w:rPr>
                <w:sz w:val="18"/>
              </w:rPr>
            </w:pPr>
            <w:r w:rsidRPr="00A1396D">
              <w:rPr>
                <w:sz w:val="18"/>
              </w:rPr>
              <w:t>Oui</w:t>
            </w:r>
          </w:p>
        </w:tc>
        <w:tc>
          <w:tcPr>
            <w:tcW w:w="1729" w:type="dxa"/>
            <w:shd w:val="clear" w:color="auto" w:fill="70AD47" w:themeFill="accent6"/>
            <w:vAlign w:val="center"/>
          </w:tcPr>
          <w:p w14:paraId="43471A8B" w14:textId="462D0860" w:rsidR="001C0BF0" w:rsidRPr="00A1396D" w:rsidRDefault="001C0BF0" w:rsidP="001C0BF0">
            <w:pPr>
              <w:pStyle w:val="Corpsdetexte"/>
              <w:jc w:val="center"/>
              <w:rPr>
                <w:sz w:val="18"/>
              </w:rPr>
            </w:pPr>
            <w:r w:rsidRPr="00A1396D">
              <w:rPr>
                <w:sz w:val="18"/>
              </w:rPr>
              <w:t>Oui</w:t>
            </w:r>
          </w:p>
        </w:tc>
        <w:tc>
          <w:tcPr>
            <w:tcW w:w="1729" w:type="dxa"/>
            <w:shd w:val="clear" w:color="auto" w:fill="FFD966" w:themeFill="accent4" w:themeFillTint="99"/>
            <w:vAlign w:val="center"/>
          </w:tcPr>
          <w:p w14:paraId="19D22AC1" w14:textId="6CCD97B3" w:rsidR="001C0BF0" w:rsidRPr="00A1396D" w:rsidRDefault="00DC7507" w:rsidP="001C0BF0">
            <w:pPr>
              <w:pStyle w:val="Corpsdetexte"/>
              <w:jc w:val="center"/>
              <w:rPr>
                <w:sz w:val="18"/>
              </w:rPr>
            </w:pPr>
            <w:r w:rsidRPr="00A1396D">
              <w:rPr>
                <w:sz w:val="18"/>
              </w:rPr>
              <w:t>Surement (Apple force le 64 bits)</w:t>
            </w:r>
          </w:p>
        </w:tc>
      </w:tr>
      <w:tr w:rsidR="001C0BF0" w14:paraId="743CFCDD" w14:textId="77777777" w:rsidTr="001C0BF0">
        <w:tc>
          <w:tcPr>
            <w:tcW w:w="2235" w:type="dxa"/>
            <w:vMerge/>
            <w:vAlign w:val="center"/>
          </w:tcPr>
          <w:p w14:paraId="6C14ED32" w14:textId="77777777" w:rsidR="001C0BF0" w:rsidRPr="00A1396D" w:rsidRDefault="001C0BF0" w:rsidP="00CE0F1F">
            <w:pPr>
              <w:pStyle w:val="Corpsdetexte"/>
              <w:jc w:val="left"/>
              <w:rPr>
                <w:sz w:val="18"/>
              </w:rPr>
            </w:pPr>
          </w:p>
        </w:tc>
        <w:tc>
          <w:tcPr>
            <w:tcW w:w="1221" w:type="dxa"/>
            <w:vAlign w:val="center"/>
          </w:tcPr>
          <w:p w14:paraId="79DC9976" w14:textId="15518791" w:rsidR="001C0BF0" w:rsidRPr="00CE252E" w:rsidRDefault="001C0BF0" w:rsidP="00CE0F1F">
            <w:pPr>
              <w:pStyle w:val="Corpsdetexte"/>
              <w:jc w:val="left"/>
              <w:rPr>
                <w:i/>
                <w:sz w:val="18"/>
              </w:rPr>
            </w:pPr>
            <w:r w:rsidRPr="00CE252E">
              <w:rPr>
                <w:i/>
                <w:sz w:val="18"/>
              </w:rPr>
              <w:t>Android</w:t>
            </w:r>
          </w:p>
        </w:tc>
        <w:tc>
          <w:tcPr>
            <w:tcW w:w="1729" w:type="dxa"/>
            <w:vAlign w:val="center"/>
          </w:tcPr>
          <w:p w14:paraId="1EF83F47" w14:textId="6F2F0D22" w:rsidR="001C0BF0" w:rsidRPr="00A1396D" w:rsidRDefault="00A1396D" w:rsidP="001C0BF0">
            <w:pPr>
              <w:pStyle w:val="Corpsdetexte"/>
              <w:jc w:val="center"/>
              <w:rPr>
                <w:sz w:val="18"/>
              </w:rPr>
            </w:pPr>
            <w:r w:rsidRPr="00A1396D">
              <w:rPr>
                <w:sz w:val="18"/>
              </w:rPr>
              <w:t>Aucune informations</w:t>
            </w:r>
          </w:p>
        </w:tc>
        <w:tc>
          <w:tcPr>
            <w:tcW w:w="1729" w:type="dxa"/>
            <w:shd w:val="clear" w:color="auto" w:fill="70AD47" w:themeFill="accent6"/>
            <w:vAlign w:val="center"/>
          </w:tcPr>
          <w:p w14:paraId="34A04090" w14:textId="503D5E43" w:rsidR="001C0BF0" w:rsidRPr="00A1396D" w:rsidRDefault="001C0BF0" w:rsidP="001C0BF0">
            <w:pPr>
              <w:pStyle w:val="Corpsdetexte"/>
              <w:jc w:val="center"/>
              <w:rPr>
                <w:sz w:val="18"/>
              </w:rPr>
            </w:pPr>
            <w:r w:rsidRPr="00A1396D">
              <w:rPr>
                <w:sz w:val="18"/>
              </w:rPr>
              <w:t>Oui</w:t>
            </w:r>
          </w:p>
        </w:tc>
        <w:tc>
          <w:tcPr>
            <w:tcW w:w="1729" w:type="dxa"/>
            <w:shd w:val="clear" w:color="auto" w:fill="FC6A6A"/>
            <w:vAlign w:val="center"/>
          </w:tcPr>
          <w:p w14:paraId="02D9AFE1" w14:textId="15E149C8" w:rsidR="001C0BF0" w:rsidRPr="00A1396D" w:rsidRDefault="001C0BF0" w:rsidP="001C0BF0">
            <w:pPr>
              <w:pStyle w:val="Corpsdetexte"/>
              <w:jc w:val="center"/>
              <w:rPr>
                <w:sz w:val="18"/>
              </w:rPr>
            </w:pPr>
            <w:r w:rsidRPr="00A1396D">
              <w:rPr>
                <w:sz w:val="18"/>
              </w:rPr>
              <w:t>Non</w:t>
            </w:r>
            <w:r w:rsidR="00DC7507" w:rsidRPr="00A1396D">
              <w:rPr>
                <w:sz w:val="18"/>
              </w:rPr>
              <w:t xml:space="preserve"> (prévu en ao</w:t>
            </w:r>
            <w:r w:rsidR="00875191">
              <w:rPr>
                <w:sz w:val="18"/>
              </w:rPr>
              <w:t>û</w:t>
            </w:r>
            <w:r w:rsidR="00DC7507" w:rsidRPr="00A1396D">
              <w:rPr>
                <w:sz w:val="18"/>
              </w:rPr>
              <w:t>t 2019)</w:t>
            </w:r>
          </w:p>
        </w:tc>
      </w:tr>
      <w:tr w:rsidR="00CE0F1F" w14:paraId="4CF5267D" w14:textId="77777777" w:rsidTr="001C0BF0">
        <w:tc>
          <w:tcPr>
            <w:tcW w:w="2235" w:type="dxa"/>
            <w:vAlign w:val="center"/>
          </w:tcPr>
          <w:p w14:paraId="62BD97FB" w14:textId="132B5C10" w:rsidR="00CE0F1F" w:rsidRPr="00A1396D" w:rsidRDefault="001C0BF0" w:rsidP="00CE0F1F">
            <w:pPr>
              <w:pStyle w:val="Corpsdetexte"/>
              <w:jc w:val="left"/>
              <w:rPr>
                <w:sz w:val="18"/>
              </w:rPr>
            </w:pPr>
            <w:r w:rsidRPr="00A1396D">
              <w:rPr>
                <w:sz w:val="18"/>
              </w:rPr>
              <w:t>UI</w:t>
            </w:r>
            <w:r w:rsidR="00DC7507" w:rsidRPr="00A1396D">
              <w:rPr>
                <w:sz w:val="18"/>
              </w:rPr>
              <w:t xml:space="preserve"> performance</w:t>
            </w:r>
          </w:p>
        </w:tc>
        <w:tc>
          <w:tcPr>
            <w:tcW w:w="1221" w:type="dxa"/>
            <w:vAlign w:val="center"/>
          </w:tcPr>
          <w:p w14:paraId="1E7C661B" w14:textId="7625FE89" w:rsidR="00CE0F1F" w:rsidRPr="00CE252E" w:rsidRDefault="001C0BF0" w:rsidP="00CE0F1F">
            <w:pPr>
              <w:pStyle w:val="Corpsdetexte"/>
              <w:jc w:val="left"/>
              <w:rPr>
                <w:i/>
                <w:sz w:val="18"/>
              </w:rPr>
            </w:pPr>
            <w:r w:rsidRPr="00CE252E">
              <w:rPr>
                <w:i/>
                <w:sz w:val="18"/>
              </w:rPr>
              <w:t>IOS et Android</w:t>
            </w:r>
          </w:p>
        </w:tc>
        <w:tc>
          <w:tcPr>
            <w:tcW w:w="1729" w:type="dxa"/>
            <w:shd w:val="clear" w:color="auto" w:fill="FC6A6A"/>
            <w:vAlign w:val="center"/>
          </w:tcPr>
          <w:p w14:paraId="2565DF32" w14:textId="1ABD9339" w:rsidR="00CE0F1F" w:rsidRPr="00A1396D" w:rsidRDefault="001C0BF0" w:rsidP="001C0BF0">
            <w:pPr>
              <w:pStyle w:val="Corpsdetexte"/>
              <w:jc w:val="center"/>
              <w:rPr>
                <w:sz w:val="18"/>
              </w:rPr>
            </w:pPr>
            <w:r w:rsidRPr="00A1396D">
              <w:rPr>
                <w:sz w:val="18"/>
              </w:rPr>
              <w:t>HTML</w:t>
            </w:r>
          </w:p>
        </w:tc>
        <w:tc>
          <w:tcPr>
            <w:tcW w:w="1729" w:type="dxa"/>
            <w:shd w:val="clear" w:color="auto" w:fill="70AD47" w:themeFill="accent6"/>
            <w:vAlign w:val="center"/>
          </w:tcPr>
          <w:p w14:paraId="50303C48" w14:textId="77075C44" w:rsidR="00CE0F1F" w:rsidRPr="00A1396D" w:rsidRDefault="001C0BF0" w:rsidP="001C0BF0">
            <w:pPr>
              <w:pStyle w:val="Corpsdetexte"/>
              <w:jc w:val="center"/>
              <w:rPr>
                <w:sz w:val="18"/>
              </w:rPr>
            </w:pPr>
            <w:r w:rsidRPr="00A1396D">
              <w:rPr>
                <w:sz w:val="18"/>
              </w:rPr>
              <w:t>Composants natifs</w:t>
            </w:r>
          </w:p>
        </w:tc>
        <w:tc>
          <w:tcPr>
            <w:tcW w:w="1729" w:type="dxa"/>
            <w:shd w:val="clear" w:color="auto" w:fill="70AD47" w:themeFill="accent6"/>
            <w:vAlign w:val="center"/>
          </w:tcPr>
          <w:p w14:paraId="65857C0F" w14:textId="61CCDF93" w:rsidR="00CE0F1F" w:rsidRPr="00A1396D" w:rsidRDefault="001C0BF0" w:rsidP="001C0BF0">
            <w:pPr>
              <w:pStyle w:val="Corpsdetexte"/>
              <w:jc w:val="center"/>
              <w:rPr>
                <w:sz w:val="18"/>
              </w:rPr>
            </w:pPr>
            <w:r w:rsidRPr="00A1396D">
              <w:rPr>
                <w:sz w:val="18"/>
              </w:rP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3F8BFF62" w14:textId="339AABE7" w:rsidR="00996B77" w:rsidRDefault="00DC7507" w:rsidP="00F72F0C">
      <w:pPr>
        <w:pStyle w:val="Texte"/>
      </w:pPr>
      <w:r>
        <w:t>Question performance, Xamarin remporte haut la main la première place</w:t>
      </w:r>
      <w:r w:rsidR="003B6464">
        <w:t xml:space="preserve">. En raison de </w:t>
      </w:r>
      <w:r>
        <w:t xml:space="preserve">son propre environnement de runtime et </w:t>
      </w:r>
      <w:r w:rsidR="003B6464">
        <w:t xml:space="preserve">de son </w:t>
      </w:r>
      <w:r>
        <w:t>interface utilisateur</w:t>
      </w:r>
      <w:r w:rsidR="003B6464">
        <w:t xml:space="preserve"> qui</w:t>
      </w:r>
      <w:r>
        <w:t xml:space="preserve"> peut être écrite en code natif, il est bien plus rapide. </w:t>
      </w:r>
      <w:r w:rsidR="00A1396D">
        <w:t xml:space="preserve">En </w:t>
      </w:r>
      <w:r w:rsidR="00417CBD">
        <w:t>deuxième</w:t>
      </w:r>
      <w:r w:rsidR="00A1396D">
        <w:t xml:space="preserve"> place</w:t>
      </w:r>
      <w:r w:rsidR="003B6464">
        <w:t xml:space="preserve"> se trouve </w:t>
      </w:r>
      <w:r w:rsidR="00A1396D">
        <w:t xml:space="preserve">React Native. Bien que le 64 bits ne soit pas </w:t>
      </w:r>
      <w:r w:rsidR="003B6464">
        <w:t xml:space="preserve">encore </w:t>
      </w:r>
      <w:r w:rsidR="00A1396D">
        <w:t xml:space="preserve">supporté, il reste plus performant car il utilise les composants natifs du système d’exploitation. Le fonctionnement d’Ionic </w:t>
      </w:r>
      <w:r w:rsidR="003B6464">
        <w:t xml:space="preserve">place ce Framework </w:t>
      </w:r>
      <w:r w:rsidR="00A1396D">
        <w:t>dernier au niveau des performances.</w:t>
      </w:r>
      <w:r w:rsidR="007A27C1">
        <w:t xml:space="preserve"> </w:t>
      </w:r>
    </w:p>
    <w:p w14:paraId="459C4628" w14:textId="33D99E80" w:rsidR="000D374B" w:rsidRDefault="007A27C1" w:rsidP="00F72F0C">
      <w:pPr>
        <w:pStyle w:val="Texte"/>
        <w:rPr>
          <w:sz w:val="24"/>
          <w:szCs w:val="20"/>
        </w:rPr>
      </w:pPr>
      <w:r>
        <w:lastRenderedPageBreak/>
        <w:t xml:space="preserve">Il est cependant important de noter que Google va exiger dès </w:t>
      </w:r>
      <w:r w:rsidR="009C5DBF">
        <w:t>a</w:t>
      </w:r>
      <w:r>
        <w:t>o</w:t>
      </w:r>
      <w:r w:rsidR="009C5DBF">
        <w:t>û</w:t>
      </w:r>
      <w:r>
        <w:t>t 2019 que toutes les applications sur le Play Store puissent supporter des libraires 64 bits en plus des 32 bits. Les applications déjà existantes devront alors être mise</w:t>
      </w:r>
      <w:r w:rsidR="00842CA2">
        <w:t>s</w:t>
      </w:r>
      <w:r>
        <w:t xml:space="preserve"> à jour et les Frameworks, tel</w:t>
      </w:r>
      <w:r w:rsidR="00AB34E9">
        <w:t>s</w:t>
      </w:r>
      <w:r>
        <w:t xml:space="preserve"> que React Native, devront </w:t>
      </w:r>
      <w:r w:rsidR="00AB34E9">
        <w:t>alors</w:t>
      </w:r>
      <w:r>
        <w:t xml:space="preserve"> ajouter le 64 bits à leur fonctionnement.</w:t>
      </w:r>
    </w:p>
    <w:p w14:paraId="282CAEF9" w14:textId="10CA0497" w:rsidR="00856448" w:rsidRDefault="00856448" w:rsidP="00856448">
      <w:pPr>
        <w:pStyle w:val="Lgende"/>
        <w:keepNext/>
      </w:pPr>
      <w:bookmarkStart w:id="44" w:name="_Toc523479710"/>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EF7862">
        <w:rPr>
          <w:noProof/>
        </w:rPr>
        <w:t>3</w:t>
      </w:r>
      <w:r w:rsidR="0092739D">
        <w:rPr>
          <w:noProof/>
        </w:rPr>
        <w:fldChar w:fldCharType="end"/>
      </w:r>
      <w:r>
        <w:t xml:space="preserve"> - Résumé des aspects de développement des Frameworks</w:t>
      </w:r>
      <w:bookmarkEnd w:id="44"/>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F36743">
        <w:tc>
          <w:tcPr>
            <w:tcW w:w="1757" w:type="dxa"/>
            <w:vAlign w:val="center"/>
          </w:tcPr>
          <w:p w14:paraId="3E771107" w14:textId="77777777" w:rsidR="001C0BF0" w:rsidRPr="00F36743" w:rsidRDefault="001C0BF0" w:rsidP="00F36743">
            <w:pPr>
              <w:pStyle w:val="Corpsdetexte"/>
              <w:jc w:val="left"/>
              <w:rPr>
                <w:b/>
                <w:sz w:val="18"/>
              </w:rPr>
            </w:pPr>
          </w:p>
        </w:tc>
        <w:tc>
          <w:tcPr>
            <w:tcW w:w="1389" w:type="dxa"/>
            <w:vAlign w:val="center"/>
          </w:tcPr>
          <w:p w14:paraId="78D514F4" w14:textId="52658D30" w:rsidR="001C0BF0" w:rsidRPr="00F36743" w:rsidRDefault="00F36743" w:rsidP="00F36743">
            <w:pPr>
              <w:pStyle w:val="Corpsdetexte"/>
              <w:jc w:val="center"/>
              <w:rPr>
                <w:i/>
                <w:sz w:val="18"/>
              </w:rPr>
            </w:pPr>
            <w:r w:rsidRPr="00F36743">
              <w:rPr>
                <w:i/>
                <w:sz w:val="18"/>
              </w:rPr>
              <w:t>Plateformes</w:t>
            </w:r>
          </w:p>
        </w:tc>
        <w:tc>
          <w:tcPr>
            <w:tcW w:w="1386" w:type="dxa"/>
            <w:vAlign w:val="center"/>
          </w:tcPr>
          <w:p w14:paraId="2191DC90" w14:textId="0707F580" w:rsidR="001C0BF0" w:rsidRPr="00F36743" w:rsidRDefault="001C0BF0" w:rsidP="006A66B0">
            <w:pPr>
              <w:pStyle w:val="Corpsdetexte"/>
              <w:jc w:val="center"/>
              <w:rPr>
                <w:b/>
                <w:sz w:val="18"/>
              </w:rPr>
            </w:pPr>
            <w:r w:rsidRPr="00F36743">
              <w:rPr>
                <w:b/>
                <w:sz w:val="18"/>
              </w:rPr>
              <w:t>Outils officiels</w:t>
            </w:r>
          </w:p>
        </w:tc>
        <w:tc>
          <w:tcPr>
            <w:tcW w:w="1415" w:type="dxa"/>
            <w:vAlign w:val="center"/>
          </w:tcPr>
          <w:p w14:paraId="73C746F8" w14:textId="604A57EF" w:rsidR="001C0BF0" w:rsidRPr="00F36743" w:rsidRDefault="001C0BF0" w:rsidP="006A66B0">
            <w:pPr>
              <w:pStyle w:val="Corpsdetexte"/>
              <w:jc w:val="center"/>
              <w:rPr>
                <w:b/>
                <w:sz w:val="18"/>
              </w:rPr>
            </w:pPr>
            <w:r w:rsidRPr="00F36743">
              <w:rPr>
                <w:b/>
                <w:sz w:val="18"/>
              </w:rPr>
              <w:t>Ionic</w:t>
            </w:r>
          </w:p>
        </w:tc>
        <w:tc>
          <w:tcPr>
            <w:tcW w:w="1397" w:type="dxa"/>
            <w:vAlign w:val="center"/>
          </w:tcPr>
          <w:p w14:paraId="3EFA7CF3" w14:textId="5F05B70F" w:rsidR="001C0BF0" w:rsidRPr="00F36743" w:rsidRDefault="001C0BF0" w:rsidP="006A66B0">
            <w:pPr>
              <w:pStyle w:val="Corpsdetexte"/>
              <w:jc w:val="center"/>
              <w:rPr>
                <w:b/>
                <w:sz w:val="18"/>
              </w:rPr>
            </w:pPr>
            <w:r w:rsidRPr="00F36743">
              <w:rPr>
                <w:b/>
                <w:sz w:val="18"/>
              </w:rPr>
              <w:t>Xamarin</w:t>
            </w:r>
          </w:p>
        </w:tc>
        <w:tc>
          <w:tcPr>
            <w:tcW w:w="1375" w:type="dxa"/>
            <w:vAlign w:val="center"/>
          </w:tcPr>
          <w:p w14:paraId="2A983CA3" w14:textId="5D852AFE" w:rsidR="001C0BF0" w:rsidRPr="00F36743" w:rsidRDefault="001C0BF0" w:rsidP="006A66B0">
            <w:pPr>
              <w:pStyle w:val="Corpsdetexte"/>
              <w:jc w:val="center"/>
              <w:rPr>
                <w:b/>
                <w:sz w:val="18"/>
              </w:rPr>
            </w:pPr>
            <w:r w:rsidRPr="00F36743">
              <w:rPr>
                <w:b/>
                <w:sz w:val="18"/>
              </w:rPr>
              <w:t>React Native</w:t>
            </w:r>
          </w:p>
        </w:tc>
      </w:tr>
      <w:tr w:rsidR="00856448" w14:paraId="798313DA" w14:textId="77777777" w:rsidTr="00F36743">
        <w:tc>
          <w:tcPr>
            <w:tcW w:w="1757" w:type="dxa"/>
            <w:vAlign w:val="center"/>
          </w:tcPr>
          <w:p w14:paraId="17700EDC" w14:textId="5F0A3BC8" w:rsidR="001C0BF0" w:rsidRPr="00F36743" w:rsidRDefault="001C0BF0" w:rsidP="00F36743">
            <w:pPr>
              <w:pStyle w:val="Corpsdetexte"/>
              <w:jc w:val="left"/>
              <w:rPr>
                <w:sz w:val="18"/>
              </w:rPr>
            </w:pPr>
            <w:r w:rsidRPr="00F36743">
              <w:rPr>
                <w:sz w:val="18"/>
              </w:rPr>
              <w:t>Lancement manuel</w:t>
            </w:r>
          </w:p>
        </w:tc>
        <w:tc>
          <w:tcPr>
            <w:tcW w:w="1389" w:type="dxa"/>
          </w:tcPr>
          <w:p w14:paraId="40F6C778" w14:textId="77777777" w:rsidR="001C0BF0" w:rsidRPr="008730D0" w:rsidRDefault="001C0BF0" w:rsidP="00A06D2C">
            <w:pPr>
              <w:pStyle w:val="Corpsdetexte"/>
              <w:rPr>
                <w:i/>
                <w:sz w:val="18"/>
              </w:rPr>
            </w:pPr>
          </w:p>
        </w:tc>
        <w:tc>
          <w:tcPr>
            <w:tcW w:w="1386" w:type="dxa"/>
            <w:shd w:val="clear" w:color="auto" w:fill="70AD47" w:themeFill="accent6"/>
            <w:vAlign w:val="center"/>
          </w:tcPr>
          <w:p w14:paraId="564F0D40" w14:textId="41917DB1"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31BC351B" w14:textId="191C2691"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1C4E1305" w14:textId="6206EF8F"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7A3C61DB" w14:textId="517AD5A5" w:rsidR="001C0BF0" w:rsidRPr="00F36743" w:rsidRDefault="001C0BF0" w:rsidP="006A66B0">
            <w:pPr>
              <w:pStyle w:val="Corpsdetexte"/>
              <w:jc w:val="center"/>
              <w:rPr>
                <w:sz w:val="18"/>
              </w:rPr>
            </w:pPr>
            <w:r w:rsidRPr="00F36743">
              <w:rPr>
                <w:sz w:val="18"/>
              </w:rPr>
              <w:t>Oui</w:t>
            </w:r>
          </w:p>
        </w:tc>
      </w:tr>
      <w:tr w:rsidR="00856448" w14:paraId="171FD3C5" w14:textId="77777777" w:rsidTr="00F36743">
        <w:tc>
          <w:tcPr>
            <w:tcW w:w="1757" w:type="dxa"/>
            <w:vAlign w:val="center"/>
          </w:tcPr>
          <w:p w14:paraId="60CA0490" w14:textId="3C8F760C" w:rsidR="001C0BF0" w:rsidRPr="00F36743" w:rsidRDefault="001C0BF0" w:rsidP="00F36743">
            <w:pPr>
              <w:pStyle w:val="Corpsdetexte"/>
              <w:jc w:val="left"/>
              <w:rPr>
                <w:sz w:val="18"/>
              </w:rPr>
            </w:pPr>
            <w:r w:rsidRPr="00F36743">
              <w:rPr>
                <w:sz w:val="18"/>
              </w:rPr>
              <w:t>Lancement automatique</w:t>
            </w:r>
          </w:p>
        </w:tc>
        <w:tc>
          <w:tcPr>
            <w:tcW w:w="1389" w:type="dxa"/>
          </w:tcPr>
          <w:p w14:paraId="411DEE71" w14:textId="77777777" w:rsidR="001C0BF0" w:rsidRPr="008730D0" w:rsidRDefault="001C0BF0" w:rsidP="00A06D2C">
            <w:pPr>
              <w:pStyle w:val="Corpsdetexte"/>
              <w:rPr>
                <w:i/>
                <w:sz w:val="18"/>
              </w:rPr>
            </w:pPr>
          </w:p>
        </w:tc>
        <w:tc>
          <w:tcPr>
            <w:tcW w:w="1386" w:type="dxa"/>
            <w:shd w:val="clear" w:color="auto" w:fill="FC6A6A"/>
            <w:vAlign w:val="center"/>
          </w:tcPr>
          <w:p w14:paraId="34512EA2" w14:textId="494E7EB8"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2976BE91" w14:textId="2D0C2037"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4B797F9D" w14:textId="3E0B204A"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0F219A0E" w14:textId="150B8EAE" w:rsidR="001C0BF0" w:rsidRPr="00F36743" w:rsidRDefault="001C0BF0" w:rsidP="006A66B0">
            <w:pPr>
              <w:pStyle w:val="Corpsdetexte"/>
              <w:jc w:val="center"/>
              <w:rPr>
                <w:sz w:val="18"/>
              </w:rPr>
            </w:pPr>
            <w:r w:rsidRPr="00F36743">
              <w:rPr>
                <w:sz w:val="18"/>
              </w:rPr>
              <w:t>Oui</w:t>
            </w:r>
          </w:p>
        </w:tc>
      </w:tr>
      <w:tr w:rsidR="001C0BF0" w14:paraId="713225AE" w14:textId="77777777" w:rsidTr="00F36743">
        <w:tc>
          <w:tcPr>
            <w:tcW w:w="1757" w:type="dxa"/>
            <w:vMerge w:val="restart"/>
            <w:vAlign w:val="center"/>
          </w:tcPr>
          <w:p w14:paraId="4B0E0B3C" w14:textId="60FB591C" w:rsidR="001C0BF0" w:rsidRPr="00F36743" w:rsidRDefault="001C0BF0" w:rsidP="00F36743">
            <w:pPr>
              <w:pStyle w:val="Corpsdetexte"/>
              <w:jc w:val="left"/>
              <w:rPr>
                <w:sz w:val="18"/>
              </w:rPr>
            </w:pPr>
            <w:r w:rsidRPr="00F36743">
              <w:rPr>
                <w:sz w:val="18"/>
              </w:rPr>
              <w:t>Permutation du code à chaud</w:t>
            </w:r>
          </w:p>
        </w:tc>
        <w:tc>
          <w:tcPr>
            <w:tcW w:w="1389" w:type="dxa"/>
          </w:tcPr>
          <w:p w14:paraId="74D1CE2B" w14:textId="615D0647" w:rsidR="001C0BF0" w:rsidRPr="008730D0" w:rsidRDefault="001C0BF0" w:rsidP="00A06D2C">
            <w:pPr>
              <w:pStyle w:val="Corpsdetexte"/>
              <w:rPr>
                <w:i/>
                <w:sz w:val="18"/>
              </w:rPr>
            </w:pPr>
            <w:r w:rsidRPr="008730D0">
              <w:rPr>
                <w:i/>
                <w:sz w:val="18"/>
              </w:rPr>
              <w:t>IOS</w:t>
            </w:r>
          </w:p>
        </w:tc>
        <w:tc>
          <w:tcPr>
            <w:tcW w:w="1386" w:type="dxa"/>
            <w:shd w:val="clear" w:color="auto" w:fill="FC6A6A"/>
            <w:vAlign w:val="center"/>
          </w:tcPr>
          <w:p w14:paraId="2FDF2B80" w14:textId="07F85F4C" w:rsidR="001C0BF0" w:rsidRPr="00F36743" w:rsidRDefault="001C0BF0" w:rsidP="006A66B0">
            <w:pPr>
              <w:pStyle w:val="Corpsdetexte"/>
              <w:jc w:val="center"/>
              <w:rPr>
                <w:sz w:val="18"/>
              </w:rPr>
            </w:pPr>
            <w:r w:rsidRPr="00F36743">
              <w:rPr>
                <w:sz w:val="18"/>
              </w:rPr>
              <w:t>Non</w:t>
            </w:r>
          </w:p>
        </w:tc>
        <w:tc>
          <w:tcPr>
            <w:tcW w:w="1415" w:type="dxa"/>
            <w:shd w:val="clear" w:color="auto" w:fill="FC6A6A"/>
            <w:vAlign w:val="center"/>
          </w:tcPr>
          <w:p w14:paraId="1F94AC49" w14:textId="1EAF4790"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25A23DBE" w14:textId="1A05EBFE"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C2777F7" w14:textId="08BAAF2B" w:rsidR="001C0BF0" w:rsidRPr="00F36743" w:rsidRDefault="001C0BF0" w:rsidP="006A66B0">
            <w:pPr>
              <w:pStyle w:val="Corpsdetexte"/>
              <w:jc w:val="center"/>
              <w:rPr>
                <w:sz w:val="18"/>
              </w:rPr>
            </w:pPr>
            <w:r w:rsidRPr="00F36743">
              <w:rPr>
                <w:sz w:val="18"/>
              </w:rPr>
              <w:t>Oui</w:t>
            </w:r>
          </w:p>
        </w:tc>
      </w:tr>
      <w:tr w:rsidR="00856448" w14:paraId="4AECFAA4" w14:textId="77777777" w:rsidTr="00F36743">
        <w:tc>
          <w:tcPr>
            <w:tcW w:w="1757" w:type="dxa"/>
            <w:vMerge/>
            <w:vAlign w:val="center"/>
          </w:tcPr>
          <w:p w14:paraId="1B770D3B" w14:textId="77777777" w:rsidR="001C0BF0" w:rsidRPr="00F36743" w:rsidRDefault="001C0BF0" w:rsidP="00F36743">
            <w:pPr>
              <w:pStyle w:val="Corpsdetexte"/>
              <w:jc w:val="left"/>
              <w:rPr>
                <w:sz w:val="18"/>
              </w:rPr>
            </w:pPr>
          </w:p>
        </w:tc>
        <w:tc>
          <w:tcPr>
            <w:tcW w:w="1389" w:type="dxa"/>
          </w:tcPr>
          <w:p w14:paraId="414357FE" w14:textId="135DCA03" w:rsidR="001C0BF0" w:rsidRPr="008730D0" w:rsidRDefault="001C0BF0" w:rsidP="00A06D2C">
            <w:pPr>
              <w:pStyle w:val="Corpsdetexte"/>
              <w:rPr>
                <w:i/>
                <w:sz w:val="18"/>
              </w:rPr>
            </w:pPr>
            <w:r w:rsidRPr="008730D0">
              <w:rPr>
                <w:i/>
                <w:sz w:val="18"/>
              </w:rPr>
              <w:t>Android</w:t>
            </w:r>
          </w:p>
        </w:tc>
        <w:tc>
          <w:tcPr>
            <w:tcW w:w="1386" w:type="dxa"/>
            <w:shd w:val="clear" w:color="auto" w:fill="70AD47" w:themeFill="accent6"/>
            <w:vAlign w:val="center"/>
          </w:tcPr>
          <w:p w14:paraId="4F9370A8" w14:textId="00CB6031" w:rsidR="001C0BF0" w:rsidRPr="00F36743" w:rsidRDefault="001C0BF0" w:rsidP="006A66B0">
            <w:pPr>
              <w:pStyle w:val="Corpsdetexte"/>
              <w:jc w:val="center"/>
              <w:rPr>
                <w:sz w:val="18"/>
              </w:rPr>
            </w:pPr>
            <w:r w:rsidRPr="00F36743">
              <w:rPr>
                <w:sz w:val="18"/>
              </w:rPr>
              <w:t>Oui</w:t>
            </w:r>
          </w:p>
        </w:tc>
        <w:tc>
          <w:tcPr>
            <w:tcW w:w="1415" w:type="dxa"/>
            <w:shd w:val="clear" w:color="auto" w:fill="FC6A6A"/>
            <w:vAlign w:val="center"/>
          </w:tcPr>
          <w:p w14:paraId="6655BE83" w14:textId="5F084042"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027A8D7F" w14:textId="6829E788"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3292F5D0" w14:textId="25107909" w:rsidR="001C0BF0" w:rsidRPr="00F36743" w:rsidRDefault="001C0BF0" w:rsidP="006A66B0">
            <w:pPr>
              <w:pStyle w:val="Corpsdetexte"/>
              <w:jc w:val="center"/>
              <w:rPr>
                <w:sz w:val="18"/>
              </w:rPr>
            </w:pPr>
            <w:r w:rsidRPr="00F36743">
              <w:rPr>
                <w:sz w:val="18"/>
              </w:rPr>
              <w:t>Oui</w:t>
            </w:r>
          </w:p>
        </w:tc>
      </w:tr>
      <w:tr w:rsidR="00856448" w14:paraId="5DCCDD64" w14:textId="77777777" w:rsidTr="00F36743">
        <w:tc>
          <w:tcPr>
            <w:tcW w:w="1757" w:type="dxa"/>
            <w:vMerge w:val="restart"/>
            <w:vAlign w:val="center"/>
          </w:tcPr>
          <w:p w14:paraId="61E2E6CA" w14:textId="131B4DAB" w:rsidR="001C0BF0" w:rsidRPr="00F36743" w:rsidRDefault="001C0BF0" w:rsidP="00F36743">
            <w:pPr>
              <w:pStyle w:val="Corpsdetexte"/>
              <w:jc w:val="left"/>
              <w:rPr>
                <w:sz w:val="18"/>
              </w:rPr>
            </w:pPr>
            <w:r w:rsidRPr="00F36743">
              <w:rPr>
                <w:sz w:val="18"/>
              </w:rPr>
              <w:t>Permutation du code à froid</w:t>
            </w:r>
          </w:p>
        </w:tc>
        <w:tc>
          <w:tcPr>
            <w:tcW w:w="1389" w:type="dxa"/>
          </w:tcPr>
          <w:p w14:paraId="58BCAB1F" w14:textId="5F4CB3E3" w:rsidR="001C0BF0" w:rsidRPr="008730D0" w:rsidRDefault="001C0BF0" w:rsidP="00A06D2C">
            <w:pPr>
              <w:pStyle w:val="Corpsdetexte"/>
              <w:rPr>
                <w:i/>
                <w:sz w:val="18"/>
              </w:rPr>
            </w:pPr>
            <w:r w:rsidRPr="008730D0">
              <w:rPr>
                <w:i/>
                <w:sz w:val="18"/>
              </w:rPr>
              <w:t>IOS</w:t>
            </w:r>
          </w:p>
        </w:tc>
        <w:tc>
          <w:tcPr>
            <w:tcW w:w="1386" w:type="dxa"/>
            <w:shd w:val="clear" w:color="auto" w:fill="FC6A6A"/>
            <w:vAlign w:val="center"/>
          </w:tcPr>
          <w:p w14:paraId="58FDB900" w14:textId="1A15C576"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18AF0EB1" w14:textId="15B0ED5B"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0ED3600A" w14:textId="2770C990"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E181AE6" w14:textId="59963961" w:rsidR="001C0BF0" w:rsidRPr="00F36743" w:rsidRDefault="001C0BF0" w:rsidP="006A66B0">
            <w:pPr>
              <w:pStyle w:val="Corpsdetexte"/>
              <w:jc w:val="center"/>
              <w:rPr>
                <w:sz w:val="18"/>
              </w:rPr>
            </w:pPr>
            <w:r w:rsidRPr="00F36743">
              <w:rPr>
                <w:sz w:val="18"/>
              </w:rPr>
              <w:t>Oui</w:t>
            </w:r>
          </w:p>
        </w:tc>
      </w:tr>
      <w:tr w:rsidR="00856448" w14:paraId="595E121C" w14:textId="77777777" w:rsidTr="00F36743">
        <w:tc>
          <w:tcPr>
            <w:tcW w:w="1757" w:type="dxa"/>
            <w:vMerge/>
            <w:vAlign w:val="center"/>
          </w:tcPr>
          <w:p w14:paraId="59C7C402" w14:textId="77777777" w:rsidR="001C0BF0" w:rsidRPr="00F36743" w:rsidRDefault="001C0BF0" w:rsidP="00F36743">
            <w:pPr>
              <w:pStyle w:val="Corpsdetexte"/>
              <w:jc w:val="left"/>
              <w:rPr>
                <w:sz w:val="18"/>
              </w:rPr>
            </w:pPr>
          </w:p>
        </w:tc>
        <w:tc>
          <w:tcPr>
            <w:tcW w:w="1389" w:type="dxa"/>
          </w:tcPr>
          <w:p w14:paraId="5FB75ACA" w14:textId="3844C6B0" w:rsidR="001C0BF0" w:rsidRPr="008730D0" w:rsidRDefault="001C0BF0" w:rsidP="00A06D2C">
            <w:pPr>
              <w:pStyle w:val="Corpsdetexte"/>
              <w:rPr>
                <w:i/>
                <w:sz w:val="18"/>
              </w:rPr>
            </w:pPr>
            <w:r w:rsidRPr="008730D0">
              <w:rPr>
                <w:i/>
                <w:sz w:val="18"/>
              </w:rPr>
              <w:t>Android</w:t>
            </w:r>
          </w:p>
        </w:tc>
        <w:tc>
          <w:tcPr>
            <w:tcW w:w="1386" w:type="dxa"/>
            <w:shd w:val="clear" w:color="auto" w:fill="70AD47" w:themeFill="accent6"/>
            <w:vAlign w:val="center"/>
          </w:tcPr>
          <w:p w14:paraId="1822DDF6" w14:textId="2DCE9D0A"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0CA9F366" w14:textId="05696F70"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6EEB390A" w14:textId="3B3BD89D"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50F81C2F" w14:textId="75820888" w:rsidR="001C0BF0" w:rsidRPr="00F36743" w:rsidRDefault="001C0BF0" w:rsidP="006A66B0">
            <w:pPr>
              <w:pStyle w:val="Corpsdetexte"/>
              <w:jc w:val="center"/>
              <w:rPr>
                <w:sz w:val="18"/>
              </w:rPr>
            </w:pPr>
            <w:r w:rsidRPr="00F36743">
              <w:rPr>
                <w:sz w:val="18"/>
              </w:rPr>
              <w:t>Oui</w:t>
            </w:r>
          </w:p>
        </w:tc>
      </w:tr>
      <w:tr w:rsidR="00856448" w14:paraId="11C38079" w14:textId="77777777" w:rsidTr="00F36743">
        <w:tc>
          <w:tcPr>
            <w:tcW w:w="1757" w:type="dxa"/>
            <w:vAlign w:val="center"/>
          </w:tcPr>
          <w:p w14:paraId="3D9A8554" w14:textId="5E755380" w:rsidR="001C0BF0" w:rsidRPr="00F36743" w:rsidRDefault="001C0BF0" w:rsidP="00F36743">
            <w:pPr>
              <w:pStyle w:val="Corpsdetexte"/>
              <w:jc w:val="left"/>
              <w:rPr>
                <w:sz w:val="18"/>
              </w:rPr>
            </w:pPr>
            <w:r w:rsidRPr="00F36743">
              <w:rPr>
                <w:sz w:val="18"/>
              </w:rPr>
              <w:t>Développement dans le navigateur</w:t>
            </w:r>
          </w:p>
        </w:tc>
        <w:tc>
          <w:tcPr>
            <w:tcW w:w="1389" w:type="dxa"/>
          </w:tcPr>
          <w:p w14:paraId="6BF9BBBC" w14:textId="77777777" w:rsidR="001C0BF0" w:rsidRPr="008730D0" w:rsidRDefault="001C0BF0" w:rsidP="00A06D2C">
            <w:pPr>
              <w:pStyle w:val="Corpsdetexte"/>
              <w:rPr>
                <w:i/>
                <w:sz w:val="18"/>
              </w:rPr>
            </w:pPr>
          </w:p>
        </w:tc>
        <w:tc>
          <w:tcPr>
            <w:tcW w:w="1386" w:type="dxa"/>
            <w:shd w:val="clear" w:color="auto" w:fill="FC6A6A"/>
            <w:vAlign w:val="center"/>
          </w:tcPr>
          <w:p w14:paraId="66A3FB6E" w14:textId="3133DBD3" w:rsidR="001C0BF0" w:rsidRPr="00F36743" w:rsidRDefault="001C0BF0" w:rsidP="006A66B0">
            <w:pPr>
              <w:pStyle w:val="Corpsdetexte"/>
              <w:jc w:val="center"/>
              <w:rPr>
                <w:sz w:val="18"/>
              </w:rPr>
            </w:pPr>
            <w:r w:rsidRPr="00F36743">
              <w:rPr>
                <w:sz w:val="18"/>
              </w:rPr>
              <w:t>Non</w:t>
            </w:r>
          </w:p>
        </w:tc>
        <w:tc>
          <w:tcPr>
            <w:tcW w:w="1415" w:type="dxa"/>
            <w:shd w:val="clear" w:color="auto" w:fill="FFD966" w:themeFill="accent4" w:themeFillTint="99"/>
            <w:vAlign w:val="center"/>
          </w:tcPr>
          <w:p w14:paraId="3BF18699" w14:textId="386BAF51" w:rsidR="001C0BF0" w:rsidRPr="00F36743" w:rsidRDefault="001C0BF0" w:rsidP="006A66B0">
            <w:pPr>
              <w:pStyle w:val="Corpsdetexte"/>
              <w:jc w:val="center"/>
              <w:rPr>
                <w:sz w:val="18"/>
              </w:rPr>
            </w:pPr>
            <w:r w:rsidRPr="00F36743">
              <w:rPr>
                <w:sz w:val="18"/>
              </w:rPr>
              <w:t>Oui (aspect différent !)</w:t>
            </w:r>
          </w:p>
        </w:tc>
        <w:tc>
          <w:tcPr>
            <w:tcW w:w="1397" w:type="dxa"/>
            <w:shd w:val="clear" w:color="auto" w:fill="FC6A6A"/>
            <w:vAlign w:val="center"/>
          </w:tcPr>
          <w:p w14:paraId="3BC57B0B" w14:textId="6906DA19" w:rsidR="001C0BF0" w:rsidRPr="00F36743" w:rsidRDefault="001C0BF0" w:rsidP="006A66B0">
            <w:pPr>
              <w:pStyle w:val="Corpsdetexte"/>
              <w:jc w:val="center"/>
              <w:rPr>
                <w:sz w:val="18"/>
              </w:rPr>
            </w:pPr>
            <w:r w:rsidRPr="00F36743">
              <w:rPr>
                <w:sz w:val="18"/>
              </w:rPr>
              <w:t>Non</w:t>
            </w:r>
          </w:p>
        </w:tc>
        <w:tc>
          <w:tcPr>
            <w:tcW w:w="1375" w:type="dxa"/>
            <w:shd w:val="clear" w:color="auto" w:fill="FC6A6A"/>
            <w:vAlign w:val="center"/>
          </w:tcPr>
          <w:p w14:paraId="220E1835" w14:textId="7A537A5A" w:rsidR="001C0BF0" w:rsidRPr="00F36743" w:rsidRDefault="001C0BF0" w:rsidP="006A66B0">
            <w:pPr>
              <w:pStyle w:val="Corpsdetexte"/>
              <w:jc w:val="center"/>
              <w:rPr>
                <w:sz w:val="18"/>
              </w:rPr>
            </w:pPr>
            <w:r w:rsidRPr="00F36743">
              <w:rPr>
                <w:sz w:val="18"/>
              </w:rPr>
              <w:t>Non</w:t>
            </w:r>
          </w:p>
        </w:tc>
      </w:tr>
      <w:tr w:rsidR="00856448" w14:paraId="03814D3B" w14:textId="77777777" w:rsidTr="00F36743">
        <w:tc>
          <w:tcPr>
            <w:tcW w:w="1757" w:type="dxa"/>
            <w:vAlign w:val="center"/>
          </w:tcPr>
          <w:p w14:paraId="4549B211" w14:textId="722D9F3E" w:rsidR="001C0BF0" w:rsidRPr="00F36743" w:rsidRDefault="001C0BF0" w:rsidP="00F36743">
            <w:pPr>
              <w:pStyle w:val="Corpsdetexte"/>
              <w:jc w:val="left"/>
              <w:rPr>
                <w:sz w:val="18"/>
              </w:rPr>
            </w:pPr>
            <w:r w:rsidRPr="00F36743">
              <w:rPr>
                <w:sz w:val="18"/>
              </w:rPr>
              <w:t>Mise-à-jour instantanées</w:t>
            </w:r>
          </w:p>
        </w:tc>
        <w:tc>
          <w:tcPr>
            <w:tcW w:w="1389" w:type="dxa"/>
          </w:tcPr>
          <w:p w14:paraId="37410B98" w14:textId="77777777" w:rsidR="001C0BF0" w:rsidRPr="008730D0" w:rsidRDefault="001C0BF0" w:rsidP="00A06D2C">
            <w:pPr>
              <w:pStyle w:val="Corpsdetexte"/>
              <w:rPr>
                <w:i/>
                <w:sz w:val="18"/>
              </w:rPr>
            </w:pPr>
          </w:p>
        </w:tc>
        <w:tc>
          <w:tcPr>
            <w:tcW w:w="1386" w:type="dxa"/>
            <w:shd w:val="clear" w:color="auto" w:fill="FC6A6A"/>
            <w:vAlign w:val="center"/>
          </w:tcPr>
          <w:p w14:paraId="5566A2C1" w14:textId="2BD7764B" w:rsidR="001C0BF0" w:rsidRPr="00F36743" w:rsidRDefault="001C0BF0" w:rsidP="001C0BF0">
            <w:pPr>
              <w:pStyle w:val="Corpsdetexte"/>
              <w:jc w:val="center"/>
              <w:rPr>
                <w:sz w:val="18"/>
              </w:rPr>
            </w:pPr>
            <w:r w:rsidRPr="00F36743">
              <w:rPr>
                <w:sz w:val="18"/>
              </w:rPr>
              <w:t>Non</w:t>
            </w:r>
          </w:p>
        </w:tc>
        <w:tc>
          <w:tcPr>
            <w:tcW w:w="1415" w:type="dxa"/>
            <w:shd w:val="clear" w:color="auto" w:fill="70AD47" w:themeFill="accent6"/>
            <w:vAlign w:val="center"/>
          </w:tcPr>
          <w:p w14:paraId="5D7EAC77" w14:textId="62BA860A" w:rsidR="001C0BF0" w:rsidRPr="00F36743" w:rsidRDefault="001C0BF0" w:rsidP="001C0BF0">
            <w:pPr>
              <w:pStyle w:val="Corpsdetexte"/>
              <w:jc w:val="center"/>
              <w:rPr>
                <w:sz w:val="18"/>
              </w:rPr>
            </w:pPr>
            <w:r w:rsidRPr="00F36743">
              <w:rPr>
                <w:sz w:val="18"/>
              </w:rPr>
              <w:t>Oui</w:t>
            </w:r>
          </w:p>
        </w:tc>
        <w:tc>
          <w:tcPr>
            <w:tcW w:w="1397" w:type="dxa"/>
            <w:shd w:val="clear" w:color="auto" w:fill="FC6A6A"/>
            <w:vAlign w:val="center"/>
          </w:tcPr>
          <w:p w14:paraId="5FAB2FB7" w14:textId="4B16435D" w:rsidR="001C0BF0" w:rsidRPr="00F36743" w:rsidRDefault="001C0BF0" w:rsidP="001C0BF0">
            <w:pPr>
              <w:pStyle w:val="Corpsdetexte"/>
              <w:jc w:val="center"/>
              <w:rPr>
                <w:sz w:val="18"/>
              </w:rPr>
            </w:pPr>
            <w:r w:rsidRPr="00F36743">
              <w:rPr>
                <w:sz w:val="18"/>
              </w:rPr>
              <w:t>Non</w:t>
            </w:r>
          </w:p>
        </w:tc>
        <w:tc>
          <w:tcPr>
            <w:tcW w:w="1375" w:type="dxa"/>
            <w:shd w:val="clear" w:color="auto" w:fill="70AD47" w:themeFill="accent6"/>
            <w:vAlign w:val="center"/>
          </w:tcPr>
          <w:p w14:paraId="45525B31" w14:textId="4CDEBEDF" w:rsidR="001C0BF0" w:rsidRPr="00F36743" w:rsidRDefault="001C0BF0" w:rsidP="001C0BF0">
            <w:pPr>
              <w:pStyle w:val="Corpsdetexte"/>
              <w:jc w:val="center"/>
              <w:rPr>
                <w:sz w:val="18"/>
              </w:rPr>
            </w:pPr>
            <w:r w:rsidRPr="00F36743">
              <w:rPr>
                <w:sz w:val="18"/>
              </w:rPr>
              <w:t>Oui</w:t>
            </w:r>
          </w:p>
        </w:tc>
      </w:tr>
      <w:tr w:rsidR="00F36743" w14:paraId="5336D5D4" w14:textId="77777777" w:rsidTr="00F36743">
        <w:tc>
          <w:tcPr>
            <w:tcW w:w="1757" w:type="dxa"/>
            <w:vAlign w:val="center"/>
          </w:tcPr>
          <w:p w14:paraId="6DD54A49" w14:textId="15CF945A" w:rsidR="00F36743" w:rsidRPr="00F36743" w:rsidRDefault="00F36743" w:rsidP="00F36743">
            <w:pPr>
              <w:pStyle w:val="Corpsdetexte"/>
              <w:jc w:val="left"/>
              <w:rPr>
                <w:sz w:val="18"/>
              </w:rPr>
            </w:pPr>
            <w:proofErr w:type="spellStart"/>
            <w:r w:rsidRPr="00F36743">
              <w:rPr>
                <w:sz w:val="18"/>
              </w:rPr>
              <w:t>Débugging</w:t>
            </w:r>
            <w:proofErr w:type="spellEnd"/>
            <w:r w:rsidRPr="00F36743">
              <w:rPr>
                <w:sz w:val="18"/>
              </w:rPr>
              <w:t xml:space="preserve"> en temps réel</w:t>
            </w:r>
          </w:p>
        </w:tc>
        <w:tc>
          <w:tcPr>
            <w:tcW w:w="1389" w:type="dxa"/>
          </w:tcPr>
          <w:p w14:paraId="2A8FB8F3" w14:textId="77777777" w:rsidR="00F36743" w:rsidRPr="008730D0" w:rsidRDefault="00F36743" w:rsidP="00A06D2C">
            <w:pPr>
              <w:pStyle w:val="Corpsdetexte"/>
              <w:rPr>
                <w:i/>
                <w:sz w:val="18"/>
              </w:rPr>
            </w:pPr>
          </w:p>
        </w:tc>
        <w:tc>
          <w:tcPr>
            <w:tcW w:w="1386" w:type="dxa"/>
            <w:shd w:val="clear" w:color="auto" w:fill="FFD966" w:themeFill="accent4" w:themeFillTint="99"/>
            <w:vAlign w:val="center"/>
          </w:tcPr>
          <w:p w14:paraId="66B70171" w14:textId="5326D234" w:rsidR="00F36743" w:rsidRPr="00F36743" w:rsidRDefault="00F36743" w:rsidP="001C0BF0">
            <w:pPr>
              <w:pStyle w:val="Corpsdetexte"/>
              <w:jc w:val="center"/>
              <w:rPr>
                <w:sz w:val="18"/>
              </w:rPr>
            </w:pPr>
            <w:r w:rsidRPr="00F36743">
              <w:rPr>
                <w:sz w:val="18"/>
              </w:rPr>
              <w:t>Log et break point</w:t>
            </w:r>
          </w:p>
        </w:tc>
        <w:tc>
          <w:tcPr>
            <w:tcW w:w="1415" w:type="dxa"/>
            <w:shd w:val="clear" w:color="auto" w:fill="70AD47" w:themeFill="accent6"/>
            <w:vAlign w:val="center"/>
          </w:tcPr>
          <w:p w14:paraId="15BF2A9D" w14:textId="6A76421D" w:rsidR="00F36743" w:rsidRPr="00F36743" w:rsidRDefault="00F36743" w:rsidP="001C0BF0">
            <w:pPr>
              <w:pStyle w:val="Corpsdetexte"/>
              <w:jc w:val="center"/>
              <w:rPr>
                <w:sz w:val="18"/>
              </w:rPr>
            </w:pPr>
            <w:r w:rsidRPr="00F36743">
              <w:rPr>
                <w:sz w:val="18"/>
              </w:rPr>
              <w:t>Console et modification de l’UI en temps réel</w:t>
            </w:r>
          </w:p>
        </w:tc>
        <w:tc>
          <w:tcPr>
            <w:tcW w:w="1397" w:type="dxa"/>
            <w:shd w:val="clear" w:color="auto" w:fill="FFD966" w:themeFill="accent4" w:themeFillTint="99"/>
            <w:vAlign w:val="center"/>
          </w:tcPr>
          <w:p w14:paraId="61D2855A" w14:textId="4F165523" w:rsidR="00F36743" w:rsidRPr="00F36743" w:rsidRDefault="00F36743" w:rsidP="001C0BF0">
            <w:pPr>
              <w:pStyle w:val="Corpsdetexte"/>
              <w:jc w:val="center"/>
              <w:rPr>
                <w:sz w:val="18"/>
              </w:rPr>
            </w:pPr>
            <w:r w:rsidRPr="00F36743">
              <w:rPr>
                <w:sz w:val="18"/>
              </w:rPr>
              <w:t>Log et break point</w:t>
            </w:r>
          </w:p>
        </w:tc>
        <w:tc>
          <w:tcPr>
            <w:tcW w:w="1375" w:type="dxa"/>
            <w:shd w:val="clear" w:color="auto" w:fill="70AD47" w:themeFill="accent6"/>
            <w:vAlign w:val="center"/>
          </w:tcPr>
          <w:p w14:paraId="6452B000" w14:textId="3BD75BE3" w:rsidR="00F36743" w:rsidRPr="00F36743" w:rsidRDefault="00F36743" w:rsidP="001C0BF0">
            <w:pPr>
              <w:pStyle w:val="Corpsdetexte"/>
              <w:jc w:val="center"/>
              <w:rPr>
                <w:sz w:val="18"/>
              </w:rPr>
            </w:pPr>
            <w:r w:rsidRPr="00F36743">
              <w:rPr>
                <w:sz w:val="18"/>
              </w:rPr>
              <w:t xml:space="preserve">Console, modification de l’UI en temps réel et affichage des state / </w:t>
            </w:r>
            <w:proofErr w:type="spellStart"/>
            <w:r w:rsidRPr="00F36743">
              <w:rPr>
                <w:sz w:val="18"/>
              </w:rPr>
              <w:t>props</w:t>
            </w:r>
            <w:proofErr w:type="spellEnd"/>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004D2634" w14:textId="5003A281" w:rsidR="000D374B" w:rsidRDefault="00A1396D" w:rsidP="00A1396D">
      <w:pPr>
        <w:pStyle w:val="Texte"/>
        <w:rPr>
          <w:sz w:val="24"/>
          <w:szCs w:val="20"/>
        </w:rPr>
      </w:pPr>
      <w:r>
        <w:t xml:space="preserve">Au niveau des aides </w:t>
      </w:r>
      <w:r w:rsidR="005201AD">
        <w:t>au</w:t>
      </w:r>
      <w:r>
        <w:t xml:space="preserve"> développement, React Native passe premier et de loin. </w:t>
      </w:r>
      <w:r w:rsidR="00F36743">
        <w:t xml:space="preserve">En effet, </w:t>
      </w:r>
      <w:r>
        <w:t xml:space="preserve">Xamarin ne change en rien du développement natif. Au niveau d’Ionic, </w:t>
      </w:r>
      <w:r w:rsidR="0027165D">
        <w:t>seules</w:t>
      </w:r>
      <w:r>
        <w:t xml:space="preserve"> la permutation du code à froid et la possibilité de visualiser </w:t>
      </w:r>
      <w:r w:rsidR="00E76587">
        <w:t>l’</w:t>
      </w:r>
      <w:r>
        <w:t>application dans un navigateur ont été ajouté</w:t>
      </w:r>
      <w:r w:rsidR="004441F4">
        <w:t>e</w:t>
      </w:r>
      <w:r>
        <w:t xml:space="preserve">s. Il faut </w:t>
      </w:r>
      <w:r w:rsidR="00A3681E">
        <w:t>être néanmoins attentif</w:t>
      </w:r>
      <w:r>
        <w:t xml:space="preserve"> à cette deuxième option car l’application n’aura pas exactement le même design que sur le téléphone et les </w:t>
      </w:r>
      <w:r>
        <w:lastRenderedPageBreak/>
        <w:t xml:space="preserve">fonctionnalités natives </w:t>
      </w:r>
      <w:r w:rsidR="00DC7517">
        <w:t xml:space="preserve">ne sont pas </w:t>
      </w:r>
      <w:r w:rsidR="00D30EA7">
        <w:t>prises</w:t>
      </w:r>
      <w:r w:rsidR="00DC7517">
        <w:t xml:space="preserve"> en compte</w:t>
      </w:r>
      <w:r>
        <w:t xml:space="preserve"> (géolocalisation, </w:t>
      </w:r>
      <w:r w:rsidR="00F36743">
        <w:t>accéléromètre, appareil photo, etc.). React Native, de son coté, ajoute énormément d’aide</w:t>
      </w:r>
      <w:r w:rsidR="008A2DF5">
        <w:t>s</w:t>
      </w:r>
      <w:r w:rsidR="00F36743">
        <w:t xml:space="preserve"> au développement qui facilite grandement la création de </w:t>
      </w:r>
      <w:r w:rsidR="004871FB">
        <w:t>l’</w:t>
      </w:r>
      <w:r w:rsidR="00F36743">
        <w:t>application.</w:t>
      </w:r>
    </w:p>
    <w:p w14:paraId="295A35C2" w14:textId="4E826EB4" w:rsidR="006A66B0" w:rsidRPr="007E1761" w:rsidRDefault="006A66B0" w:rsidP="006A66B0">
      <w:pPr>
        <w:pStyle w:val="Lgende"/>
        <w:keepNext/>
        <w:rPr>
          <w:szCs w:val="24"/>
        </w:rPr>
      </w:pPr>
      <w:bookmarkStart w:id="45" w:name="_Toc523479711"/>
      <w:r w:rsidRPr="007E1761">
        <w:rPr>
          <w:szCs w:val="24"/>
        </w:rPr>
        <w:t xml:space="preserve">Tableau </w:t>
      </w:r>
      <w:r w:rsidR="0092739D" w:rsidRPr="007E1761">
        <w:rPr>
          <w:noProof/>
          <w:szCs w:val="24"/>
        </w:rPr>
        <w:fldChar w:fldCharType="begin"/>
      </w:r>
      <w:r w:rsidR="0092739D" w:rsidRPr="007E1761">
        <w:rPr>
          <w:noProof/>
          <w:szCs w:val="24"/>
        </w:rPr>
        <w:instrText xml:space="preserve"> SEQ Tableau \* ARABIC </w:instrText>
      </w:r>
      <w:r w:rsidR="0092739D" w:rsidRPr="007E1761">
        <w:rPr>
          <w:noProof/>
          <w:szCs w:val="24"/>
        </w:rPr>
        <w:fldChar w:fldCharType="separate"/>
      </w:r>
      <w:r w:rsidR="00EF7862">
        <w:rPr>
          <w:noProof/>
          <w:szCs w:val="24"/>
        </w:rPr>
        <w:t>4</w:t>
      </w:r>
      <w:r w:rsidR="0092739D" w:rsidRPr="007E1761">
        <w:rPr>
          <w:noProof/>
          <w:szCs w:val="24"/>
        </w:rPr>
        <w:fldChar w:fldCharType="end"/>
      </w:r>
      <w:r w:rsidRPr="007E1761">
        <w:rPr>
          <w:szCs w:val="24"/>
        </w:rPr>
        <w:t xml:space="preserve"> - Résumé des aspects techniques des Frameworks</w:t>
      </w:r>
      <w:bookmarkEnd w:id="45"/>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7E1761" w:rsidRDefault="00856448" w:rsidP="00856448">
            <w:pPr>
              <w:pStyle w:val="Corpsdetexte"/>
              <w:rPr>
                <w:b/>
                <w:sz w:val="17"/>
                <w:szCs w:val="17"/>
              </w:rPr>
            </w:pPr>
          </w:p>
        </w:tc>
        <w:tc>
          <w:tcPr>
            <w:tcW w:w="1855" w:type="dxa"/>
          </w:tcPr>
          <w:p w14:paraId="1A93332F" w14:textId="77777777" w:rsidR="00856448" w:rsidRPr="007E1761" w:rsidRDefault="00856448" w:rsidP="00856448">
            <w:pPr>
              <w:pStyle w:val="Corpsdetexte"/>
              <w:rPr>
                <w:b/>
                <w:sz w:val="17"/>
                <w:szCs w:val="17"/>
              </w:rPr>
            </w:pPr>
          </w:p>
        </w:tc>
        <w:tc>
          <w:tcPr>
            <w:tcW w:w="1871" w:type="dxa"/>
            <w:vAlign w:val="center"/>
          </w:tcPr>
          <w:p w14:paraId="1C1F536A" w14:textId="0C80626F" w:rsidR="00856448" w:rsidRPr="007E1761" w:rsidRDefault="00856448" w:rsidP="00856448">
            <w:pPr>
              <w:pStyle w:val="Corpsdetexte"/>
              <w:jc w:val="center"/>
              <w:rPr>
                <w:b/>
                <w:sz w:val="17"/>
                <w:szCs w:val="17"/>
              </w:rPr>
            </w:pPr>
            <w:r w:rsidRPr="007E1761">
              <w:rPr>
                <w:b/>
                <w:sz w:val="17"/>
                <w:szCs w:val="17"/>
              </w:rPr>
              <w:t>Ionic</w:t>
            </w:r>
          </w:p>
        </w:tc>
        <w:tc>
          <w:tcPr>
            <w:tcW w:w="1871" w:type="dxa"/>
            <w:vAlign w:val="center"/>
          </w:tcPr>
          <w:p w14:paraId="78CFCBF7" w14:textId="09BCFFC8" w:rsidR="00856448" w:rsidRPr="007E1761" w:rsidRDefault="00856448" w:rsidP="00856448">
            <w:pPr>
              <w:pStyle w:val="Corpsdetexte"/>
              <w:jc w:val="center"/>
              <w:rPr>
                <w:b/>
                <w:sz w:val="17"/>
                <w:szCs w:val="17"/>
              </w:rPr>
            </w:pPr>
            <w:r w:rsidRPr="007E1761">
              <w:rPr>
                <w:b/>
                <w:sz w:val="17"/>
                <w:szCs w:val="17"/>
              </w:rPr>
              <w:t>Xamarin</w:t>
            </w:r>
          </w:p>
        </w:tc>
        <w:tc>
          <w:tcPr>
            <w:tcW w:w="1871" w:type="dxa"/>
            <w:vAlign w:val="center"/>
          </w:tcPr>
          <w:p w14:paraId="56D0C75A" w14:textId="5A2D91F8" w:rsidR="00856448" w:rsidRPr="007E1761" w:rsidRDefault="00856448" w:rsidP="00856448">
            <w:pPr>
              <w:pStyle w:val="Corpsdetexte"/>
              <w:jc w:val="center"/>
              <w:rPr>
                <w:b/>
                <w:sz w:val="17"/>
                <w:szCs w:val="17"/>
              </w:rPr>
            </w:pPr>
            <w:r w:rsidRPr="007E1761">
              <w:rPr>
                <w:b/>
                <w:sz w:val="17"/>
                <w:szCs w:val="17"/>
              </w:rPr>
              <w:t>React Native</w:t>
            </w:r>
          </w:p>
        </w:tc>
      </w:tr>
      <w:tr w:rsidR="00856448" w14:paraId="667E46EE" w14:textId="77777777" w:rsidTr="004B0083">
        <w:tc>
          <w:tcPr>
            <w:tcW w:w="1514" w:type="dxa"/>
            <w:vMerge w:val="restart"/>
            <w:vAlign w:val="center"/>
          </w:tcPr>
          <w:p w14:paraId="253934D2" w14:textId="783655A7" w:rsidR="00856448" w:rsidRPr="007E1761" w:rsidRDefault="00856448" w:rsidP="004B0083">
            <w:pPr>
              <w:pStyle w:val="Corpsdetexte"/>
              <w:jc w:val="left"/>
              <w:rPr>
                <w:sz w:val="17"/>
                <w:szCs w:val="17"/>
              </w:rPr>
            </w:pPr>
            <w:r w:rsidRPr="007E1761">
              <w:rPr>
                <w:sz w:val="17"/>
                <w:szCs w:val="17"/>
              </w:rPr>
              <w:t>Capacités de liaison de code</w:t>
            </w:r>
          </w:p>
        </w:tc>
        <w:tc>
          <w:tcPr>
            <w:tcW w:w="1855" w:type="dxa"/>
            <w:vAlign w:val="center"/>
          </w:tcPr>
          <w:p w14:paraId="1EAC1204" w14:textId="63126D7C" w:rsidR="00856448" w:rsidRPr="007E1761" w:rsidRDefault="00856448" w:rsidP="004B0083">
            <w:pPr>
              <w:pStyle w:val="Texte"/>
              <w:jc w:val="left"/>
              <w:rPr>
                <w:i/>
                <w:sz w:val="17"/>
                <w:szCs w:val="17"/>
              </w:rPr>
            </w:pPr>
            <w:r w:rsidRPr="007E1761">
              <w:rPr>
                <w:i/>
                <w:sz w:val="17"/>
                <w:szCs w:val="17"/>
              </w:rPr>
              <w:t>Utiliser les classes Java, Objective-C et @</w:t>
            </w:r>
            <w:proofErr w:type="spellStart"/>
            <w:r w:rsidRPr="007E1761">
              <w:rPr>
                <w:i/>
                <w:sz w:val="17"/>
                <w:szCs w:val="17"/>
              </w:rPr>
              <w:t>objc</w:t>
            </w:r>
            <w:proofErr w:type="spellEnd"/>
            <w:r w:rsidRPr="007E1761">
              <w:rPr>
                <w:i/>
                <w:sz w:val="17"/>
                <w:szCs w:val="17"/>
              </w:rPr>
              <w:t xml:space="preserve"> Swift à partir d'un Framework multi-plateforme</w:t>
            </w:r>
          </w:p>
        </w:tc>
        <w:tc>
          <w:tcPr>
            <w:tcW w:w="1871" w:type="dxa"/>
            <w:shd w:val="clear" w:color="auto" w:fill="FFD966" w:themeFill="accent4" w:themeFillTint="99"/>
            <w:vAlign w:val="center"/>
          </w:tcPr>
          <w:p w14:paraId="4A3BDFFF" w14:textId="064386AE" w:rsidR="00856448" w:rsidRPr="007E1761" w:rsidRDefault="00856448" w:rsidP="00856448">
            <w:pPr>
              <w:pStyle w:val="Corpsdetexte"/>
              <w:jc w:val="center"/>
              <w:rPr>
                <w:sz w:val="17"/>
                <w:szCs w:val="17"/>
              </w:rPr>
            </w:pPr>
            <w:r w:rsidRPr="007E1761">
              <w:rPr>
                <w:sz w:val="17"/>
                <w:szCs w:val="17"/>
              </w:rPr>
              <w:t>Nécessité d’avoir un adaptateur</w:t>
            </w:r>
          </w:p>
        </w:tc>
        <w:tc>
          <w:tcPr>
            <w:tcW w:w="1871" w:type="dxa"/>
            <w:shd w:val="clear" w:color="auto" w:fill="70AD47" w:themeFill="accent6"/>
            <w:vAlign w:val="center"/>
          </w:tcPr>
          <w:p w14:paraId="760D0A7B" w14:textId="011C7875" w:rsidR="00856448" w:rsidRPr="007E1761" w:rsidRDefault="00856448" w:rsidP="00856448">
            <w:pPr>
              <w:pStyle w:val="Corpsdetexte"/>
              <w:jc w:val="center"/>
              <w:rPr>
                <w:sz w:val="17"/>
                <w:szCs w:val="17"/>
              </w:rPr>
            </w:pPr>
            <w:r w:rsidRPr="007E1761">
              <w:rPr>
                <w:sz w:val="17"/>
                <w:szCs w:val="17"/>
              </w:rPr>
              <w:t>Toutes les libraires binaires</w:t>
            </w:r>
          </w:p>
        </w:tc>
        <w:tc>
          <w:tcPr>
            <w:tcW w:w="1871" w:type="dxa"/>
            <w:shd w:val="clear" w:color="auto" w:fill="FFD966" w:themeFill="accent4" w:themeFillTint="99"/>
            <w:vAlign w:val="center"/>
          </w:tcPr>
          <w:p w14:paraId="6D581082" w14:textId="4BE8D4E1" w:rsidR="00856448" w:rsidRPr="007E1761" w:rsidRDefault="00856448" w:rsidP="00856448">
            <w:pPr>
              <w:pStyle w:val="Corpsdetexte"/>
              <w:jc w:val="center"/>
              <w:rPr>
                <w:sz w:val="17"/>
                <w:szCs w:val="17"/>
              </w:rPr>
            </w:pPr>
            <w:r w:rsidRPr="007E1761">
              <w:rPr>
                <w:sz w:val="17"/>
                <w:szCs w:val="17"/>
              </w:rPr>
              <w:t>Nécessité d’avoir un adaptateur</w:t>
            </w:r>
          </w:p>
        </w:tc>
      </w:tr>
      <w:tr w:rsidR="00856448" w14:paraId="1320FFA1" w14:textId="77777777" w:rsidTr="004B0083">
        <w:tc>
          <w:tcPr>
            <w:tcW w:w="1514" w:type="dxa"/>
            <w:vMerge/>
            <w:vAlign w:val="center"/>
          </w:tcPr>
          <w:p w14:paraId="15741478" w14:textId="77777777" w:rsidR="00856448" w:rsidRPr="007E1761" w:rsidRDefault="00856448" w:rsidP="004B0083">
            <w:pPr>
              <w:pStyle w:val="Corpsdetexte"/>
              <w:jc w:val="left"/>
              <w:rPr>
                <w:sz w:val="17"/>
                <w:szCs w:val="17"/>
              </w:rPr>
            </w:pPr>
          </w:p>
        </w:tc>
        <w:tc>
          <w:tcPr>
            <w:tcW w:w="1855" w:type="dxa"/>
            <w:vAlign w:val="center"/>
          </w:tcPr>
          <w:p w14:paraId="21420AAD" w14:textId="54FF28FE" w:rsidR="00856448" w:rsidRPr="007E1761" w:rsidRDefault="00856448" w:rsidP="004B0083">
            <w:pPr>
              <w:pStyle w:val="Texte"/>
              <w:jc w:val="left"/>
              <w:rPr>
                <w:i/>
                <w:sz w:val="17"/>
                <w:szCs w:val="17"/>
              </w:rPr>
            </w:pPr>
            <w:r w:rsidRPr="007E1761">
              <w:rPr>
                <w:i/>
                <w:sz w:val="17"/>
                <w:szCs w:val="17"/>
              </w:rPr>
              <w:t>Utilisation de classes multi-plateformes à partir d'un code traditionnel</w:t>
            </w:r>
          </w:p>
        </w:tc>
        <w:tc>
          <w:tcPr>
            <w:tcW w:w="1871" w:type="dxa"/>
            <w:shd w:val="clear" w:color="auto" w:fill="FC6A6A"/>
            <w:vAlign w:val="center"/>
          </w:tcPr>
          <w:p w14:paraId="7DA04278" w14:textId="60AD2FA5" w:rsidR="00856448" w:rsidRPr="007E1761" w:rsidRDefault="00856448" w:rsidP="00856448">
            <w:pPr>
              <w:pStyle w:val="Corpsdetexte"/>
              <w:jc w:val="center"/>
              <w:rPr>
                <w:sz w:val="17"/>
                <w:szCs w:val="17"/>
              </w:rPr>
            </w:pPr>
            <w:r w:rsidRPr="007E1761">
              <w:rPr>
                <w:sz w:val="17"/>
                <w:szCs w:val="17"/>
              </w:rPr>
              <w:t>Non</w:t>
            </w:r>
          </w:p>
        </w:tc>
        <w:tc>
          <w:tcPr>
            <w:tcW w:w="1871" w:type="dxa"/>
            <w:shd w:val="clear" w:color="auto" w:fill="FFD966" w:themeFill="accent4" w:themeFillTint="99"/>
            <w:vAlign w:val="center"/>
          </w:tcPr>
          <w:p w14:paraId="0822FB92" w14:textId="19B20A77" w:rsidR="00856448" w:rsidRPr="007E1761" w:rsidRDefault="00856448" w:rsidP="00856448">
            <w:pPr>
              <w:pStyle w:val="Corpsdetexte"/>
              <w:jc w:val="center"/>
              <w:rPr>
                <w:sz w:val="17"/>
                <w:szCs w:val="17"/>
              </w:rPr>
            </w:pPr>
            <w:r w:rsidRPr="007E1761">
              <w:rPr>
                <w:sz w:val="17"/>
                <w:szCs w:val="17"/>
              </w:rPr>
              <w:t xml:space="preserve">Compliqué mais </w:t>
            </w:r>
            <w:r w:rsidR="006A66B0" w:rsidRPr="007E1761">
              <w:rPr>
                <w:sz w:val="17"/>
                <w:szCs w:val="17"/>
              </w:rPr>
              <w:t>faisable</w:t>
            </w:r>
          </w:p>
        </w:tc>
        <w:tc>
          <w:tcPr>
            <w:tcW w:w="1871" w:type="dxa"/>
            <w:shd w:val="clear" w:color="auto" w:fill="70AD47" w:themeFill="accent6"/>
            <w:vAlign w:val="center"/>
          </w:tcPr>
          <w:p w14:paraId="4119BAD3" w14:textId="134D144C" w:rsidR="00856448" w:rsidRPr="007E1761" w:rsidRDefault="00856448" w:rsidP="00856448">
            <w:pPr>
              <w:pStyle w:val="Corpsdetexte"/>
              <w:jc w:val="center"/>
              <w:rPr>
                <w:sz w:val="17"/>
                <w:szCs w:val="17"/>
              </w:rPr>
            </w:pPr>
            <w:r w:rsidRPr="007E1761">
              <w:rPr>
                <w:sz w:val="17"/>
                <w:szCs w:val="17"/>
              </w:rPr>
              <w:t>Oui</w:t>
            </w:r>
          </w:p>
        </w:tc>
      </w:tr>
      <w:tr w:rsidR="00856448" w14:paraId="07489828" w14:textId="77777777" w:rsidTr="004B0083">
        <w:tc>
          <w:tcPr>
            <w:tcW w:w="1514" w:type="dxa"/>
            <w:vMerge w:val="restart"/>
            <w:vAlign w:val="center"/>
          </w:tcPr>
          <w:p w14:paraId="73FB8832" w14:textId="7E531B10" w:rsidR="00856448" w:rsidRPr="007E1761" w:rsidRDefault="00856448" w:rsidP="004B0083">
            <w:pPr>
              <w:pStyle w:val="Corpsdetexte"/>
              <w:jc w:val="left"/>
              <w:rPr>
                <w:sz w:val="17"/>
                <w:szCs w:val="17"/>
              </w:rPr>
            </w:pPr>
            <w:r w:rsidRPr="007E1761">
              <w:rPr>
                <w:sz w:val="17"/>
                <w:szCs w:val="17"/>
              </w:rPr>
              <w:t xml:space="preserve">Liaison </w:t>
            </w:r>
            <w:r w:rsidR="00C01319" w:rsidRPr="007E1761">
              <w:rPr>
                <w:sz w:val="17"/>
                <w:szCs w:val="17"/>
              </w:rPr>
              <w:t>à</w:t>
            </w:r>
            <w:r w:rsidRPr="007E1761">
              <w:rPr>
                <w:sz w:val="17"/>
                <w:szCs w:val="17"/>
              </w:rPr>
              <w:t xml:space="preserve"> des bibliothèques standards</w:t>
            </w:r>
          </w:p>
        </w:tc>
        <w:tc>
          <w:tcPr>
            <w:tcW w:w="1855" w:type="dxa"/>
            <w:vAlign w:val="center"/>
          </w:tcPr>
          <w:p w14:paraId="13A4D5A9" w14:textId="741F3519" w:rsidR="00856448" w:rsidRPr="007E1761" w:rsidRDefault="00856448" w:rsidP="004B0083">
            <w:pPr>
              <w:pStyle w:val="Corpsdetexte"/>
              <w:jc w:val="left"/>
              <w:rPr>
                <w:i/>
                <w:sz w:val="17"/>
                <w:szCs w:val="17"/>
              </w:rPr>
            </w:pPr>
            <w:r w:rsidRPr="007E1761">
              <w:rPr>
                <w:i/>
                <w:sz w:val="17"/>
                <w:szCs w:val="17"/>
              </w:rPr>
              <w:t>Set de fonctionnalités supporté</w:t>
            </w:r>
            <w:r w:rsidR="00C057C8" w:rsidRPr="007E1761">
              <w:rPr>
                <w:i/>
                <w:sz w:val="17"/>
                <w:szCs w:val="17"/>
              </w:rPr>
              <w:t>es</w:t>
            </w:r>
          </w:p>
        </w:tc>
        <w:tc>
          <w:tcPr>
            <w:tcW w:w="1871" w:type="dxa"/>
            <w:shd w:val="clear" w:color="auto" w:fill="FFD966" w:themeFill="accent4" w:themeFillTint="99"/>
            <w:vAlign w:val="center"/>
          </w:tcPr>
          <w:p w14:paraId="35A572A9" w14:textId="0677AAC8" w:rsidR="00856448" w:rsidRPr="007E1761" w:rsidRDefault="00856448" w:rsidP="00856448">
            <w:pPr>
              <w:pStyle w:val="Corpsdetexte"/>
              <w:jc w:val="center"/>
              <w:rPr>
                <w:sz w:val="17"/>
                <w:szCs w:val="17"/>
              </w:rPr>
            </w:pPr>
            <w:r w:rsidRPr="007E1761">
              <w:rPr>
                <w:sz w:val="17"/>
                <w:szCs w:val="17"/>
              </w:rPr>
              <w:t>Partiel</w:t>
            </w:r>
          </w:p>
        </w:tc>
        <w:tc>
          <w:tcPr>
            <w:tcW w:w="1871" w:type="dxa"/>
            <w:shd w:val="clear" w:color="auto" w:fill="70AD47" w:themeFill="accent6"/>
            <w:vAlign w:val="center"/>
          </w:tcPr>
          <w:p w14:paraId="272C9510" w14:textId="6828A00D" w:rsidR="00856448" w:rsidRPr="007E1761" w:rsidRDefault="00856448" w:rsidP="00856448">
            <w:pPr>
              <w:pStyle w:val="Corpsdetexte"/>
              <w:jc w:val="center"/>
              <w:rPr>
                <w:sz w:val="17"/>
                <w:szCs w:val="17"/>
              </w:rPr>
            </w:pPr>
            <w:r w:rsidRPr="007E1761">
              <w:rPr>
                <w:sz w:val="17"/>
                <w:szCs w:val="17"/>
              </w:rPr>
              <w:t>Complet</w:t>
            </w:r>
          </w:p>
        </w:tc>
        <w:tc>
          <w:tcPr>
            <w:tcW w:w="1871" w:type="dxa"/>
            <w:shd w:val="clear" w:color="auto" w:fill="FFD966" w:themeFill="accent4" w:themeFillTint="99"/>
            <w:vAlign w:val="center"/>
          </w:tcPr>
          <w:p w14:paraId="745F4E37" w14:textId="0E5222BC" w:rsidR="00856448" w:rsidRPr="007E1761" w:rsidRDefault="00856448" w:rsidP="00856448">
            <w:pPr>
              <w:pStyle w:val="Corpsdetexte"/>
              <w:jc w:val="center"/>
              <w:rPr>
                <w:sz w:val="17"/>
                <w:szCs w:val="17"/>
              </w:rPr>
            </w:pPr>
            <w:r w:rsidRPr="007E1761">
              <w:rPr>
                <w:sz w:val="17"/>
                <w:szCs w:val="17"/>
              </w:rPr>
              <w:t>Partiel</w:t>
            </w:r>
          </w:p>
        </w:tc>
      </w:tr>
      <w:tr w:rsidR="00856448" w14:paraId="5EE06E7D" w14:textId="77777777" w:rsidTr="004B0083">
        <w:tc>
          <w:tcPr>
            <w:tcW w:w="1514" w:type="dxa"/>
            <w:vMerge/>
            <w:vAlign w:val="center"/>
          </w:tcPr>
          <w:p w14:paraId="53A9B15C" w14:textId="77777777" w:rsidR="00856448" w:rsidRPr="007E1761" w:rsidRDefault="00856448" w:rsidP="004B0083">
            <w:pPr>
              <w:pStyle w:val="Corpsdetexte"/>
              <w:jc w:val="left"/>
              <w:rPr>
                <w:sz w:val="17"/>
                <w:szCs w:val="17"/>
              </w:rPr>
            </w:pPr>
          </w:p>
        </w:tc>
        <w:tc>
          <w:tcPr>
            <w:tcW w:w="1855" w:type="dxa"/>
            <w:vAlign w:val="center"/>
          </w:tcPr>
          <w:p w14:paraId="3005E82C" w14:textId="53F47AEA" w:rsidR="00856448" w:rsidRPr="007E1761" w:rsidRDefault="00856448" w:rsidP="004B0083">
            <w:pPr>
              <w:pStyle w:val="Corpsdetexte"/>
              <w:jc w:val="left"/>
              <w:rPr>
                <w:i/>
                <w:sz w:val="17"/>
                <w:szCs w:val="17"/>
              </w:rPr>
            </w:pPr>
            <w:r w:rsidRPr="007E1761">
              <w:rPr>
                <w:i/>
                <w:sz w:val="17"/>
                <w:szCs w:val="17"/>
              </w:rPr>
              <w:t>Type de liaison</w:t>
            </w:r>
          </w:p>
        </w:tc>
        <w:tc>
          <w:tcPr>
            <w:tcW w:w="1871" w:type="dxa"/>
            <w:shd w:val="clear" w:color="auto" w:fill="FFD966" w:themeFill="accent4" w:themeFillTint="99"/>
            <w:vAlign w:val="center"/>
          </w:tcPr>
          <w:p w14:paraId="6DA899FA" w14:textId="7545A40F" w:rsidR="00856448" w:rsidRPr="007E1761" w:rsidRDefault="00856448" w:rsidP="00856448">
            <w:pPr>
              <w:pStyle w:val="Corpsdetexte"/>
              <w:jc w:val="center"/>
              <w:rPr>
                <w:sz w:val="17"/>
                <w:szCs w:val="17"/>
              </w:rPr>
            </w:pPr>
            <w:r w:rsidRPr="007E1761">
              <w:rPr>
                <w:sz w:val="17"/>
                <w:szCs w:val="17"/>
              </w:rPr>
              <w:t>Couche d’abstraction</w:t>
            </w:r>
          </w:p>
        </w:tc>
        <w:tc>
          <w:tcPr>
            <w:tcW w:w="1871" w:type="dxa"/>
            <w:shd w:val="clear" w:color="auto" w:fill="70AD47" w:themeFill="accent6"/>
            <w:vAlign w:val="center"/>
          </w:tcPr>
          <w:p w14:paraId="7827FC49" w14:textId="1B79B3EB" w:rsidR="00856448" w:rsidRPr="007E1761" w:rsidRDefault="00856448" w:rsidP="00856448">
            <w:pPr>
              <w:pStyle w:val="Corpsdetexte"/>
              <w:jc w:val="center"/>
              <w:rPr>
                <w:sz w:val="17"/>
                <w:szCs w:val="17"/>
              </w:rPr>
            </w:pPr>
            <w:r w:rsidRPr="007E1761">
              <w:rPr>
                <w:sz w:val="17"/>
                <w:szCs w:val="17"/>
              </w:rPr>
              <w:t>One-to-one</w:t>
            </w:r>
          </w:p>
        </w:tc>
        <w:tc>
          <w:tcPr>
            <w:tcW w:w="1871" w:type="dxa"/>
            <w:shd w:val="clear" w:color="auto" w:fill="FFD966" w:themeFill="accent4" w:themeFillTint="99"/>
            <w:vAlign w:val="center"/>
          </w:tcPr>
          <w:p w14:paraId="31066F16" w14:textId="0E8150E7" w:rsidR="00856448" w:rsidRPr="007E1761" w:rsidRDefault="00856448" w:rsidP="00856448">
            <w:pPr>
              <w:pStyle w:val="Corpsdetexte"/>
              <w:jc w:val="center"/>
              <w:rPr>
                <w:sz w:val="17"/>
                <w:szCs w:val="17"/>
              </w:rPr>
            </w:pPr>
            <w:r w:rsidRPr="007E1761">
              <w:rPr>
                <w:sz w:val="17"/>
                <w:szCs w:val="17"/>
              </w:rPr>
              <w:t>Couche d’abstraction</w:t>
            </w:r>
          </w:p>
        </w:tc>
      </w:tr>
      <w:tr w:rsidR="00ED04CA" w14:paraId="7C6500B3" w14:textId="77777777" w:rsidTr="004B0083">
        <w:trPr>
          <w:trHeight w:val="1437"/>
        </w:trPr>
        <w:tc>
          <w:tcPr>
            <w:tcW w:w="1514" w:type="dxa"/>
            <w:vMerge w:val="restart"/>
            <w:vAlign w:val="center"/>
          </w:tcPr>
          <w:p w14:paraId="2A291F26" w14:textId="632153F2" w:rsidR="00ED04CA" w:rsidRPr="007E1761" w:rsidRDefault="00ED04CA" w:rsidP="004B0083">
            <w:pPr>
              <w:pStyle w:val="Corpsdetexte"/>
              <w:jc w:val="left"/>
              <w:rPr>
                <w:sz w:val="17"/>
                <w:szCs w:val="17"/>
              </w:rPr>
            </w:pPr>
            <w:r w:rsidRPr="007E1761">
              <w:rPr>
                <w:sz w:val="17"/>
                <w:szCs w:val="17"/>
              </w:rPr>
              <w:t>UI</w:t>
            </w:r>
          </w:p>
        </w:tc>
        <w:tc>
          <w:tcPr>
            <w:tcW w:w="1855" w:type="dxa"/>
            <w:vAlign w:val="center"/>
          </w:tcPr>
          <w:p w14:paraId="069CCC7A" w14:textId="6C44EB3A" w:rsidR="00ED04CA" w:rsidRPr="007E1761" w:rsidRDefault="00ED04CA" w:rsidP="004B0083">
            <w:pPr>
              <w:pStyle w:val="Corpsdetexte"/>
              <w:jc w:val="left"/>
              <w:rPr>
                <w:i/>
                <w:sz w:val="17"/>
                <w:szCs w:val="17"/>
              </w:rPr>
            </w:pPr>
            <w:r w:rsidRPr="007E1761">
              <w:rPr>
                <w:i/>
                <w:sz w:val="17"/>
                <w:szCs w:val="17"/>
              </w:rPr>
              <w:t>Set complet de composants disponible</w:t>
            </w:r>
            <w:r w:rsidR="00C057C8" w:rsidRPr="007E1761">
              <w:rPr>
                <w:i/>
                <w:sz w:val="17"/>
                <w:szCs w:val="17"/>
              </w:rPr>
              <w:t>s</w:t>
            </w:r>
          </w:p>
        </w:tc>
        <w:tc>
          <w:tcPr>
            <w:tcW w:w="1871" w:type="dxa"/>
            <w:shd w:val="clear" w:color="auto" w:fill="FC6A6A"/>
            <w:vAlign w:val="center"/>
          </w:tcPr>
          <w:p w14:paraId="485D055D" w14:textId="1E623BB3" w:rsidR="00ED04CA" w:rsidRPr="007E1761" w:rsidRDefault="00ED04CA" w:rsidP="00856448">
            <w:pPr>
              <w:pStyle w:val="Corpsdetexte"/>
              <w:jc w:val="center"/>
              <w:rPr>
                <w:sz w:val="17"/>
                <w:szCs w:val="17"/>
              </w:rPr>
            </w:pPr>
            <w:r w:rsidRPr="007E1761">
              <w:rPr>
                <w:sz w:val="17"/>
                <w:szCs w:val="17"/>
              </w:rPr>
              <w:t>Non</w:t>
            </w:r>
          </w:p>
        </w:tc>
        <w:tc>
          <w:tcPr>
            <w:tcW w:w="1871" w:type="dxa"/>
            <w:shd w:val="clear" w:color="auto" w:fill="70AD47" w:themeFill="accent6"/>
            <w:vAlign w:val="center"/>
          </w:tcPr>
          <w:p w14:paraId="33A39E99" w14:textId="3FCB0F2E" w:rsidR="00ED04CA" w:rsidRPr="007E1761" w:rsidRDefault="00ED04CA" w:rsidP="00856448">
            <w:pPr>
              <w:pStyle w:val="Corpsdetexte"/>
              <w:jc w:val="center"/>
              <w:rPr>
                <w:sz w:val="17"/>
                <w:szCs w:val="17"/>
              </w:rPr>
            </w:pPr>
            <w:r w:rsidRPr="007E1761">
              <w:rPr>
                <w:sz w:val="17"/>
                <w:szCs w:val="17"/>
              </w:rPr>
              <w:t>Oui</w:t>
            </w:r>
          </w:p>
        </w:tc>
        <w:tc>
          <w:tcPr>
            <w:tcW w:w="1871" w:type="dxa"/>
            <w:shd w:val="clear" w:color="auto" w:fill="FC6A6A"/>
            <w:vAlign w:val="center"/>
          </w:tcPr>
          <w:p w14:paraId="270816F2" w14:textId="5EB09BEA" w:rsidR="00ED04CA" w:rsidRPr="007E1761" w:rsidRDefault="00ED04CA" w:rsidP="006A66B0">
            <w:pPr>
              <w:pStyle w:val="Corpsdetexte"/>
              <w:rPr>
                <w:sz w:val="17"/>
                <w:szCs w:val="17"/>
              </w:rPr>
            </w:pPr>
            <w:r w:rsidRPr="007E1761">
              <w:rPr>
                <w:sz w:val="17"/>
                <w:szCs w:val="17"/>
              </w:rPr>
              <w:t>Non</w:t>
            </w:r>
          </w:p>
        </w:tc>
      </w:tr>
      <w:tr w:rsidR="00ED04CA" w14:paraId="48902B8A" w14:textId="77777777" w:rsidTr="004B0083">
        <w:tc>
          <w:tcPr>
            <w:tcW w:w="1514" w:type="dxa"/>
            <w:vMerge/>
            <w:vAlign w:val="center"/>
          </w:tcPr>
          <w:p w14:paraId="032515E9" w14:textId="77777777" w:rsidR="00ED04CA" w:rsidRPr="007E1761" w:rsidRDefault="00ED04CA" w:rsidP="004B0083">
            <w:pPr>
              <w:pStyle w:val="Corpsdetexte"/>
              <w:jc w:val="left"/>
              <w:rPr>
                <w:sz w:val="17"/>
                <w:szCs w:val="17"/>
              </w:rPr>
            </w:pPr>
          </w:p>
        </w:tc>
        <w:tc>
          <w:tcPr>
            <w:tcW w:w="1855" w:type="dxa"/>
            <w:vAlign w:val="center"/>
          </w:tcPr>
          <w:p w14:paraId="40C637A1" w14:textId="0EF6BEB9" w:rsidR="00ED04CA" w:rsidRPr="007E1761" w:rsidRDefault="00ED04CA" w:rsidP="004B0083">
            <w:pPr>
              <w:pStyle w:val="Corpsdetexte"/>
              <w:jc w:val="left"/>
              <w:rPr>
                <w:i/>
                <w:sz w:val="17"/>
                <w:szCs w:val="17"/>
              </w:rPr>
            </w:pPr>
            <w:r w:rsidRPr="007E1761">
              <w:rPr>
                <w:i/>
                <w:sz w:val="17"/>
                <w:szCs w:val="17"/>
              </w:rPr>
              <w:t>Design ressemblant au design natif</w:t>
            </w:r>
          </w:p>
        </w:tc>
        <w:tc>
          <w:tcPr>
            <w:tcW w:w="1871" w:type="dxa"/>
            <w:shd w:val="clear" w:color="auto" w:fill="70AD47" w:themeFill="accent6"/>
            <w:vAlign w:val="center"/>
          </w:tcPr>
          <w:p w14:paraId="0F50E6DF" w14:textId="11EF4D98" w:rsidR="00ED04CA" w:rsidRPr="007E1761" w:rsidRDefault="00ED04CA" w:rsidP="00856448">
            <w:pPr>
              <w:pStyle w:val="Corpsdetexte"/>
              <w:jc w:val="center"/>
              <w:rPr>
                <w:sz w:val="17"/>
                <w:szCs w:val="17"/>
              </w:rPr>
            </w:pPr>
            <w:r w:rsidRPr="007E1761">
              <w:rPr>
                <w:sz w:val="17"/>
                <w:szCs w:val="17"/>
              </w:rPr>
              <w:t>Oui</w:t>
            </w:r>
          </w:p>
        </w:tc>
        <w:tc>
          <w:tcPr>
            <w:tcW w:w="1871" w:type="dxa"/>
            <w:shd w:val="clear" w:color="auto" w:fill="FFD966" w:themeFill="accent4" w:themeFillTint="99"/>
            <w:vAlign w:val="center"/>
          </w:tcPr>
          <w:p w14:paraId="2DB5B927" w14:textId="20D31E5D" w:rsidR="00ED04CA" w:rsidRPr="007E1761" w:rsidRDefault="00ED04CA" w:rsidP="00856448">
            <w:pPr>
              <w:pStyle w:val="Corpsdetexte"/>
              <w:jc w:val="center"/>
              <w:rPr>
                <w:sz w:val="17"/>
                <w:szCs w:val="17"/>
              </w:rPr>
            </w:pPr>
            <w:r w:rsidRPr="007E1761">
              <w:rPr>
                <w:sz w:val="17"/>
                <w:szCs w:val="17"/>
              </w:rPr>
              <w:t>Partiel</w:t>
            </w:r>
          </w:p>
        </w:tc>
        <w:tc>
          <w:tcPr>
            <w:tcW w:w="1871" w:type="dxa"/>
            <w:shd w:val="clear" w:color="auto" w:fill="FFD966" w:themeFill="accent4" w:themeFillTint="99"/>
            <w:vAlign w:val="center"/>
          </w:tcPr>
          <w:p w14:paraId="2F8CD33A" w14:textId="69913CF7" w:rsidR="00ED04CA" w:rsidRPr="007E1761" w:rsidRDefault="00ED04CA" w:rsidP="006A66B0">
            <w:pPr>
              <w:pStyle w:val="Corpsdetexte"/>
              <w:rPr>
                <w:sz w:val="17"/>
                <w:szCs w:val="17"/>
              </w:rPr>
            </w:pPr>
            <w:r w:rsidRPr="007E1761">
              <w:rPr>
                <w:sz w:val="17"/>
                <w:szCs w:val="17"/>
              </w:rPr>
              <w:t>Partiel</w:t>
            </w:r>
          </w:p>
        </w:tc>
      </w:tr>
      <w:tr w:rsidR="006A66B0" w14:paraId="3AB74C3D" w14:textId="77777777" w:rsidTr="004B0083">
        <w:tc>
          <w:tcPr>
            <w:tcW w:w="1514" w:type="dxa"/>
            <w:vMerge w:val="restart"/>
            <w:vAlign w:val="center"/>
          </w:tcPr>
          <w:p w14:paraId="5F3B2F28" w14:textId="196942ED" w:rsidR="006A66B0" w:rsidRPr="007E1761" w:rsidRDefault="00ED04CA" w:rsidP="004B0083">
            <w:pPr>
              <w:pStyle w:val="Corpsdetexte"/>
              <w:jc w:val="left"/>
              <w:rPr>
                <w:sz w:val="17"/>
                <w:szCs w:val="17"/>
              </w:rPr>
            </w:pPr>
            <w:r w:rsidRPr="007E1761">
              <w:rPr>
                <w:sz w:val="17"/>
                <w:szCs w:val="17"/>
              </w:rPr>
              <w:t>Exécution</w:t>
            </w:r>
            <w:r w:rsidR="006A66B0" w:rsidRPr="007E1761">
              <w:rPr>
                <w:sz w:val="17"/>
                <w:szCs w:val="17"/>
              </w:rPr>
              <w:t xml:space="preserve"> du code en tâche de fond</w:t>
            </w:r>
          </w:p>
        </w:tc>
        <w:tc>
          <w:tcPr>
            <w:tcW w:w="1855" w:type="dxa"/>
            <w:vAlign w:val="center"/>
          </w:tcPr>
          <w:p w14:paraId="7C8D04C5" w14:textId="1388A1BE" w:rsidR="006A66B0" w:rsidRPr="007E1761" w:rsidRDefault="006A66B0" w:rsidP="004B0083">
            <w:pPr>
              <w:pStyle w:val="Corpsdetexte"/>
              <w:jc w:val="left"/>
              <w:rPr>
                <w:i/>
                <w:sz w:val="17"/>
                <w:szCs w:val="17"/>
              </w:rPr>
            </w:pPr>
            <w:r w:rsidRPr="007E1761">
              <w:rPr>
                <w:i/>
                <w:sz w:val="17"/>
                <w:szCs w:val="17"/>
              </w:rPr>
              <w:t>IOS</w:t>
            </w:r>
          </w:p>
        </w:tc>
        <w:tc>
          <w:tcPr>
            <w:tcW w:w="1871" w:type="dxa"/>
            <w:shd w:val="clear" w:color="auto" w:fill="FFD966" w:themeFill="accent4" w:themeFillTint="99"/>
            <w:vAlign w:val="center"/>
          </w:tcPr>
          <w:p w14:paraId="48FCE158" w14:textId="58796E53" w:rsidR="006A66B0" w:rsidRPr="007E1761" w:rsidRDefault="006A66B0" w:rsidP="006A66B0">
            <w:pPr>
              <w:pStyle w:val="Corpsdetexte"/>
              <w:jc w:val="center"/>
              <w:rPr>
                <w:sz w:val="17"/>
                <w:szCs w:val="17"/>
              </w:rPr>
            </w:pPr>
            <w:r w:rsidRPr="007E1761">
              <w:rPr>
                <w:sz w:val="17"/>
                <w:szCs w:val="17"/>
              </w:rPr>
              <w:t>Uniquement prévention de sommeil du téléphone</w:t>
            </w:r>
          </w:p>
        </w:tc>
        <w:tc>
          <w:tcPr>
            <w:tcW w:w="1871" w:type="dxa"/>
            <w:shd w:val="clear" w:color="auto" w:fill="70AD47" w:themeFill="accent6"/>
            <w:vAlign w:val="center"/>
          </w:tcPr>
          <w:p w14:paraId="285DB67A" w14:textId="29BE9C6C" w:rsidR="006A66B0" w:rsidRPr="007E1761" w:rsidRDefault="006A66B0" w:rsidP="006A66B0">
            <w:pPr>
              <w:pStyle w:val="Corpsdetexte"/>
              <w:jc w:val="center"/>
              <w:rPr>
                <w:sz w:val="17"/>
                <w:szCs w:val="17"/>
              </w:rPr>
            </w:pPr>
            <w:r w:rsidRPr="007E1761">
              <w:rPr>
                <w:sz w:val="17"/>
                <w:szCs w:val="17"/>
              </w:rPr>
              <w:t>Semblable à du code natif</w:t>
            </w:r>
          </w:p>
        </w:tc>
        <w:tc>
          <w:tcPr>
            <w:tcW w:w="1871" w:type="dxa"/>
            <w:shd w:val="clear" w:color="auto" w:fill="FC6A6A"/>
            <w:vAlign w:val="center"/>
          </w:tcPr>
          <w:p w14:paraId="2E2E2111" w14:textId="55095376" w:rsidR="006A66B0" w:rsidRPr="007E1761" w:rsidRDefault="006A66B0" w:rsidP="006A66B0">
            <w:pPr>
              <w:pStyle w:val="Corpsdetexte"/>
              <w:jc w:val="center"/>
              <w:rPr>
                <w:sz w:val="17"/>
                <w:szCs w:val="17"/>
              </w:rPr>
            </w:pPr>
            <w:r w:rsidRPr="007E1761">
              <w:rPr>
                <w:sz w:val="17"/>
                <w:szCs w:val="17"/>
              </w:rPr>
              <w:t>Non</w:t>
            </w:r>
          </w:p>
        </w:tc>
      </w:tr>
      <w:tr w:rsidR="006A66B0" w14:paraId="55F7F9A4" w14:textId="77777777" w:rsidTr="004B0083">
        <w:tc>
          <w:tcPr>
            <w:tcW w:w="1514" w:type="dxa"/>
            <w:vMerge/>
            <w:vAlign w:val="center"/>
          </w:tcPr>
          <w:p w14:paraId="29AF25CF" w14:textId="77777777" w:rsidR="006A66B0" w:rsidRPr="007E1761" w:rsidRDefault="006A66B0" w:rsidP="004B0083">
            <w:pPr>
              <w:pStyle w:val="Corpsdetexte"/>
              <w:jc w:val="left"/>
              <w:rPr>
                <w:sz w:val="17"/>
                <w:szCs w:val="17"/>
              </w:rPr>
            </w:pPr>
          </w:p>
        </w:tc>
        <w:tc>
          <w:tcPr>
            <w:tcW w:w="1855" w:type="dxa"/>
            <w:vAlign w:val="center"/>
          </w:tcPr>
          <w:p w14:paraId="3F4A47DF" w14:textId="52146946" w:rsidR="006A66B0" w:rsidRPr="007E1761" w:rsidRDefault="006A66B0" w:rsidP="004B0083">
            <w:pPr>
              <w:pStyle w:val="Corpsdetexte"/>
              <w:jc w:val="left"/>
              <w:rPr>
                <w:i/>
                <w:sz w:val="17"/>
                <w:szCs w:val="17"/>
              </w:rPr>
            </w:pPr>
            <w:r w:rsidRPr="007E1761">
              <w:rPr>
                <w:i/>
                <w:sz w:val="17"/>
                <w:szCs w:val="17"/>
              </w:rPr>
              <w:t>Android</w:t>
            </w:r>
          </w:p>
        </w:tc>
        <w:tc>
          <w:tcPr>
            <w:tcW w:w="1871" w:type="dxa"/>
            <w:shd w:val="clear" w:color="auto" w:fill="FFD966" w:themeFill="accent4" w:themeFillTint="99"/>
            <w:vAlign w:val="center"/>
          </w:tcPr>
          <w:p w14:paraId="1FB40F67" w14:textId="440FD45A" w:rsidR="006A66B0" w:rsidRPr="007E1761" w:rsidRDefault="006A66B0" w:rsidP="006A66B0">
            <w:pPr>
              <w:pStyle w:val="Corpsdetexte"/>
              <w:jc w:val="center"/>
              <w:rPr>
                <w:sz w:val="17"/>
                <w:szCs w:val="17"/>
              </w:rPr>
            </w:pPr>
            <w:r w:rsidRPr="007E1761">
              <w:rPr>
                <w:sz w:val="17"/>
                <w:szCs w:val="17"/>
              </w:rPr>
              <w:t>Uniquement prévention de sommeil du téléphone</w:t>
            </w:r>
          </w:p>
        </w:tc>
        <w:tc>
          <w:tcPr>
            <w:tcW w:w="1871" w:type="dxa"/>
            <w:shd w:val="clear" w:color="auto" w:fill="70AD47" w:themeFill="accent6"/>
            <w:vAlign w:val="center"/>
          </w:tcPr>
          <w:p w14:paraId="59BFB0A4" w14:textId="0051689E" w:rsidR="006A66B0" w:rsidRPr="007E1761" w:rsidRDefault="006A66B0" w:rsidP="006A66B0">
            <w:pPr>
              <w:pStyle w:val="Texte"/>
              <w:jc w:val="center"/>
              <w:rPr>
                <w:sz w:val="17"/>
                <w:szCs w:val="17"/>
              </w:rPr>
            </w:pPr>
            <w:r w:rsidRPr="007E1761">
              <w:rPr>
                <w:sz w:val="17"/>
                <w:szCs w:val="17"/>
              </w:rPr>
              <w:t>Semblable à du code natif</w:t>
            </w:r>
          </w:p>
        </w:tc>
        <w:tc>
          <w:tcPr>
            <w:tcW w:w="1871" w:type="dxa"/>
            <w:shd w:val="clear" w:color="auto" w:fill="70AD47" w:themeFill="accent6"/>
            <w:vAlign w:val="center"/>
          </w:tcPr>
          <w:p w14:paraId="29E875B2" w14:textId="08D2D78A" w:rsidR="006A66B0" w:rsidRPr="007E1761" w:rsidRDefault="006A66B0" w:rsidP="006A66B0">
            <w:pPr>
              <w:pStyle w:val="Texte"/>
              <w:jc w:val="center"/>
              <w:rPr>
                <w:sz w:val="17"/>
                <w:szCs w:val="17"/>
              </w:rPr>
            </w:pPr>
            <w:proofErr w:type="spellStart"/>
            <w:r w:rsidRPr="007E1761">
              <w:rPr>
                <w:sz w:val="17"/>
                <w:szCs w:val="17"/>
              </w:rPr>
              <w:t>Headless</w:t>
            </w:r>
            <w:proofErr w:type="spellEnd"/>
            <w:r w:rsidRPr="007E1761">
              <w:rPr>
                <w:sz w:val="17"/>
                <w:szCs w:val="17"/>
              </w:rPr>
              <w:t xml:space="preserve"> JS</w:t>
            </w:r>
          </w:p>
        </w:tc>
      </w:tr>
    </w:tbl>
    <w:p w14:paraId="56B9E8C3" w14:textId="4FECF6E5" w:rsidR="00856448" w:rsidRDefault="006A66B0" w:rsidP="006A66B0">
      <w:pPr>
        <w:pStyle w:val="source"/>
      </w:pPr>
      <w:r w:rsidRPr="006A66B0">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488A23E7" w14:textId="77777777" w:rsidR="007E1761" w:rsidRDefault="007E1761">
      <w:r>
        <w:br w:type="page"/>
      </w:r>
    </w:p>
    <w:p w14:paraId="50C88A74" w14:textId="0C4184A3" w:rsidR="00F36743" w:rsidRPr="00F36743" w:rsidRDefault="00F36743" w:rsidP="00752C8D">
      <w:pPr>
        <w:pStyle w:val="Texte"/>
      </w:pPr>
      <w:r>
        <w:lastRenderedPageBreak/>
        <w:t>Au niveau des aspects techniques, les Frameworks sont assez semblable</w:t>
      </w:r>
      <w:r w:rsidR="00B92E78">
        <w:t>s</w:t>
      </w:r>
      <w:r>
        <w:t>, Xamarin est légèrement au-dessus car il supporte mieux les composants natifs et l’ajout de libraire</w:t>
      </w:r>
      <w:r w:rsidR="00B92E78">
        <w:t>s</w:t>
      </w:r>
      <w:r>
        <w:t xml:space="preserve"> tierces. En ce qui concerne React Native et Ionic, la différence n’est pas notable.</w:t>
      </w:r>
    </w:p>
    <w:p w14:paraId="232295D9" w14:textId="5DABC353" w:rsidR="00856448" w:rsidRDefault="006A66B0" w:rsidP="00930F4A">
      <w:pPr>
        <w:pStyle w:val="Titre3"/>
      </w:pPr>
      <w:bookmarkStart w:id="46" w:name="_Toc523479689"/>
      <w:r>
        <w:t>Résumé</w:t>
      </w:r>
      <w:bookmarkEnd w:id="46"/>
    </w:p>
    <w:p w14:paraId="329C988C" w14:textId="0022A27B" w:rsidR="00930F4A" w:rsidRDefault="00930F4A" w:rsidP="00930F4A">
      <w:pPr>
        <w:pStyle w:val="Lgende"/>
        <w:keepNext/>
      </w:pPr>
      <w:bookmarkStart w:id="47" w:name="_Toc523479712"/>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EF7862">
        <w:rPr>
          <w:noProof/>
        </w:rPr>
        <w:t>5</w:t>
      </w:r>
      <w:r w:rsidR="0092739D">
        <w:rPr>
          <w:noProof/>
        </w:rPr>
        <w:fldChar w:fldCharType="end"/>
      </w:r>
      <w:r>
        <w:t xml:space="preserve"> - Résumé des </w:t>
      </w:r>
      <w:r w:rsidR="00674DEB">
        <w:t>Frameworks</w:t>
      </w:r>
      <w:bookmarkEnd w:id="47"/>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31D50705" w:rsidR="00930F4A" w:rsidRDefault="00A1396D" w:rsidP="004B0083">
            <w:pPr>
              <w:pStyle w:val="Corpsdetexte"/>
              <w:jc w:val="left"/>
            </w:pPr>
            <w:r>
              <w:t>Support des fonctionnalités native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Cruxlab, 2017)</w:t>
      </w:r>
      <w:r w:rsidRPr="00D65A68">
        <w:fldChar w:fldCharType="end"/>
      </w:r>
    </w:p>
    <w:p w14:paraId="341FEA78" w14:textId="07722CF8" w:rsidR="003D7B28" w:rsidRDefault="00752C8D" w:rsidP="00752C8D">
      <w:pPr>
        <w:pStyle w:val="Texte"/>
      </w:pPr>
      <w:r>
        <w:t xml:space="preserve">On peut </w:t>
      </w:r>
      <w:r w:rsidR="00791ACA">
        <w:t>comprendre</w:t>
      </w:r>
      <w:r w:rsidR="00153968">
        <w:t xml:space="preserve"> ici</w:t>
      </w:r>
      <w:r>
        <w:t xml:space="preserve"> que chaque Framework à ses avantages et ses inconvénient</w:t>
      </w:r>
      <w:r w:rsidR="00791ACA">
        <w:t>s</w:t>
      </w:r>
      <w:r w:rsidR="003D7B28">
        <w:t xml:space="preserve"> : </w:t>
      </w:r>
    </w:p>
    <w:p w14:paraId="3FAC647D" w14:textId="79FC3C51" w:rsidR="003D7B28" w:rsidRDefault="003D7B28" w:rsidP="003D7B28">
      <w:pPr>
        <w:pStyle w:val="puceTB"/>
      </w:pPr>
      <w:r>
        <w:t>Xamarin est destiné à des développeurs confirmés connaissant bien le langage C#. Il est également le Framework idéal pour des projets nécessitant des performances accrues mais sans interface utilisateur compliqué.</w:t>
      </w:r>
    </w:p>
    <w:p w14:paraId="5CA2F6E5" w14:textId="5147E7D6" w:rsidR="003D7B28" w:rsidRDefault="003D7B28" w:rsidP="003D7B28">
      <w:pPr>
        <w:pStyle w:val="puceTB"/>
      </w:pPr>
      <w:r>
        <w:t>React Native est un bon compris proposant de bonnes performances ainsi que des aides au développement poussées tout en ne nécessitant pas trop de connaissances supplémentaires aux technologies WEB.</w:t>
      </w:r>
    </w:p>
    <w:p w14:paraId="0D02D503" w14:textId="47523D89" w:rsidR="00752C8D" w:rsidRPr="00BB5EB9" w:rsidRDefault="003D7B28" w:rsidP="00BB5EB9">
      <w:pPr>
        <w:pStyle w:val="puceTB"/>
      </w:pPr>
      <w:r>
        <w:t xml:space="preserve">Ionic </w:t>
      </w:r>
      <w:r w:rsidR="00BB5EB9">
        <w:t>est le Framework le plus simple à prendre en main avec des possibilité</w:t>
      </w:r>
      <w:r w:rsidR="00B34D43">
        <w:t>s</w:t>
      </w:r>
      <w:r w:rsidR="00BB5EB9">
        <w:t xml:space="preserve"> de personnalisation énormes. Il est malheureusement aussi le moins performant des trois.</w:t>
      </w:r>
      <w:r w:rsidR="00752C8D">
        <w:br w:type="page"/>
      </w:r>
    </w:p>
    <w:p w14:paraId="52139BE3" w14:textId="7343D9AE" w:rsidR="0021190E" w:rsidRDefault="0021190E" w:rsidP="0021190E">
      <w:pPr>
        <w:pStyle w:val="Titre1"/>
      </w:pPr>
      <w:bookmarkStart w:id="48" w:name="_Toc523479690"/>
      <w:r>
        <w:lastRenderedPageBreak/>
        <w:t>Etude de l’application</w:t>
      </w:r>
      <w:bookmarkEnd w:id="48"/>
    </w:p>
    <w:p w14:paraId="1E33DFA5" w14:textId="5A5E111B" w:rsidR="0092739D" w:rsidRPr="0092739D" w:rsidRDefault="0092739D" w:rsidP="0092739D">
      <w:pPr>
        <w:pStyle w:val="Corpsdetexte"/>
      </w:pPr>
      <w:r>
        <w:t>L’application</w:t>
      </w:r>
      <w:r w:rsidR="000B2665">
        <w:t xml:space="preserve"> </w:t>
      </w:r>
      <w:proofErr w:type="spellStart"/>
      <w:r w:rsidR="000B2665">
        <w:t>Parkaps</w:t>
      </w:r>
      <w:proofErr w:type="spellEnd"/>
      <w:r>
        <w:t xml:space="preserve"> </w:t>
      </w:r>
      <w:r w:rsidR="000C0762">
        <w:t>offre une solution pour régler le problème du manque de place de parking</w:t>
      </w:r>
      <w:r>
        <w:t xml:space="preserve">. Elle </w:t>
      </w:r>
      <w:r w:rsidR="0073110A">
        <w:t>permet</w:t>
      </w:r>
      <w:r>
        <w:t xml:space="preserve"> à toute personne disposant d’une place de parking privée de la mettre en location et </w:t>
      </w:r>
      <w:r w:rsidR="00537EA6">
        <w:t xml:space="preserve">à </w:t>
      </w:r>
      <w:r w:rsidR="006353FE">
        <w:t xml:space="preserve">un </w:t>
      </w:r>
      <w:r w:rsidR="00537EA6">
        <w:t>utilisateur de la louer pour un laps de temps défini.</w:t>
      </w:r>
    </w:p>
    <w:p w14:paraId="555036D2" w14:textId="0A8AB90D" w:rsidR="00556725" w:rsidRDefault="00E41AC9" w:rsidP="00556725">
      <w:pPr>
        <w:pStyle w:val="Titre2"/>
      </w:pPr>
      <w:bookmarkStart w:id="49" w:name="_Toc523479691"/>
      <w:r>
        <w:t>Fonctionnalités de l’application</w:t>
      </w:r>
      <w:bookmarkEnd w:id="49"/>
    </w:p>
    <w:p w14:paraId="06E9ED7C" w14:textId="4AD3BF61" w:rsidR="0092739D" w:rsidRPr="0092739D" w:rsidRDefault="0092739D" w:rsidP="0092739D">
      <w:pPr>
        <w:pStyle w:val="Texte"/>
      </w:pPr>
      <w:r w:rsidRPr="0092739D">
        <w:t xml:space="preserve">L’application </w:t>
      </w:r>
      <w:r w:rsidR="00537EA6">
        <w:t>offre</w:t>
      </w:r>
      <w:r w:rsidRPr="0092739D">
        <w:t xml:space="preserve"> les fonctionnalités suivantes :</w:t>
      </w:r>
    </w:p>
    <w:p w14:paraId="2C3FA939" w14:textId="12AA7287" w:rsidR="0092739D" w:rsidRDefault="00F47A1F" w:rsidP="001E187E">
      <w:pPr>
        <w:pStyle w:val="puceTB"/>
      </w:pPr>
      <w:r>
        <w:t>S’enregistrer au sein de l’application</w:t>
      </w:r>
    </w:p>
    <w:p w14:paraId="547D4FC4" w14:textId="7CEB66E2" w:rsidR="00B40F24" w:rsidRPr="001E187E" w:rsidRDefault="00F47A1F" w:rsidP="00B40F24">
      <w:pPr>
        <w:pStyle w:val="puceTB"/>
      </w:pPr>
      <w:r>
        <w:t>Se connecter à son compte</w:t>
      </w:r>
    </w:p>
    <w:p w14:paraId="37CF1C67" w14:textId="24F69290" w:rsidR="0092739D" w:rsidRDefault="00F47A1F" w:rsidP="001E187E">
      <w:pPr>
        <w:pStyle w:val="puceTB"/>
      </w:pPr>
      <w:r>
        <w:t>Supprimer son compte</w:t>
      </w:r>
    </w:p>
    <w:p w14:paraId="7BE0644B" w14:textId="1E91990C" w:rsidR="00752C8D" w:rsidRPr="001E187E" w:rsidRDefault="00F47A1F" w:rsidP="001E187E">
      <w:pPr>
        <w:pStyle w:val="puceTB"/>
      </w:pPr>
      <w:r>
        <w:t>Modifier son compte</w:t>
      </w:r>
    </w:p>
    <w:p w14:paraId="20713DD7" w14:textId="30F9C647" w:rsidR="00752C8D" w:rsidRDefault="00752C8D" w:rsidP="001E187E">
      <w:pPr>
        <w:pStyle w:val="puceTB"/>
      </w:pPr>
      <w:r>
        <w:t>Créer une place de parking</w:t>
      </w:r>
    </w:p>
    <w:p w14:paraId="79386B54" w14:textId="4CE4F6E8" w:rsidR="00B10E7E" w:rsidRDefault="00B10E7E" w:rsidP="001E187E">
      <w:pPr>
        <w:pStyle w:val="puceTB"/>
      </w:pPr>
      <w:r>
        <w:t>Modifier une place de parking</w:t>
      </w:r>
    </w:p>
    <w:p w14:paraId="06E0F5E8" w14:textId="3DD2E658" w:rsidR="00B10E7E" w:rsidRDefault="00B10E7E" w:rsidP="001E187E">
      <w:pPr>
        <w:pStyle w:val="puceTB"/>
      </w:pPr>
      <w:r>
        <w:t>Supprimer une place de parking</w:t>
      </w:r>
    </w:p>
    <w:p w14:paraId="3AC3B3FE" w14:textId="487A1ACE" w:rsidR="00752C8D" w:rsidRDefault="00752C8D" w:rsidP="001E187E">
      <w:pPr>
        <w:pStyle w:val="puceTB"/>
      </w:pPr>
      <w:r>
        <w:t xml:space="preserve">Ajouter </w:t>
      </w:r>
      <w:r w:rsidR="002C5724">
        <w:t>un horaire à une place de parking</w:t>
      </w:r>
    </w:p>
    <w:p w14:paraId="77A558FC" w14:textId="4D0BE48F" w:rsidR="002C5724" w:rsidRDefault="002C5724" w:rsidP="001E187E">
      <w:pPr>
        <w:pStyle w:val="puceTB"/>
      </w:pPr>
      <w:r>
        <w:t>Supprimer un horaire</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0F633A30" w:rsidR="0092739D" w:rsidRDefault="00752C8D" w:rsidP="001E187E">
      <w:pPr>
        <w:pStyle w:val="puceTB"/>
      </w:pPr>
      <w:r>
        <w:t>Louer une place de parking</w:t>
      </w:r>
      <w:r w:rsidR="007C0BF6">
        <w:t xml:space="preserve"> pour un certain horaire</w:t>
      </w:r>
    </w:p>
    <w:p w14:paraId="6CBC05BF" w14:textId="031C007D" w:rsidR="002C5724" w:rsidRPr="001E187E" w:rsidRDefault="002C5724" w:rsidP="001E187E">
      <w:pPr>
        <w:pStyle w:val="puceTB"/>
      </w:pPr>
      <w:r>
        <w:t>Supprime</w:t>
      </w:r>
      <w:r w:rsidR="00154281">
        <w:t>r</w:t>
      </w:r>
      <w:r>
        <w:t xml:space="preserve"> une location</w:t>
      </w:r>
    </w:p>
    <w:p w14:paraId="0041E5F9" w14:textId="52BE90CB" w:rsidR="0092739D" w:rsidRDefault="00A46EE7" w:rsidP="0092739D">
      <w:pPr>
        <w:pStyle w:val="puceTB"/>
      </w:pPr>
      <w:r>
        <w:t>Visualiser</w:t>
      </w:r>
      <w:r w:rsidR="0092739D" w:rsidRPr="001E187E">
        <w:t xml:space="preserve"> </w:t>
      </w:r>
      <w:r w:rsidR="007C0BF6">
        <w:t>s</w:t>
      </w:r>
      <w:r w:rsidR="0092739D" w:rsidRPr="001E187E">
        <w:t>es places et réservations</w:t>
      </w:r>
    </w:p>
    <w:p w14:paraId="095C0DC2" w14:textId="77777777" w:rsidR="00CC5045" w:rsidRPr="0092739D" w:rsidRDefault="00CC5045" w:rsidP="00CC5045">
      <w:pPr>
        <w:pStyle w:val="puceTB"/>
        <w:numPr>
          <w:ilvl w:val="0"/>
          <w:numId w:val="0"/>
        </w:numPr>
        <w:ind w:left="720"/>
      </w:pPr>
    </w:p>
    <w:p w14:paraId="0153EA96" w14:textId="3042ABD3" w:rsidR="00556725" w:rsidRDefault="00556725" w:rsidP="00556725">
      <w:pPr>
        <w:pStyle w:val="Titre2"/>
      </w:pPr>
      <w:bookmarkStart w:id="50" w:name="_Toc523479692"/>
      <w:r>
        <w:t>Besoins techniques de l’application</w:t>
      </w:r>
      <w:bookmarkEnd w:id="50"/>
    </w:p>
    <w:p w14:paraId="08C68AAF" w14:textId="49C286DD" w:rsidR="0092739D" w:rsidRDefault="0092739D" w:rsidP="0092739D">
      <w:pPr>
        <w:pStyle w:val="Texte"/>
      </w:pPr>
      <w:r>
        <w:t xml:space="preserve">Cette application vise </w:t>
      </w:r>
      <w:r w:rsidR="00A442CD">
        <w:t>à</w:t>
      </w:r>
      <w:r>
        <w:t xml:space="preserve"> être utilisée </w:t>
      </w:r>
      <w:r w:rsidR="00B6158C">
        <w:t>en</w:t>
      </w:r>
      <w:r>
        <w:t xml:space="preserve"> tout temps. Il est donc essentiel qu’elle soit rapide, fluide et simple d’utilisation.</w:t>
      </w:r>
    </w:p>
    <w:p w14:paraId="6F648FB2" w14:textId="3AF46020" w:rsidR="007C0BF6" w:rsidRDefault="007C0BF6" w:rsidP="007C0BF6">
      <w:pPr>
        <w:pStyle w:val="Corpsdetexte"/>
      </w:pPr>
      <w:r>
        <w:t xml:space="preserve">Après </w:t>
      </w:r>
      <w:r w:rsidR="008F4702">
        <w:t>connexion de l’utilisateur</w:t>
      </w:r>
      <w:r>
        <w:t xml:space="preserve">, une carte s’affichera sur </w:t>
      </w:r>
      <w:r w:rsidR="00F95770">
        <w:t>son écran</w:t>
      </w:r>
      <w:r>
        <w:t>. Il pourra alors positionner une cercle de recherche et visualiser toutes les places disponibles</w:t>
      </w:r>
      <w:r w:rsidR="00F95770">
        <w:t xml:space="preserve"> à cet endroit</w:t>
      </w:r>
      <w:r>
        <w:t>. L’utilisateur pourra alors comparer les différentes places et en réserver une</w:t>
      </w:r>
      <w:r w:rsidR="003C0A95">
        <w:t xml:space="preserve"> en précisant ses horaires d’utilisation</w:t>
      </w:r>
      <w:r>
        <w:t>.</w:t>
      </w:r>
    </w:p>
    <w:p w14:paraId="50A68DE9" w14:textId="214C4561" w:rsidR="0092739D" w:rsidRDefault="007C0BF6" w:rsidP="0092739D">
      <w:pPr>
        <w:pStyle w:val="Texte"/>
      </w:pPr>
      <w:r>
        <w:t xml:space="preserve">L’application sera disponible sur le Play Store d’Android </w:t>
      </w:r>
      <w:r w:rsidR="003C0A95">
        <w:t xml:space="preserve">et, </w:t>
      </w:r>
      <w:r>
        <w:t>par la suite</w:t>
      </w:r>
      <w:r w:rsidR="003C0A95">
        <w:t>,</w:t>
      </w:r>
      <w:r>
        <w:t xml:space="preserve"> sur l’App Store d’IOS.</w:t>
      </w:r>
    </w:p>
    <w:p w14:paraId="61AC5ED4" w14:textId="1375828F" w:rsidR="0092739D" w:rsidRPr="0092739D" w:rsidRDefault="007C0BF6" w:rsidP="0092739D">
      <w:pPr>
        <w:pStyle w:val="Texte"/>
      </w:pPr>
      <w:r>
        <w:t xml:space="preserve">Comme l’intérêt de l’application réside dans la réservation rapide et instinctive d’une place de parking, il faut que les performances de l’application soient le plus proche </w:t>
      </w:r>
      <w:r w:rsidR="00993861">
        <w:t xml:space="preserve">de celles </w:t>
      </w:r>
      <w:r>
        <w:t>d’une application native.</w:t>
      </w:r>
    </w:p>
    <w:p w14:paraId="0B5B3D3C" w14:textId="4E0C7AD5" w:rsidR="00556725" w:rsidRDefault="00556725" w:rsidP="00556725">
      <w:pPr>
        <w:pStyle w:val="Titre1"/>
      </w:pPr>
      <w:bookmarkStart w:id="51" w:name="_Toc523479693"/>
      <w:r>
        <w:lastRenderedPageBreak/>
        <w:t>Choix du Framework</w:t>
      </w:r>
      <w:bookmarkEnd w:id="51"/>
    </w:p>
    <w:p w14:paraId="1A6BBFE1" w14:textId="05823504" w:rsidR="001E187E" w:rsidRDefault="00637F03" w:rsidP="00C744C9">
      <w:pPr>
        <w:pStyle w:val="Texte"/>
      </w:pPr>
      <w:r>
        <w:t xml:space="preserve">Les trois Frameworks </w:t>
      </w:r>
      <w:r w:rsidR="00AE5085">
        <w:t>qui ont été présenté</w:t>
      </w:r>
      <w:r w:rsidR="0048286C">
        <w:t>s</w:t>
      </w:r>
      <w:r w:rsidR="00AE5085">
        <w:t xml:space="preserve"> </w:t>
      </w:r>
      <w:r w:rsidR="0048286C">
        <w:t>précédemment</w:t>
      </w:r>
      <w:r>
        <w:t xml:space="preserve"> sont très intéressants. Chacun </w:t>
      </w:r>
      <w:r w:rsidR="00F57217">
        <w:t>a</w:t>
      </w:r>
      <w:r>
        <w:t xml:space="preserve"> </w:t>
      </w:r>
      <w:r w:rsidR="00B859D4">
        <w:t>s</w:t>
      </w:r>
      <w:r>
        <w:t xml:space="preserve">es avantages et </w:t>
      </w:r>
      <w:r w:rsidR="00AA5872">
        <w:t>ses inconvénients</w:t>
      </w:r>
      <w:r>
        <w:t>.</w:t>
      </w:r>
    </w:p>
    <w:p w14:paraId="7A5A01C9" w14:textId="7894CC7F"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w:t>
      </w:r>
      <w:r w:rsidR="00B93058">
        <w:t xml:space="preserve"> aux besoins de l’application que je souhaite développer</w:t>
      </w:r>
      <w:r w:rsidR="00C744C9">
        <w:t xml:space="preserve">. Il offre des performances accrues ainsi que des accès aux fonctionnalités natives complètes. </w:t>
      </w:r>
      <w:r w:rsidR="00B859D4">
        <w:t xml:space="preserve">De plus, </w:t>
      </w:r>
      <w:r w:rsidR="00B93058">
        <w:t>des</w:t>
      </w:r>
      <w:r w:rsidR="00C744C9">
        <w:t xml:space="preserve"> libraires peuvent y être ajouté</w:t>
      </w:r>
      <w:r w:rsidR="00B62C26">
        <w:t>e</w:t>
      </w:r>
      <w:r w:rsidR="00C744C9">
        <w:t xml:space="preserve">s </w:t>
      </w:r>
      <w:r w:rsidR="00416CD8">
        <w:t>afin d’</w:t>
      </w:r>
      <w:r w:rsidR="00C744C9">
        <w:t>offrir une expérience utilisateurs améliorée.</w:t>
      </w:r>
    </w:p>
    <w:p w14:paraId="3F539B72" w14:textId="6E48C1F3" w:rsidR="00556725" w:rsidRDefault="00B859D4" w:rsidP="00556725">
      <w:pPr>
        <w:pStyle w:val="Titre2"/>
      </w:pPr>
      <w:bookmarkStart w:id="52" w:name="_Toc523479694"/>
      <w:r>
        <w:t>Analyse détaillé</w:t>
      </w:r>
      <w:r w:rsidR="007F1A02">
        <w:t>e</w:t>
      </w:r>
      <w:r>
        <w:t xml:space="preserve"> du choix</w:t>
      </w:r>
      <w:bookmarkEnd w:id="52"/>
    </w:p>
    <w:p w14:paraId="270B513E" w14:textId="724B1628" w:rsidR="001E187E" w:rsidRDefault="00605909" w:rsidP="001E187E">
      <w:pPr>
        <w:pStyle w:val="Corpsdetexte"/>
      </w:pPr>
      <w:r>
        <w:t xml:space="preserve">Pour sélectionner </w:t>
      </w:r>
      <w:r w:rsidR="007815DE">
        <w:t>le</w:t>
      </w:r>
      <w:r>
        <w:t xml:space="preserve"> Framework le plus approprié </w:t>
      </w:r>
      <w:r w:rsidR="00B120FC">
        <w:t>pour mon application</w:t>
      </w:r>
      <w:r w:rsidR="001E187E">
        <w:t>, j’ai utilisé une analyse multicritère</w:t>
      </w:r>
      <w:r w:rsidR="00F22C77">
        <w:t>s</w:t>
      </w:r>
      <w:r w:rsidR="001E187E">
        <w:t xml:space="preserv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02A405EB" w:rsidR="0086201F" w:rsidRDefault="00452318" w:rsidP="00C41636">
      <w:pPr>
        <w:pStyle w:val="puceTB"/>
        <w:numPr>
          <w:ilvl w:val="0"/>
          <w:numId w:val="15"/>
        </w:numPr>
        <w:ind w:left="567"/>
      </w:pPr>
      <w:r>
        <w:t>Maintenabilité</w:t>
      </w:r>
    </w:p>
    <w:p w14:paraId="6983C36A" w14:textId="7EEC9871" w:rsidR="003662D3" w:rsidRDefault="003662D3" w:rsidP="003662D3">
      <w:pPr>
        <w:pStyle w:val="puceTB"/>
        <w:numPr>
          <w:ilvl w:val="0"/>
          <w:numId w:val="0"/>
        </w:numPr>
        <w:ind w:left="720" w:hanging="360"/>
      </w:pPr>
    </w:p>
    <w:p w14:paraId="55A11D36" w14:textId="77777777" w:rsidR="003662D3" w:rsidRDefault="003662D3" w:rsidP="003662D3">
      <w:pPr>
        <w:pStyle w:val="puceTB"/>
        <w:numPr>
          <w:ilvl w:val="0"/>
          <w:numId w:val="0"/>
        </w:numPr>
        <w:ind w:left="720" w:hanging="360"/>
      </w:pPr>
    </w:p>
    <w:p w14:paraId="5D8624E7" w14:textId="734A92BE" w:rsidR="00C41636" w:rsidRDefault="00C41636" w:rsidP="00C41636">
      <w:pPr>
        <w:pStyle w:val="Lgende"/>
        <w:keepNext/>
      </w:pPr>
      <w:bookmarkStart w:id="53" w:name="_Toc523479713"/>
      <w:r>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EF7862">
        <w:rPr>
          <w:noProof/>
        </w:rPr>
        <w:t>6</w:t>
      </w:r>
      <w:r w:rsidR="00B859D4">
        <w:rPr>
          <w:noProof/>
        </w:rPr>
        <w:fldChar w:fldCharType="end"/>
      </w:r>
      <w:r>
        <w:t xml:space="preserve"> - Matrice de préférence</w:t>
      </w:r>
      <w:r w:rsidR="0078646F">
        <w:t xml:space="preserve"> des critères de choix du Framework</w:t>
      </w:r>
      <w:bookmarkEnd w:id="53"/>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54" w:name="_Toc518393743"/>
      <w:r>
        <w:rPr>
          <w:noProof/>
        </w:rPr>
        <mc:AlternateContent>
          <mc:Choice Requires="wps">
            <w:drawing>
              <wp:anchor distT="45720" distB="45720" distL="114300" distR="114300" simplePos="0" relativeHeight="251668992" behindDoc="0" locked="0" layoutInCell="1" allowOverlap="1" wp14:anchorId="3CBB4DA5" wp14:editId="06B5790A">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940131" w:rsidRDefault="00940131"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4DA5" id="Zone de texte 2" o:spid="_x0000_s1027" type="#_x0000_t202" style="position:absolute;left:0;text-align:left;margin-left:60.6pt;margin-top:124.7pt;width:20pt;height:39pt;z-index:251668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EhEAIAAP4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" filled="f" stroked="f">
                <v:textbox>
                  <w:txbxContent>
                    <w:p w14:paraId="346B7792" w14:textId="15BDBF01" w:rsidR="00940131" w:rsidRDefault="00940131"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65920" behindDoc="0" locked="0" layoutInCell="1" allowOverlap="1" wp14:anchorId="79DC2642" wp14:editId="7AF12E53">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940131" w:rsidRDefault="00940131"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8" type="#_x0000_t202" style="position:absolute;left:0;text-align:left;margin-left:137.1pt;margin-top:104.95pt;width:20pt;height:39pt;z-index:251665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" filled="f" stroked="f">
                <v:textbox>
                  <w:txbxContent>
                    <w:p w14:paraId="05C5AFB7" w14:textId="0DC407CA" w:rsidR="00940131" w:rsidRDefault="00940131"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62848" behindDoc="0" locked="0" layoutInCell="1" allowOverlap="1" wp14:anchorId="006E21FF" wp14:editId="118B211D">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940131" w:rsidRDefault="00940131"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9" type="#_x0000_t202" style="position:absolute;left:0;text-align:left;margin-left:60.45pt;margin-top:88.95pt;width:20pt;height:39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" filled="f" stroked="f">
                <v:textbox>
                  <w:txbxContent>
                    <w:p w14:paraId="67C5207B" w14:textId="541353A3" w:rsidR="00940131" w:rsidRDefault="00940131"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59776" behindDoc="0" locked="0" layoutInCell="1" allowOverlap="1" wp14:anchorId="7A7588BC" wp14:editId="21820BDC">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940131" w:rsidRDefault="00940131"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30" type="#_x0000_t202" style="position:absolute;left:0;text-align:left;margin-left:296.35pt;margin-top:71.9pt;width:20pt;height:39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H3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" filled="f" stroked="f">
                <v:textbox>
                  <w:txbxContent>
                    <w:p w14:paraId="102B1A7A" w14:textId="195DB609" w:rsidR="00940131" w:rsidRDefault="00940131"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6704" behindDoc="0" locked="0" layoutInCell="1" allowOverlap="1" wp14:anchorId="4E974CC6" wp14:editId="150DC4DA">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940131" w:rsidRDefault="00940131"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1" type="#_x0000_t202" style="position:absolute;left:0;text-align:left;margin-left:219.1pt;margin-top:55.65pt;width:20pt;height:39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9sM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" filled="f" stroked="f">
                <v:textbox>
                  <w:txbxContent>
                    <w:p w14:paraId="3A977DAC" w14:textId="72E503CB" w:rsidR="00940131" w:rsidRDefault="00940131"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3632" behindDoc="0" locked="0" layoutInCell="1" allowOverlap="1" wp14:anchorId="1ABE5CE2" wp14:editId="4C458F13">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940131" w:rsidRDefault="00940131"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2" type="#_x0000_t202" style="position:absolute;left:0;text-align:left;margin-left:137.4pt;margin-top:34.2pt;width:20pt;height:39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y2FqJ&#10;EQIAAP4DAAAOAAAAAAAAAAAAAAAAAC4CAABkcnMvZTJvRG9jLnhtbFBLAQItABQABgAIAAAAIQAY&#10;T4o03QAAAAoBAAAPAAAAAAAAAAAAAAAAAGsEAABkcnMvZG93bnJldi54bWxQSwUGAAAAAAQABADz&#10;AAAAdQUAAAAA&#10;" filled="f" stroked="f">
                <v:textbox>
                  <w:txbxContent>
                    <w:p w14:paraId="27241C9C" w14:textId="13A4F6A9" w:rsidR="00940131" w:rsidRDefault="00940131"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0560" behindDoc="0" locked="0" layoutInCell="1" allowOverlap="1" wp14:anchorId="4A0AA42B" wp14:editId="238EA85E">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940131" w:rsidRDefault="00940131"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3" type="#_x0000_t202" style="position:absolute;left:0;text-align:left;margin-left:216.3pt;margin-top:88.9pt;width:20pt;height:39pt;z-index:251650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fCz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LKixDCN&#10;M/qOkyKdIEFMQZAiajRaX2Pok8XgML2FCWed+Hr7CPyHJwbuBma24tY5GAfBOuxxGTOzi9QZx0eQ&#10;dvwIHdZiuwAJaOqdjgKiJATRcVaH83ywD8LxsajKPEcPR1e5ql6jHSuw+pRsnQ/vBWgSjYY6HH8C&#10;Z/tHH+bQU0isZeBBKoXvrFaGjA1dVUWVEi48WgbcUCV1Q6+x+lyT1ZHjO9Ol5MCkmm3sRZkj6chz&#10;ZhymdkoaX520bKE7oAoO5oXED4TGAO6ZkhGXsaH+5445QYn6YFDJ1bIs4/amS1ldFX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iCHw&#10;sxECAAD+AwAADgAAAAAAAAAAAAAAAAAuAgAAZHJzL2Uyb0RvYy54bWxQSwECLQAUAAYACAAAACEA&#10;BhZked4AAAALAQAADwAAAAAAAAAAAAAAAABrBAAAZHJzL2Rvd25yZXYueG1sUEsFBgAAAAAEAAQA&#10;8wAAAHYFAAAAAA==&#10;" filled="f" stroked="f">
                <v:textbox>
                  <w:txbxContent>
                    <w:p w14:paraId="4C995335" w14:textId="77777777" w:rsidR="00940131" w:rsidRDefault="00940131"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47488" behindDoc="0" locked="0" layoutInCell="1" allowOverlap="1" wp14:anchorId="32D7A221" wp14:editId="32DDD72C">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940131" w:rsidRDefault="00940131"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4" type="#_x0000_t202" style="position:absolute;left:0;text-align:left;margin-left:137.4pt;margin-top:70pt;width:20pt;height:39pt;z-index:25164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BwESKB&#10;EQIAAP4DAAAOAAAAAAAAAAAAAAAAAC4CAABkcnMvZTJvRG9jLnhtbFBLAQItABQABgAIAAAAIQCy&#10;THep3QAAAAsBAAAPAAAAAAAAAAAAAAAAAGsEAABkcnMvZG93bnJldi54bWxQSwUGAAAAAAQABADz&#10;AAAAdQUAAAAA&#10;" filled="f" stroked="f">
                <v:textbox>
                  <w:txbxContent>
                    <w:p w14:paraId="3AB526BA" w14:textId="38678D1D" w:rsidR="00940131" w:rsidRDefault="00940131"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44416" behindDoc="0" locked="0" layoutInCell="1" allowOverlap="1" wp14:anchorId="66B1B0C2" wp14:editId="03946F3B">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940131" w:rsidRDefault="00940131"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5" type="#_x0000_t202" style="position:absolute;left:0;text-align:left;margin-left:61pt;margin-top:52.15pt;width:20pt;height:39pt;z-index:251644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w8z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emMPMxAC&#10;AAD+AwAADgAAAAAAAAAAAAAAAAAuAgAAZHJzL2Uyb0RvYy54bWxQSwECLQAUAAYACAAAACEAdSLl&#10;b9wAAAALAQAADwAAAAAAAAAAAAAAAABqBAAAZHJzL2Rvd25yZXYueG1sUEsFBgAAAAAEAAQA8wAA&#10;AHMFAAAAAA==&#10;" filled="f" stroked="f">
                <v:textbox>
                  <w:txbxContent>
                    <w:p w14:paraId="5037CFF2" w14:textId="77777777" w:rsidR="00940131" w:rsidRDefault="00940131"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41344" behindDoc="0" locked="0" layoutInCell="1" allowOverlap="1" wp14:anchorId="500436F2" wp14:editId="707BDF68">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940131" w:rsidRDefault="00940131"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6" type="#_x0000_t202" style="position:absolute;left:0;text-align:left;margin-left:61pt;margin-top:17.25pt;width:20pt;height:39pt;z-index:251641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ezIX&#10;SxICAAAABAAADgAAAAAAAAAAAAAAAAAuAgAAZHJzL2Uyb0RvYy54bWxQSwECLQAUAAYACAAAACEA&#10;ActkQd0AAAAKAQAADwAAAAAAAAAAAAAAAABsBAAAZHJzL2Rvd25yZXYueG1sUEsFBgAAAAAEAAQA&#10;8wAAAHYFAAAAAA==&#10;" filled="f" stroked="f">
                <v:textbox>
                  <w:txbxContent>
                    <w:p w14:paraId="13EAFA10" w14:textId="582017C2" w:rsidR="00940131" w:rsidRDefault="00940131"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638272" behindDoc="0" locked="0" layoutInCell="1" allowOverlap="1" wp14:anchorId="79CC6606" wp14:editId="5B3682BB">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940131" w:rsidRDefault="00940131"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940131" w:rsidRDefault="00940131"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940131" w:rsidRDefault="00940131"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940131" w:rsidRDefault="00940131"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940131" w:rsidRDefault="00940131"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940131" w:rsidRDefault="00940131"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940131" w:rsidRDefault="00940131"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7" style="position:absolute;left:0;text-align:left;margin-left:-8.45pt;margin-top:.65pt;width:392.2pt;height:177.8pt;z-index:251638272"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Pdu+H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8"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940131" w:rsidRDefault="00940131" w:rsidP="0086201F">
                        <w:pPr>
                          <w:jc w:val="center"/>
                        </w:pPr>
                      </w:p>
                    </w:txbxContent>
                  </v:textbox>
                </v:shape>
                <v:shape id="Triangle isocèle 12" o:spid="_x0000_s1039"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940131" w:rsidRDefault="00940131" w:rsidP="0086201F">
                        <w:pPr>
                          <w:jc w:val="center"/>
                        </w:pPr>
                      </w:p>
                    </w:txbxContent>
                  </v:textbox>
                </v:shape>
                <v:shape id="Triangle isocèle 13" o:spid="_x0000_s1040"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940131" w:rsidRDefault="00940131" w:rsidP="0086201F">
                        <w:pPr>
                          <w:jc w:val="center"/>
                        </w:pPr>
                      </w:p>
                    </w:txbxContent>
                  </v:textbox>
                </v:shape>
                <v:shape id="Triangle isocèle 14" o:spid="_x0000_s1041"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940131" w:rsidRDefault="00940131" w:rsidP="0086201F">
                        <w:pPr>
                          <w:jc w:val="center"/>
                        </w:pPr>
                      </w:p>
                    </w:txbxContent>
                  </v:textbox>
                </v:shape>
                <v:shape id="Triangle isocèle 29" o:spid="_x0000_s1042"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940131" w:rsidRDefault="00940131" w:rsidP="00043050">
                        <w:pPr>
                          <w:jc w:val="center"/>
                        </w:pPr>
                      </w:p>
                    </w:txbxContent>
                  </v:textbox>
                </v:shape>
                <v:shape id="Triangle isocèle 30" o:spid="_x0000_s1043"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940131" w:rsidRDefault="00940131" w:rsidP="00043050">
                        <w:pPr>
                          <w:jc w:val="center"/>
                        </w:pPr>
                      </w:p>
                    </w:txbxContent>
                  </v:textbox>
                </v:shape>
                <v:shape id="Triangle isocèle 31" o:spid="_x0000_s1044"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940131" w:rsidRDefault="00940131" w:rsidP="00043050">
                        <w:pPr>
                          <w:jc w:val="center"/>
                        </w:pPr>
                      </w:p>
                    </w:txbxContent>
                  </v:textbox>
                </v:shape>
                <v:line id="Connecteur droit 33" o:spid="_x0000_s1045"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6"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7"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8"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9"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50"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1"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2"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54"/>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19080453" w:rsidR="00C41636" w:rsidRDefault="00C41636" w:rsidP="00C41636">
      <w:pPr>
        <w:pStyle w:val="Lgende"/>
        <w:keepNext/>
      </w:pPr>
      <w:bookmarkStart w:id="55" w:name="_Toc523479714"/>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EF7862">
        <w:rPr>
          <w:noProof/>
        </w:rPr>
        <w:t>7</w:t>
      </w:r>
      <w:r w:rsidR="00B859D4">
        <w:rPr>
          <w:noProof/>
        </w:rPr>
        <w:fldChar w:fldCharType="end"/>
      </w:r>
      <w:r>
        <w:t xml:space="preserve"> - Pondération des critères</w:t>
      </w:r>
      <w:r w:rsidR="003E5F56">
        <w:t xml:space="preserve"> de choix du Framework</w:t>
      </w:r>
      <w:bookmarkEnd w:id="55"/>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19208C9"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r w:rsidR="00372424">
              <w:rPr>
                <w:sz w:val="20"/>
              </w:rPr>
              <w:t xml:space="preserve"> </w:t>
            </w:r>
            <w:r w:rsidR="00570265">
              <w:rPr>
                <w:sz w:val="20"/>
              </w:rPr>
              <w:br/>
            </w:r>
            <w:r w:rsidR="00372424">
              <w:rPr>
                <w:sz w:val="20"/>
              </w:rPr>
              <w:t>(donc critère supprimé)</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5AC5C48C" w:rsidR="00F57217" w:rsidRDefault="001D190A" w:rsidP="00F57217">
      <w:pPr>
        <w:pStyle w:val="Texte"/>
      </w:pPr>
      <w:r>
        <w:t>C</w:t>
      </w:r>
      <w:r w:rsidR="00ED2803">
        <w:t xml:space="preserve">omme </w:t>
      </w:r>
      <w:r w:rsidR="00FD1F38">
        <w:t>ce</w:t>
      </w:r>
      <w:r w:rsidR="00ED2803">
        <w:t xml:space="preserve"> travail de </w:t>
      </w:r>
      <w:proofErr w:type="spellStart"/>
      <w:r w:rsidR="00ED2803">
        <w:t>Bachelor</w:t>
      </w:r>
      <w:proofErr w:type="spellEnd"/>
      <w:r w:rsidR="008431BF">
        <w:t xml:space="preserve"> a deux volets, l’un pour expliquer les Frameworks et l’autre pour la </w:t>
      </w:r>
      <w:r w:rsidR="00ED2803">
        <w:t xml:space="preserve">création d’une application, il est essentiel de choisir un Framework proposant des performances </w:t>
      </w:r>
      <w:r w:rsidR="008431BF">
        <w:t>adéquates à mon projet</w:t>
      </w:r>
      <w:r w:rsidR="00ED2803">
        <w:t xml:space="preserve"> ainsi qu’un accès aux fonctionnalités natives facilité. </w:t>
      </w:r>
      <w:r w:rsidR="008470CE">
        <w:t xml:space="preserve">Néanmoins, disposant d’un temps de travail limité, </w:t>
      </w:r>
      <w:r w:rsidR="00ED2803">
        <w:t xml:space="preserve">il est </w:t>
      </w:r>
      <w:r w:rsidR="005D10A7">
        <w:t xml:space="preserve">tout </w:t>
      </w:r>
      <w:r w:rsidR="00ED2803">
        <w:t>aussi important que le langage associé au Framework soit un langage que je</w:t>
      </w:r>
      <w:r w:rsidR="00D27BA2">
        <w:t xml:space="preserve"> pratique et</w:t>
      </w:r>
      <w:r w:rsidR="00ED2803">
        <w:t xml:space="preserve"> connaisse. </w:t>
      </w:r>
      <w:r w:rsidR="00D27BA2">
        <w:t>(</w:t>
      </w:r>
      <w:r w:rsidR="00ED2803">
        <w:t>Je ne dispose pas du temps</w:t>
      </w:r>
      <w:r w:rsidR="00DB55BC">
        <w:t xml:space="preserve"> nécessaire</w:t>
      </w:r>
      <w:r w:rsidR="00ED2803">
        <w:t xml:space="preserve"> pour apprendre les spécificité</w:t>
      </w:r>
      <w:r w:rsidR="00605909">
        <w:t>s</w:t>
      </w:r>
      <w:r w:rsidR="00ED2803">
        <w:t xml:space="preserve"> du Framework </w:t>
      </w:r>
      <w:r w:rsidR="00605909">
        <w:t>choisis</w:t>
      </w:r>
      <w:r w:rsidR="00ED2803">
        <w:t xml:space="preserve"> et </w:t>
      </w:r>
      <w:r w:rsidR="00DB55BC">
        <w:t>m’adapter à</w:t>
      </w:r>
      <w:r w:rsidR="00ED2803">
        <w:t xml:space="preserve"> un nouveau langage</w:t>
      </w:r>
      <w:r w:rsidR="00D27BA2">
        <w:t>)</w:t>
      </w:r>
    </w:p>
    <w:p w14:paraId="15E7705B" w14:textId="3E77FB61" w:rsidR="00F57217" w:rsidRDefault="00BF5D28" w:rsidP="00F57217">
      <w:pPr>
        <w:pStyle w:val="Texte"/>
      </w:pPr>
      <w:r>
        <w:t>Dans un premier temps, j’ai</w:t>
      </w:r>
      <w:r w:rsidR="00F57217">
        <w:t xml:space="preserve"> décidé de créer mon application sur la plateforme Android pour une question de simplicité et de co</w:t>
      </w:r>
      <w:r w:rsidR="00EC7CA3">
        <w:t>û</w:t>
      </w:r>
      <w:r w:rsidR="00F57217">
        <w:t xml:space="preserve">ts. </w:t>
      </w:r>
      <w:r w:rsidR="00AB6B81">
        <w:t xml:space="preserve">Toutefois, </w:t>
      </w:r>
      <w:r w:rsidR="00F57217">
        <w:t xml:space="preserve">j’envisage, à terme, de fournir mon application </w:t>
      </w:r>
      <w:r w:rsidR="00E203EC">
        <w:t>également sur</w:t>
      </w:r>
      <w:r w:rsidR="00F57217">
        <w:t xml:space="preserve"> IOS. </w:t>
      </w:r>
      <w:r w:rsidR="00AB6B81">
        <w:t>Raison pour laquelle tous les Frameworks proposés sont cross-platform.</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74E5E5FA" w:rsidR="00C41636" w:rsidRDefault="00C41636" w:rsidP="00C41636">
      <w:pPr>
        <w:pStyle w:val="Lgende"/>
        <w:keepNext/>
      </w:pPr>
      <w:bookmarkStart w:id="56" w:name="_Toc523479715"/>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EF7862">
        <w:rPr>
          <w:noProof/>
        </w:rPr>
        <w:t>8</w:t>
      </w:r>
      <w:r w:rsidR="00B859D4">
        <w:rPr>
          <w:noProof/>
        </w:rPr>
        <w:fldChar w:fldCharType="end"/>
      </w:r>
      <w:r>
        <w:t xml:space="preserve"> - Analyse multicritère</w:t>
      </w:r>
      <w:r w:rsidR="00C52292">
        <w:t xml:space="preserve"> du choix du Framework</w:t>
      </w:r>
      <w:bookmarkEnd w:id="56"/>
    </w:p>
    <w:tbl>
      <w:tblPr>
        <w:tblStyle w:val="TableauGrille5Fonc-Accentuation3"/>
        <w:tblW w:w="10774" w:type="dxa"/>
        <w:tblInd w:w="-1168"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7B51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Pr="007B51DB" w:rsidRDefault="00ED2803" w:rsidP="00637F03">
            <w:pPr>
              <w:pStyle w:val="Texte"/>
              <w:jc w:val="center"/>
              <w:rPr>
                <w:sz w:val="20"/>
              </w:rPr>
            </w:pPr>
            <w:r w:rsidRPr="007B51DB">
              <w:rPr>
                <w:sz w:val="20"/>
              </w:rP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sz w:val="20"/>
              </w:rPr>
            </w:pPr>
            <w:r w:rsidRPr="007B51DB">
              <w:rPr>
                <w:sz w:val="20"/>
              </w:rP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r w:rsidRPr="007B51DB">
              <w:rPr>
                <w:sz w:val="20"/>
              </w:rP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r w:rsidRPr="007B51DB">
              <w:rPr>
                <w:sz w:val="20"/>
              </w:rPr>
              <w:t>React Native</w:t>
            </w:r>
          </w:p>
        </w:tc>
      </w:tr>
      <w:tr w:rsidR="00ED2803" w14:paraId="342EC2FA" w14:textId="5F74AC5F"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Pr="007B51DB" w:rsidRDefault="00ED2803" w:rsidP="00637F03">
            <w:pPr>
              <w:pStyle w:val="Texte"/>
              <w:jc w:val="center"/>
              <w:rPr>
                <w:b w:val="0"/>
                <w:bCs w:val="0"/>
                <w:sz w:val="2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r>
      <w:tr w:rsidR="00ED2803" w14:paraId="3596B0CB" w14:textId="64AF42A3"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Pr="007B51DB" w:rsidRDefault="00ED2803" w:rsidP="00637F03">
            <w:pPr>
              <w:pStyle w:val="Texte"/>
              <w:jc w:val="center"/>
              <w:rPr>
                <w:sz w:val="20"/>
              </w:rPr>
            </w:pPr>
            <w:r w:rsidRPr="007B51DB">
              <w:rPr>
                <w:sz w:val="20"/>
              </w:rP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363381B" w:rsidR="00ED2803" w:rsidRPr="007B51DB"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3</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A3CB457" w:rsidR="00ED2803" w:rsidRPr="007B51DB"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6</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6</w:t>
            </w:r>
          </w:p>
        </w:tc>
      </w:tr>
      <w:tr w:rsidR="00ED2803" w14:paraId="1E78013B" w14:textId="34E2096C"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Pr="007B51DB" w:rsidRDefault="00ED2803" w:rsidP="00637F03">
            <w:pPr>
              <w:pStyle w:val="Texte"/>
              <w:jc w:val="center"/>
              <w:rPr>
                <w:sz w:val="20"/>
              </w:rPr>
            </w:pPr>
            <w:r w:rsidRPr="007B51DB">
              <w:rPr>
                <w:sz w:val="20"/>
              </w:rP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4</w:t>
            </w:r>
          </w:p>
        </w:tc>
      </w:tr>
      <w:tr w:rsidR="00ED2803" w14:paraId="550DA9F7" w14:textId="6246729B"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Pr="007B51DB" w:rsidRDefault="00ED2803" w:rsidP="00637F03">
            <w:pPr>
              <w:pStyle w:val="Texte"/>
              <w:jc w:val="center"/>
              <w:rPr>
                <w:sz w:val="20"/>
              </w:rPr>
            </w:pPr>
            <w:r w:rsidRPr="007B51DB">
              <w:rPr>
                <w:sz w:val="20"/>
              </w:rP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Critère supprimé</w:t>
            </w:r>
          </w:p>
        </w:tc>
      </w:tr>
      <w:tr w:rsidR="00ED2803" w14:paraId="3E588591" w14:textId="0DD86FE0"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Pr="007B51DB" w:rsidRDefault="00ED2803" w:rsidP="00637F03">
            <w:pPr>
              <w:pStyle w:val="Texte"/>
              <w:jc w:val="center"/>
              <w:rPr>
                <w:sz w:val="20"/>
              </w:rPr>
            </w:pPr>
            <w:r w:rsidRPr="007B51DB">
              <w:rPr>
                <w:sz w:val="20"/>
              </w:rP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6</w:t>
            </w:r>
          </w:p>
        </w:tc>
      </w:tr>
      <w:tr w:rsidR="00ED2803" w14:paraId="1C7EBD73" w14:textId="51586A7D"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Pr="007B51DB" w:rsidRDefault="00ED2803" w:rsidP="00637F03">
            <w:pPr>
              <w:pStyle w:val="Texte"/>
              <w:jc w:val="center"/>
              <w:rPr>
                <w:sz w:val="20"/>
              </w:rPr>
            </w:pPr>
            <w:r w:rsidRPr="007B51DB">
              <w:rPr>
                <w:sz w:val="20"/>
              </w:rP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r>
      <w:tr w:rsidR="00ED2803" w14:paraId="59F7EDC4" w14:textId="77777777"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7B51DB" w:rsidRDefault="00ED2803" w:rsidP="00637F03">
            <w:pPr>
              <w:pStyle w:val="Texte"/>
              <w:jc w:val="center"/>
              <w:rPr>
                <w:bCs w:val="0"/>
                <w:sz w:val="20"/>
              </w:rPr>
            </w:pPr>
            <w:r w:rsidRPr="007B51DB">
              <w:rPr>
                <w:bCs w:val="0"/>
                <w:sz w:val="2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D9663CA" w:rsidR="00ED2803" w:rsidRPr="007B51DB" w:rsidRDefault="00605909"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79</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57" w:name="_Toc523479695"/>
      <w:r>
        <w:t>Concordance avec l’application</w:t>
      </w:r>
      <w:bookmarkEnd w:id="57"/>
    </w:p>
    <w:p w14:paraId="5434D4C1" w14:textId="3DF3A888"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C30A16">
        <w:t>s</w:t>
      </w:r>
      <w:r w:rsidR="00ED2803">
        <w:t xml:space="preserve"> le prouve. </w:t>
      </w:r>
      <w:r w:rsidR="00F57217">
        <w:t xml:space="preserve">Il est précédé par Xamarin qui est </w:t>
      </w:r>
      <w:r w:rsidR="008D73EC">
        <w:t xml:space="preserve">situé </w:t>
      </w:r>
      <w:r w:rsidR="00F57217">
        <w:t xml:space="preserve">à </w:t>
      </w:r>
      <w:r w:rsidR="00605909">
        <w:t>5</w:t>
      </w:r>
      <w:r w:rsidR="00F57217">
        <w:t xml:space="preserve"> points</w:t>
      </w:r>
      <w:r w:rsidR="008D73EC">
        <w:t xml:space="preserve"> seulement</w:t>
      </w:r>
      <w:r w:rsidR="00F57217">
        <w:t xml:space="preserve"> de React Native. En effet, ce Framework propose de bonnes performances ainsi qu’un accès aux fonctionnalités natives complet (qui sont les critères les plus importants)</w:t>
      </w:r>
      <w:r w:rsidR="000B1BFC">
        <w:t xml:space="preserve">. Toutefois, </w:t>
      </w:r>
      <w:r w:rsidR="00F57217">
        <w:t>son langage ne concorde pas avec mes connaissances</w:t>
      </w:r>
      <w:r w:rsidR="00AF78E8">
        <w:t xml:space="preserve"> et </w:t>
      </w:r>
      <w:r w:rsidR="00F57217">
        <w:t xml:space="preserve">perd </w:t>
      </w:r>
      <w:r w:rsidR="00AF78E8">
        <w:t>dès lors des points</w:t>
      </w:r>
      <w:r w:rsidR="00F57217">
        <w:t xml:space="preserve">. </w:t>
      </w:r>
      <w:r w:rsidR="00605909">
        <w:t>Effectivement, Xamarin</w:t>
      </w:r>
      <w:r w:rsidR="00F57217">
        <w:t xml:space="preserve"> embarque son propre environnement de runtime qui doit s’adapter à chaque mise</w:t>
      </w:r>
      <w:r w:rsidR="006321E1">
        <w:t xml:space="preserve"> </w:t>
      </w:r>
      <w:r w:rsidR="00F57217">
        <w:t>à</w:t>
      </w:r>
      <w:r w:rsidR="006321E1">
        <w:t xml:space="preserve"> j</w:t>
      </w:r>
      <w:r w:rsidR="00F57217">
        <w:t>our de la plateforme ciblée. Un point négatif pour Xamarin mais positif pour React Native et Ionic qui utilise</w:t>
      </w:r>
      <w:r w:rsidR="00AF78E8">
        <w:t>nt</w:t>
      </w:r>
      <w:r w:rsidR="00F57217">
        <w:t xml:space="preserve"> un environnement de runtime JavaScript intégré à l’appareil et donc </w:t>
      </w:r>
      <w:r w:rsidR="00AF78E8">
        <w:t>mis</w:t>
      </w:r>
      <w:r w:rsidR="00D24F22">
        <w:t xml:space="preserve"> à jour</w:t>
      </w:r>
      <w:r w:rsidR="00F57217">
        <w:t xml:space="preserve"> en même temps que l’OS.</w:t>
      </w:r>
      <w:r w:rsidR="00ED2803">
        <w:br w:type="page"/>
      </w:r>
    </w:p>
    <w:p w14:paraId="057F36C4" w14:textId="4A8B11C0" w:rsidR="00556725" w:rsidRDefault="00556725" w:rsidP="00556725">
      <w:pPr>
        <w:pStyle w:val="Titre1"/>
      </w:pPr>
      <w:bookmarkStart w:id="58" w:name="_Toc523479696"/>
      <w:r>
        <w:lastRenderedPageBreak/>
        <w:t>Implémentation de l’application</w:t>
      </w:r>
      <w:bookmarkEnd w:id="58"/>
    </w:p>
    <w:p w14:paraId="7C64A237" w14:textId="35F376B6" w:rsidR="00556725" w:rsidRDefault="00556725" w:rsidP="00556725">
      <w:pPr>
        <w:pStyle w:val="Titre2"/>
      </w:pPr>
      <w:bookmarkStart w:id="59" w:name="_Toc523479697"/>
      <w:r>
        <w:t>Use-case</w:t>
      </w:r>
      <w:bookmarkEnd w:id="59"/>
    </w:p>
    <w:p w14:paraId="2EE9913A" w14:textId="749CE8C0" w:rsidR="007F6976" w:rsidRDefault="007F6976" w:rsidP="007F6976">
      <w:pPr>
        <w:pStyle w:val="Lgende"/>
        <w:keepNext/>
      </w:pPr>
      <w:bookmarkStart w:id="60" w:name="_Toc523479739"/>
      <w:r>
        <w:t xml:space="preserve">Figure </w:t>
      </w:r>
      <w:r w:rsidR="00F37FB6">
        <w:rPr>
          <w:noProof/>
        </w:rPr>
        <w:fldChar w:fldCharType="begin"/>
      </w:r>
      <w:r w:rsidR="00F37FB6">
        <w:rPr>
          <w:noProof/>
        </w:rPr>
        <w:instrText xml:space="preserve"> SEQ Figure \* ARABIC </w:instrText>
      </w:r>
      <w:r w:rsidR="00F37FB6">
        <w:rPr>
          <w:noProof/>
        </w:rPr>
        <w:fldChar w:fldCharType="separate"/>
      </w:r>
      <w:r w:rsidR="00EF7862">
        <w:rPr>
          <w:noProof/>
        </w:rPr>
        <w:t>12</w:t>
      </w:r>
      <w:r w:rsidR="00F37FB6">
        <w:rPr>
          <w:noProof/>
        </w:rPr>
        <w:fldChar w:fldCharType="end"/>
      </w:r>
      <w:r>
        <w:t xml:space="preserve"> - Diagramme de use-case de l'application</w:t>
      </w:r>
      <w:bookmarkEnd w:id="60"/>
    </w:p>
    <w:p w14:paraId="6B68B0FB" w14:textId="3EF67E3D" w:rsidR="007D1ABE" w:rsidRDefault="007F6976" w:rsidP="007D1ABE">
      <w:pPr>
        <w:pStyle w:val="Corpsdetexte"/>
        <w:jc w:val="center"/>
      </w:pPr>
      <w:r>
        <w:rPr>
          <w:noProof/>
        </w:rPr>
        <w:drawing>
          <wp:inline distT="0" distB="0" distL="0" distR="0" wp14:anchorId="4AEE24B2" wp14:editId="554213C7">
            <wp:extent cx="6939085" cy="3666585"/>
            <wp:effectExtent l="0" t="2222"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rot="5400000">
                      <a:off x="0" y="0"/>
                      <a:ext cx="6939085" cy="3666585"/>
                    </a:xfrm>
                    <a:prstGeom prst="rect">
                      <a:avLst/>
                    </a:prstGeom>
                    <a:noFill/>
                    <a:ln>
                      <a:noFill/>
                    </a:ln>
                  </pic:spPr>
                </pic:pic>
              </a:graphicData>
            </a:graphic>
          </wp:inline>
        </w:drawing>
      </w:r>
    </w:p>
    <w:p w14:paraId="0CD7A534" w14:textId="77777777" w:rsidR="00C840ED" w:rsidRDefault="00C840ED">
      <w:pPr>
        <w:rPr>
          <w:bCs/>
          <w:sz w:val="24"/>
          <w:szCs w:val="20"/>
        </w:rPr>
      </w:pPr>
      <w:r>
        <w:br w:type="page"/>
      </w:r>
    </w:p>
    <w:p w14:paraId="2D4E28CD" w14:textId="6F4293CB" w:rsidR="00594295" w:rsidRDefault="00594295" w:rsidP="00594295">
      <w:pPr>
        <w:pStyle w:val="Lgende"/>
        <w:keepNext/>
      </w:pPr>
      <w:bookmarkStart w:id="61" w:name="_Toc523479716"/>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9</w:t>
      </w:r>
      <w:r w:rsidR="00CA1854">
        <w:rPr>
          <w:noProof/>
        </w:rPr>
        <w:fldChar w:fldCharType="end"/>
      </w:r>
      <w:r>
        <w:t xml:space="preserve"> - Use-case "Créer un compte"</w:t>
      </w:r>
      <w:bookmarkEnd w:id="61"/>
    </w:p>
    <w:tbl>
      <w:tblPr>
        <w:tblStyle w:val="TableauGrille5Fonc-Accentuation3"/>
        <w:tblW w:w="9782" w:type="dxa"/>
        <w:tblInd w:w="-459" w:type="dxa"/>
        <w:tblLook w:val="04A0" w:firstRow="1" w:lastRow="0" w:firstColumn="1" w:lastColumn="0" w:noHBand="0" w:noVBand="1"/>
      </w:tblPr>
      <w:tblGrid>
        <w:gridCol w:w="1985"/>
        <w:gridCol w:w="7797"/>
      </w:tblGrid>
      <w:tr w:rsidR="00B60AA7" w14:paraId="5A4211E4"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966FD63" w14:textId="6C19864D" w:rsidR="00B60AA7" w:rsidRPr="00B33D60" w:rsidRDefault="00B60AA7" w:rsidP="007D1ABE">
            <w:pPr>
              <w:pStyle w:val="Corpsdetexte"/>
              <w:jc w:val="center"/>
              <w:rPr>
                <w:sz w:val="18"/>
              </w:rPr>
            </w:pPr>
            <w:r w:rsidRPr="00B33D60">
              <w:rPr>
                <w:sz w:val="18"/>
              </w:rPr>
              <w:t>Nom</w:t>
            </w:r>
          </w:p>
        </w:tc>
        <w:tc>
          <w:tcPr>
            <w:tcW w:w="7797" w:type="dxa"/>
          </w:tcPr>
          <w:p w14:paraId="6F1380D3" w14:textId="0DDEB0BA" w:rsidR="00B60AA7" w:rsidRPr="00E00F5B" w:rsidRDefault="00B60AA7" w:rsidP="007D1ABE">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Créer un compte</w:t>
            </w:r>
          </w:p>
        </w:tc>
      </w:tr>
      <w:tr w:rsidR="00B60AA7" w14:paraId="24E7A6B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780B20F" w14:textId="54C8CEEC" w:rsidR="00B60AA7" w:rsidRPr="00B33D60" w:rsidRDefault="00B60AA7" w:rsidP="007D1ABE">
            <w:pPr>
              <w:pStyle w:val="Corpsdetexte"/>
              <w:jc w:val="center"/>
              <w:rPr>
                <w:sz w:val="18"/>
              </w:rPr>
            </w:pPr>
            <w:r w:rsidRPr="00B33D60">
              <w:rPr>
                <w:sz w:val="18"/>
              </w:rPr>
              <w:t>Acteurs</w:t>
            </w:r>
          </w:p>
        </w:tc>
        <w:tc>
          <w:tcPr>
            <w:tcW w:w="7797" w:type="dxa"/>
          </w:tcPr>
          <w:p w14:paraId="2F3BD1AD" w14:textId="0F553EA8"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60AA7" w14:paraId="32930AF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65F3EEFB" w14:textId="7F729D05" w:rsidR="00B60AA7" w:rsidRPr="00B33D60" w:rsidRDefault="00B60AA7" w:rsidP="007D1ABE">
            <w:pPr>
              <w:pStyle w:val="Corpsdetexte"/>
              <w:jc w:val="center"/>
              <w:rPr>
                <w:sz w:val="18"/>
              </w:rPr>
            </w:pPr>
            <w:r w:rsidRPr="00B33D60">
              <w:rPr>
                <w:sz w:val="18"/>
              </w:rPr>
              <w:t>Déclencheur</w:t>
            </w:r>
          </w:p>
        </w:tc>
        <w:tc>
          <w:tcPr>
            <w:tcW w:w="7797" w:type="dxa"/>
          </w:tcPr>
          <w:p w14:paraId="5A2402FA" w14:textId="54FA0CB3" w:rsidR="00B60AA7" w:rsidRPr="00B33D60" w:rsidRDefault="00B60AA7" w:rsidP="007D1ABE">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sidR="00B33D60">
              <w:rPr>
                <w:sz w:val="18"/>
              </w:rPr>
              <w:t>« S</w:t>
            </w:r>
            <w:r w:rsidRPr="00B33D60">
              <w:rPr>
                <w:sz w:val="18"/>
              </w:rPr>
              <w:t>’enregistrer</w:t>
            </w:r>
            <w:r w:rsidR="00B33D60">
              <w:rPr>
                <w:sz w:val="18"/>
              </w:rPr>
              <w:t> »</w:t>
            </w:r>
          </w:p>
        </w:tc>
      </w:tr>
      <w:tr w:rsidR="00B60AA7" w14:paraId="75DCB9B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E18468C" w14:textId="68A1721C" w:rsidR="00B60AA7" w:rsidRPr="00B33D60" w:rsidRDefault="00BC40C4" w:rsidP="007D1ABE">
            <w:pPr>
              <w:pStyle w:val="Corpsdetexte"/>
              <w:jc w:val="center"/>
              <w:rPr>
                <w:sz w:val="18"/>
              </w:rPr>
            </w:pPr>
            <w:r w:rsidRPr="00B33D60">
              <w:rPr>
                <w:sz w:val="18"/>
              </w:rPr>
              <w:t>Préconditions</w:t>
            </w:r>
          </w:p>
        </w:tc>
        <w:tc>
          <w:tcPr>
            <w:tcW w:w="7797" w:type="dxa"/>
          </w:tcPr>
          <w:p w14:paraId="14575822" w14:textId="219AC903"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w:t>
            </w:r>
            <w:r w:rsidR="00594295" w:rsidRPr="00B33D60">
              <w:rPr>
                <w:sz w:val="18"/>
              </w:rPr>
              <w:t>s</w:t>
            </w:r>
            <w:r w:rsidRPr="00B33D60">
              <w:rPr>
                <w:sz w:val="18"/>
              </w:rPr>
              <w:t>’est rendu sur la page d’enregistrement</w:t>
            </w:r>
          </w:p>
        </w:tc>
      </w:tr>
      <w:tr w:rsidR="00B60AA7" w14:paraId="36FB433D"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FCD5F26" w14:textId="53E642BE" w:rsidR="00B60AA7" w:rsidRPr="00B33D60" w:rsidRDefault="00B60AA7" w:rsidP="00B60AA7">
            <w:pPr>
              <w:pStyle w:val="Corpsdetexte"/>
              <w:jc w:val="center"/>
              <w:rPr>
                <w:sz w:val="18"/>
              </w:rPr>
            </w:pPr>
            <w:r w:rsidRPr="00B33D60">
              <w:rPr>
                <w:sz w:val="18"/>
              </w:rPr>
              <w:t>Flux principale</w:t>
            </w:r>
          </w:p>
        </w:tc>
        <w:tc>
          <w:tcPr>
            <w:tcW w:w="7797" w:type="dxa"/>
            <w:vAlign w:val="center"/>
          </w:tcPr>
          <w:p w14:paraId="2D08BCF7" w14:textId="001A75CD" w:rsidR="00B33D60" w:rsidRDefault="00B33D60" w:rsidP="00B33D60">
            <w:pPr>
              <w:pStyle w:val="Corpsdetexte"/>
              <w:numPr>
                <w:ilvl w:val="0"/>
                <w:numId w:val="21"/>
              </w:numPr>
              <w:spacing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nregistrer »</w:t>
            </w:r>
          </w:p>
          <w:p w14:paraId="28CB1EBC" w14:textId="144F36CD" w:rsidR="00B33D60" w:rsidRDefault="00B33D60" w:rsidP="00E00F5B">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nregistrement sont envoyé</w:t>
            </w:r>
            <w:r w:rsidR="0052436B">
              <w:rPr>
                <w:sz w:val="18"/>
              </w:rPr>
              <w:t>es</w:t>
            </w:r>
            <w:r>
              <w:rPr>
                <w:sz w:val="18"/>
              </w:rPr>
              <w:t xml:space="preserve"> à l’API</w:t>
            </w:r>
          </w:p>
          <w:p w14:paraId="540C2E73" w14:textId="153F41C6" w:rsidR="00594295" w:rsidRPr="00B33D60" w:rsidRDefault="00594295" w:rsidP="00B33D60">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 xml:space="preserve">définit si les informations </w:t>
            </w:r>
            <w:r w:rsidR="00B33D60">
              <w:rPr>
                <w:sz w:val="18"/>
              </w:rPr>
              <w:t>reçues</w:t>
            </w:r>
            <w:r w:rsidRPr="00B33D60">
              <w:rPr>
                <w:sz w:val="18"/>
              </w:rPr>
              <w:t xml:space="preserve"> sont correctes</w:t>
            </w:r>
          </w:p>
          <w:p w14:paraId="0B43DEDC" w14:textId="1872944F"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enregistre l’utilisateur et lui envoie un email de validation</w:t>
            </w:r>
          </w:p>
          <w:p w14:paraId="693D6E15" w14:textId="77777777"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utilisateur se rend sur le lien affiché dans l’email de validation</w:t>
            </w:r>
          </w:p>
          <w:p w14:paraId="74C7FB29" w14:textId="59947596"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valide le compte de l’utilisateur</w:t>
            </w:r>
          </w:p>
        </w:tc>
      </w:tr>
      <w:tr w:rsidR="00B60AA7" w14:paraId="35DEBE4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04F5200" w14:textId="0C465B71" w:rsidR="00B60AA7" w:rsidRPr="00B33D60" w:rsidRDefault="00B60AA7" w:rsidP="007D1ABE">
            <w:pPr>
              <w:pStyle w:val="Corpsdetexte"/>
              <w:jc w:val="center"/>
              <w:rPr>
                <w:sz w:val="18"/>
              </w:rPr>
            </w:pPr>
            <w:r w:rsidRPr="00B33D60">
              <w:rPr>
                <w:sz w:val="18"/>
              </w:rPr>
              <w:t>Flux secondaire</w:t>
            </w:r>
          </w:p>
        </w:tc>
        <w:tc>
          <w:tcPr>
            <w:tcW w:w="7797" w:type="dxa"/>
          </w:tcPr>
          <w:p w14:paraId="5E09B7D8" w14:textId="3DF61BC8" w:rsidR="00594295" w:rsidRPr="00B33D60" w:rsidRDefault="00594295" w:rsidP="00B33D60">
            <w:pPr>
              <w:pStyle w:val="Corpsdetexte"/>
              <w:tabs>
                <w:tab w:val="left" w:pos="604"/>
              </w:tabs>
              <w:spacing w:after="0"/>
              <w:jc w:val="left"/>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  </w:t>
            </w:r>
            <w:r w:rsidR="00B33D60">
              <w:rPr>
                <w:sz w:val="18"/>
              </w:rPr>
              <w:t>3</w:t>
            </w:r>
            <w:r w:rsidRPr="00B33D60">
              <w:rPr>
                <w:sz w:val="18"/>
              </w:rPr>
              <w:t>.1 Les informations sont correctes</w:t>
            </w:r>
            <w:r w:rsidRPr="00B33D60">
              <w:rPr>
                <w:sz w:val="18"/>
              </w:rPr>
              <w:br/>
            </w:r>
            <w:r w:rsidRPr="00B33D60">
              <w:rPr>
                <w:sz w:val="18"/>
              </w:rPr>
              <w:tab/>
            </w:r>
            <w:r w:rsidR="00B33D60">
              <w:rPr>
                <w:sz w:val="18"/>
              </w:rPr>
              <w:t>3</w:t>
            </w:r>
            <w:r w:rsidRPr="00B33D60">
              <w:rPr>
                <w:sz w:val="18"/>
              </w:rPr>
              <w:t xml:space="preserve">.1.1 Retour au flux N° </w:t>
            </w:r>
            <w:r w:rsidR="00B33D60">
              <w:rPr>
                <w:sz w:val="18"/>
              </w:rPr>
              <w:t>4</w:t>
            </w:r>
            <w:r w:rsidRPr="00B33D60">
              <w:rPr>
                <w:sz w:val="18"/>
              </w:rPr>
              <w:br/>
              <w:t xml:space="preserve">  </w:t>
            </w:r>
            <w:r w:rsidR="00B33D60">
              <w:rPr>
                <w:sz w:val="18"/>
              </w:rPr>
              <w:t>3</w:t>
            </w:r>
            <w:r w:rsidRPr="00B33D60">
              <w:rPr>
                <w:sz w:val="18"/>
              </w:rPr>
              <w:t>.2 Les informations ne sont pas correctes</w:t>
            </w:r>
            <w:r w:rsidRPr="00B33D60">
              <w:rPr>
                <w:sz w:val="18"/>
              </w:rPr>
              <w:br/>
            </w:r>
            <w:r w:rsidRPr="00B33D60">
              <w:rPr>
                <w:sz w:val="18"/>
              </w:rPr>
              <w:tab/>
            </w:r>
            <w:r w:rsidR="00B33D60">
              <w:rPr>
                <w:sz w:val="18"/>
              </w:rPr>
              <w:t>3</w:t>
            </w:r>
            <w:r w:rsidRPr="00B33D60">
              <w:rPr>
                <w:sz w:val="18"/>
              </w:rPr>
              <w:t>.2.1 L</w:t>
            </w:r>
            <w:r w:rsidR="00B33D60">
              <w:rPr>
                <w:sz w:val="18"/>
              </w:rPr>
              <w:t xml:space="preserve">’API </w:t>
            </w:r>
            <w:r w:rsidRPr="00B33D60">
              <w:rPr>
                <w:sz w:val="18"/>
              </w:rPr>
              <w:t>retourne un</w:t>
            </w:r>
            <w:r w:rsidR="00B33D60">
              <w:rPr>
                <w:sz w:val="18"/>
              </w:rPr>
              <w:t xml:space="preserve"> message d’erreur</w:t>
            </w:r>
            <w:r w:rsidRPr="00B33D60">
              <w:rPr>
                <w:sz w:val="18"/>
              </w:rPr>
              <w:br/>
            </w:r>
            <w:r w:rsidRPr="00B33D60">
              <w:rPr>
                <w:sz w:val="18"/>
              </w:rPr>
              <w:tab/>
            </w:r>
            <w:r w:rsidR="00B33D60">
              <w:rPr>
                <w:sz w:val="18"/>
              </w:rPr>
              <w:t>3</w:t>
            </w:r>
            <w:r w:rsidRPr="00B33D60">
              <w:rPr>
                <w:sz w:val="18"/>
              </w:rPr>
              <w:t xml:space="preserve">.2.2 Les champs de texte faux sont surlignés en rouge et un </w:t>
            </w:r>
            <w:r w:rsidRPr="00B33D60">
              <w:rPr>
                <w:sz w:val="18"/>
              </w:rPr>
              <w:tab/>
            </w:r>
            <w:r w:rsidRPr="00B33D60">
              <w:rPr>
                <w:sz w:val="18"/>
              </w:rPr>
              <w:tab/>
            </w:r>
            <w:r w:rsidRPr="00B33D60">
              <w:rPr>
                <w:sz w:val="18"/>
              </w:rPr>
              <w:tab/>
            </w:r>
            <w:r w:rsidR="00B33D60">
              <w:rPr>
                <w:sz w:val="18"/>
              </w:rPr>
              <w:tab/>
            </w:r>
            <w:r w:rsidR="00B33D60">
              <w:rPr>
                <w:sz w:val="18"/>
              </w:rPr>
              <w:tab/>
            </w:r>
            <w:r w:rsidRPr="00B33D60">
              <w:rPr>
                <w:sz w:val="18"/>
              </w:rPr>
              <w:t>message d’erreur est affiché</w:t>
            </w:r>
            <w:r w:rsidRPr="00B33D60">
              <w:rPr>
                <w:sz w:val="18"/>
              </w:rPr>
              <w:br/>
            </w:r>
            <w:r w:rsidRPr="00B33D60">
              <w:rPr>
                <w:sz w:val="18"/>
              </w:rPr>
              <w:tab/>
            </w:r>
            <w:r w:rsidR="00B33D60">
              <w:rPr>
                <w:sz w:val="18"/>
              </w:rPr>
              <w:t>3</w:t>
            </w:r>
            <w:r w:rsidRPr="00B33D60">
              <w:rPr>
                <w:sz w:val="18"/>
              </w:rPr>
              <w:t>.2.3 Retour au flux N° 1</w:t>
            </w:r>
          </w:p>
        </w:tc>
      </w:tr>
    </w:tbl>
    <w:p w14:paraId="1335BB81" w14:textId="77777777" w:rsidR="00DE11A9" w:rsidRDefault="00E00F5B" w:rsidP="00BF20FD">
      <w:pPr>
        <w:pStyle w:val="Lgende"/>
        <w:keepNext/>
      </w:pPr>
      <w:r>
        <w:br/>
      </w:r>
    </w:p>
    <w:p w14:paraId="0E92DF8A" w14:textId="119902E2" w:rsidR="00BF20FD" w:rsidRDefault="00BF20FD" w:rsidP="00BF20FD">
      <w:pPr>
        <w:pStyle w:val="Lgende"/>
        <w:keepNext/>
      </w:pPr>
      <w:bookmarkStart w:id="62" w:name="_Toc523479717"/>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0</w:t>
      </w:r>
      <w:r w:rsidR="00CA1854">
        <w:rPr>
          <w:noProof/>
        </w:rPr>
        <w:fldChar w:fldCharType="end"/>
      </w:r>
      <w:r>
        <w:t xml:space="preserve"> - Use-case "Se connecter"</w:t>
      </w:r>
      <w:bookmarkEnd w:id="62"/>
    </w:p>
    <w:tbl>
      <w:tblPr>
        <w:tblStyle w:val="TableauGrille5Fonc-Accentuation3"/>
        <w:tblW w:w="9782" w:type="dxa"/>
        <w:tblInd w:w="-459" w:type="dxa"/>
        <w:tblLook w:val="04A0" w:firstRow="1" w:lastRow="0" w:firstColumn="1" w:lastColumn="0" w:noHBand="0" w:noVBand="1"/>
      </w:tblPr>
      <w:tblGrid>
        <w:gridCol w:w="1985"/>
        <w:gridCol w:w="7797"/>
      </w:tblGrid>
      <w:tr w:rsidR="00B33D60" w:rsidRPr="00B33D60" w14:paraId="3DC0FE8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B758B96" w14:textId="77777777" w:rsidR="00B33D60" w:rsidRPr="00B33D60" w:rsidRDefault="00B33D60" w:rsidP="009E364D">
            <w:pPr>
              <w:pStyle w:val="Corpsdetexte"/>
              <w:jc w:val="center"/>
              <w:rPr>
                <w:sz w:val="18"/>
              </w:rPr>
            </w:pPr>
            <w:r w:rsidRPr="00B33D60">
              <w:rPr>
                <w:sz w:val="18"/>
              </w:rPr>
              <w:t>Nom</w:t>
            </w:r>
          </w:p>
        </w:tc>
        <w:tc>
          <w:tcPr>
            <w:tcW w:w="7797" w:type="dxa"/>
          </w:tcPr>
          <w:p w14:paraId="0778BB95" w14:textId="57664723" w:rsidR="00B33D60" w:rsidRPr="00E00F5B" w:rsidRDefault="00B33D60"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Se connecter</w:t>
            </w:r>
          </w:p>
        </w:tc>
      </w:tr>
      <w:tr w:rsidR="00B33D60" w:rsidRPr="00B33D60" w14:paraId="71B4718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8F2D82" w14:textId="77777777" w:rsidR="00B33D60" w:rsidRPr="00B33D60" w:rsidRDefault="00B33D60" w:rsidP="009E364D">
            <w:pPr>
              <w:pStyle w:val="Corpsdetexte"/>
              <w:jc w:val="center"/>
              <w:rPr>
                <w:sz w:val="18"/>
              </w:rPr>
            </w:pPr>
            <w:r w:rsidRPr="00B33D60">
              <w:rPr>
                <w:sz w:val="18"/>
              </w:rPr>
              <w:t>Acteurs</w:t>
            </w:r>
          </w:p>
        </w:tc>
        <w:tc>
          <w:tcPr>
            <w:tcW w:w="7797" w:type="dxa"/>
          </w:tcPr>
          <w:p w14:paraId="30D18A53" w14:textId="77777777"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33D60" w:rsidRPr="00B33D60" w14:paraId="617AF69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747760" w14:textId="77777777" w:rsidR="00B33D60" w:rsidRPr="00B33D60" w:rsidRDefault="00B33D60" w:rsidP="009E364D">
            <w:pPr>
              <w:pStyle w:val="Corpsdetexte"/>
              <w:jc w:val="center"/>
              <w:rPr>
                <w:sz w:val="18"/>
              </w:rPr>
            </w:pPr>
            <w:r w:rsidRPr="00B33D60">
              <w:rPr>
                <w:sz w:val="18"/>
              </w:rPr>
              <w:t>Déclencheur</w:t>
            </w:r>
          </w:p>
        </w:tc>
        <w:tc>
          <w:tcPr>
            <w:tcW w:w="7797" w:type="dxa"/>
          </w:tcPr>
          <w:p w14:paraId="39147937" w14:textId="6E5D02F4" w:rsidR="00B33D60" w:rsidRPr="00B33D60" w:rsidRDefault="00B33D60"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 Se connecter »</w:t>
            </w:r>
          </w:p>
        </w:tc>
      </w:tr>
      <w:tr w:rsidR="00B33D60" w:rsidRPr="00B33D60" w14:paraId="75257F7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551EC5F" w14:textId="4FFA8D31" w:rsidR="00B33D60" w:rsidRPr="00B33D60" w:rsidRDefault="00BC40C4" w:rsidP="009E364D">
            <w:pPr>
              <w:pStyle w:val="Corpsdetexte"/>
              <w:jc w:val="center"/>
              <w:rPr>
                <w:sz w:val="18"/>
              </w:rPr>
            </w:pPr>
            <w:r w:rsidRPr="00B33D60">
              <w:rPr>
                <w:sz w:val="18"/>
              </w:rPr>
              <w:t>Préconditions</w:t>
            </w:r>
          </w:p>
        </w:tc>
        <w:tc>
          <w:tcPr>
            <w:tcW w:w="7797" w:type="dxa"/>
          </w:tcPr>
          <w:p w14:paraId="72E5CE3A" w14:textId="7C1749BC"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page </w:t>
            </w:r>
            <w:r>
              <w:rPr>
                <w:sz w:val="18"/>
              </w:rPr>
              <w:t>de connexion</w:t>
            </w:r>
            <w:r w:rsidR="00E00F5B">
              <w:rPr>
                <w:sz w:val="18"/>
              </w:rPr>
              <w:t xml:space="preserve"> et </w:t>
            </w:r>
            <w:r w:rsidR="004F194E">
              <w:rPr>
                <w:sz w:val="18"/>
              </w:rPr>
              <w:t>crée</w:t>
            </w:r>
            <w:r w:rsidR="0052436B">
              <w:rPr>
                <w:sz w:val="18"/>
              </w:rPr>
              <w:t xml:space="preserve"> </w:t>
            </w:r>
            <w:r w:rsidR="00E00F5B">
              <w:rPr>
                <w:sz w:val="18"/>
              </w:rPr>
              <w:t>un compte (use-case « Créer un compte »</w:t>
            </w:r>
          </w:p>
        </w:tc>
      </w:tr>
      <w:tr w:rsidR="00B33D60" w:rsidRPr="00B33D60" w14:paraId="785D284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3A9867A1" w14:textId="77777777" w:rsidR="00B33D60" w:rsidRPr="00B33D60" w:rsidRDefault="00B33D60" w:rsidP="009E364D">
            <w:pPr>
              <w:pStyle w:val="Corpsdetexte"/>
              <w:jc w:val="center"/>
              <w:rPr>
                <w:sz w:val="18"/>
              </w:rPr>
            </w:pPr>
            <w:r w:rsidRPr="00B33D60">
              <w:rPr>
                <w:sz w:val="18"/>
              </w:rPr>
              <w:t>Flux principale</w:t>
            </w:r>
          </w:p>
        </w:tc>
        <w:tc>
          <w:tcPr>
            <w:tcW w:w="7797" w:type="dxa"/>
            <w:vAlign w:val="center"/>
          </w:tcPr>
          <w:p w14:paraId="4B7090A2" w14:textId="74AE7061" w:rsidR="00B33D60" w:rsidRDefault="00B33D60" w:rsidP="00B33D60">
            <w:pPr>
              <w:pStyle w:val="Corpsdetexte"/>
              <w:numPr>
                <w:ilvl w:val="0"/>
                <w:numId w:val="23"/>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 connecter »</w:t>
            </w:r>
          </w:p>
          <w:p w14:paraId="03CC4C28" w14:textId="3E75E21F" w:rsidR="00B33D60" w:rsidRPr="00B33D60" w:rsidRDefault="00B33D60" w:rsidP="00B33D60">
            <w:pPr>
              <w:pStyle w:val="Corpsdetexte"/>
              <w:numPr>
                <w:ilvl w:val="0"/>
                <w:numId w:val="23"/>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 connexion sont envoyées à l’API</w:t>
            </w:r>
          </w:p>
          <w:p w14:paraId="4F9244A4" w14:textId="56F79161" w:rsidR="00B33D60" w:rsidRPr="00B33D60" w:rsidRDefault="00B33D60"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39602491" w14:textId="1423FE9F" w:rsidR="00B33D60"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w:t>
            </w:r>
            <w:r w:rsidR="00DE11A9">
              <w:rPr>
                <w:sz w:val="18"/>
              </w:rPr>
              <w:t>créé</w:t>
            </w:r>
            <w:r>
              <w:rPr>
                <w:sz w:val="18"/>
              </w:rPr>
              <w:t xml:space="preserve"> un token et le retourne</w:t>
            </w:r>
          </w:p>
          <w:p w14:paraId="1AD99582" w14:textId="77777777" w:rsid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 token est enregistré localement sur le téléphone</w:t>
            </w:r>
          </w:p>
          <w:p w14:paraId="3867921D" w14:textId="4A0E4500" w:rsidR="00E00F5B"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 page « Carte » s’affiche</w:t>
            </w:r>
          </w:p>
        </w:tc>
      </w:tr>
      <w:tr w:rsidR="00B33D60" w:rsidRPr="00B33D60" w14:paraId="566C32E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8DFA335" w14:textId="77777777" w:rsidR="00B33D60" w:rsidRPr="00B33D60" w:rsidRDefault="00B33D60" w:rsidP="009E364D">
            <w:pPr>
              <w:pStyle w:val="Corpsdetexte"/>
              <w:jc w:val="center"/>
              <w:rPr>
                <w:sz w:val="18"/>
              </w:rPr>
            </w:pPr>
            <w:r w:rsidRPr="00B33D60">
              <w:rPr>
                <w:sz w:val="18"/>
              </w:rPr>
              <w:lastRenderedPageBreak/>
              <w:t>Flux secondaire</w:t>
            </w:r>
          </w:p>
        </w:tc>
        <w:tc>
          <w:tcPr>
            <w:tcW w:w="7797" w:type="dxa"/>
          </w:tcPr>
          <w:p w14:paraId="2684F9B4" w14:textId="7AA2FB57" w:rsidR="00B33D60" w:rsidRPr="00B33D60" w:rsidRDefault="00B33D60"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 xml:space="preserve">3.1.1 Retour au flux N° </w:t>
            </w:r>
            <w:r w:rsidR="003B1794">
              <w:rPr>
                <w:sz w:val="18"/>
              </w:rPr>
              <w:t>4</w:t>
            </w:r>
            <w:r>
              <w:rPr>
                <w:sz w:val="18"/>
              </w:rPr>
              <w:br/>
              <w:t xml:space="preserve">  3.2 L’utilisateur n’a pas validé son compte</w:t>
            </w:r>
            <w:r>
              <w:rPr>
                <w:sz w:val="18"/>
              </w:rPr>
              <w:br/>
            </w:r>
            <w:r>
              <w:rPr>
                <w:sz w:val="18"/>
              </w:rPr>
              <w:tab/>
              <w:t>3.2.1 L’API retourne un message d’erreur</w:t>
            </w:r>
            <w:r>
              <w:rPr>
                <w:sz w:val="18"/>
              </w:rPr>
              <w:br/>
            </w:r>
            <w:r>
              <w:rPr>
                <w:sz w:val="18"/>
              </w:rPr>
              <w:tab/>
              <w:t xml:space="preserve">3.2.2 Le message d’erreur est </w:t>
            </w:r>
            <w:r w:rsidR="003B1794">
              <w:rPr>
                <w:sz w:val="18"/>
              </w:rPr>
              <w:t>affiché</w:t>
            </w:r>
            <w:r w:rsidR="003B1794">
              <w:rPr>
                <w:sz w:val="18"/>
              </w:rPr>
              <w:br/>
            </w:r>
            <w:r w:rsidR="003B1794">
              <w:rPr>
                <w:sz w:val="18"/>
              </w:rPr>
              <w:tab/>
              <w:t>3.2.3 Retour au flux N° 1</w:t>
            </w:r>
            <w:r w:rsidR="00E00F5B">
              <w:rPr>
                <w:sz w:val="18"/>
              </w:rPr>
              <w:br/>
              <w:t xml:space="preserve">  3.3 Les informations de connexion ne sont pas correctes</w:t>
            </w:r>
            <w:r w:rsidR="00E00F5B">
              <w:rPr>
                <w:sz w:val="18"/>
              </w:rPr>
              <w:br/>
            </w:r>
            <w:r w:rsidR="00E00F5B">
              <w:rPr>
                <w:sz w:val="18"/>
              </w:rPr>
              <w:tab/>
              <w:t>3.3.1 L’API retourne un message d’erreur</w:t>
            </w:r>
            <w:r w:rsidR="00E00F5B">
              <w:rPr>
                <w:sz w:val="18"/>
              </w:rPr>
              <w:br/>
            </w:r>
            <w:r w:rsidR="00E00F5B">
              <w:rPr>
                <w:sz w:val="18"/>
              </w:rPr>
              <w:tab/>
              <w:t>3.3.2 Le message d’erreur est affiché</w:t>
            </w:r>
            <w:r w:rsidR="00E00F5B">
              <w:rPr>
                <w:sz w:val="18"/>
              </w:rPr>
              <w:br/>
            </w:r>
            <w:r w:rsidR="00E00F5B">
              <w:rPr>
                <w:sz w:val="18"/>
              </w:rPr>
              <w:tab/>
              <w:t>3.3.3 Retour au flux N° 1</w:t>
            </w:r>
          </w:p>
        </w:tc>
      </w:tr>
    </w:tbl>
    <w:p w14:paraId="44C96AA8" w14:textId="77777777" w:rsidR="00E00F5B" w:rsidRDefault="00E00F5B" w:rsidP="00B33D60">
      <w:pPr>
        <w:pStyle w:val="Corpsdetexte"/>
      </w:pPr>
      <w:r>
        <w:br/>
      </w:r>
    </w:p>
    <w:p w14:paraId="0C50F2ED" w14:textId="144B6A3F" w:rsidR="00E00F5B" w:rsidRDefault="00E00F5B" w:rsidP="00E00F5B">
      <w:pPr>
        <w:pStyle w:val="Lgende"/>
        <w:keepNext/>
      </w:pPr>
      <w:bookmarkStart w:id="63" w:name="_Toc523479718"/>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1</w:t>
      </w:r>
      <w:r w:rsidR="00CA1854">
        <w:rPr>
          <w:noProof/>
        </w:rPr>
        <w:fldChar w:fldCharType="end"/>
      </w:r>
      <w:r>
        <w:t xml:space="preserve"> - Use-case "</w:t>
      </w:r>
      <w:r w:rsidR="00DE11A9">
        <w:t>Créer</w:t>
      </w:r>
      <w:r>
        <w:t xml:space="preserve"> une place de parking"</w:t>
      </w:r>
      <w:bookmarkEnd w:id="63"/>
    </w:p>
    <w:tbl>
      <w:tblPr>
        <w:tblStyle w:val="TableauGrille5Fonc-Accentuation3"/>
        <w:tblW w:w="9782" w:type="dxa"/>
        <w:tblInd w:w="-459" w:type="dxa"/>
        <w:tblLook w:val="04A0" w:firstRow="1" w:lastRow="0" w:firstColumn="1" w:lastColumn="0" w:noHBand="0" w:noVBand="1"/>
      </w:tblPr>
      <w:tblGrid>
        <w:gridCol w:w="1985"/>
        <w:gridCol w:w="7797"/>
      </w:tblGrid>
      <w:tr w:rsidR="00E00F5B" w:rsidRPr="00B33D60" w14:paraId="4D7E375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E0D93A8" w14:textId="77777777" w:rsidR="00E00F5B" w:rsidRPr="00B33D60" w:rsidRDefault="00E00F5B" w:rsidP="009E364D">
            <w:pPr>
              <w:pStyle w:val="Corpsdetexte"/>
              <w:jc w:val="center"/>
              <w:rPr>
                <w:sz w:val="18"/>
              </w:rPr>
            </w:pPr>
            <w:r w:rsidRPr="00B33D60">
              <w:rPr>
                <w:sz w:val="18"/>
              </w:rPr>
              <w:t>Nom</w:t>
            </w:r>
          </w:p>
        </w:tc>
        <w:tc>
          <w:tcPr>
            <w:tcW w:w="7797" w:type="dxa"/>
          </w:tcPr>
          <w:p w14:paraId="69E6920F" w14:textId="51F68D2D" w:rsidR="00E00F5B" w:rsidRPr="00E00F5B" w:rsidRDefault="00DE11A9"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Créer</w:t>
            </w:r>
            <w:r w:rsidR="00E00F5B" w:rsidRPr="00E00F5B">
              <w:rPr>
                <w:color w:val="auto"/>
                <w:sz w:val="18"/>
              </w:rPr>
              <w:t xml:space="preserve"> une place de parking</w:t>
            </w:r>
          </w:p>
        </w:tc>
      </w:tr>
      <w:tr w:rsidR="00E00F5B" w:rsidRPr="00B33D60" w14:paraId="6448141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3263AE0" w14:textId="77777777" w:rsidR="00E00F5B" w:rsidRPr="00B33D60" w:rsidRDefault="00E00F5B" w:rsidP="009E364D">
            <w:pPr>
              <w:pStyle w:val="Corpsdetexte"/>
              <w:jc w:val="center"/>
              <w:rPr>
                <w:sz w:val="18"/>
              </w:rPr>
            </w:pPr>
            <w:r w:rsidRPr="00B33D60">
              <w:rPr>
                <w:sz w:val="18"/>
              </w:rPr>
              <w:t>Acteurs</w:t>
            </w:r>
          </w:p>
        </w:tc>
        <w:tc>
          <w:tcPr>
            <w:tcW w:w="7797" w:type="dxa"/>
          </w:tcPr>
          <w:p w14:paraId="3CAD6D54" w14:textId="4E11B39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00F5B" w:rsidRPr="00B33D60" w14:paraId="64864F5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C36C73D" w14:textId="77777777" w:rsidR="00E00F5B" w:rsidRPr="00B33D60" w:rsidRDefault="00E00F5B" w:rsidP="009E364D">
            <w:pPr>
              <w:pStyle w:val="Corpsdetexte"/>
              <w:jc w:val="center"/>
              <w:rPr>
                <w:sz w:val="18"/>
              </w:rPr>
            </w:pPr>
            <w:r w:rsidRPr="00B33D60">
              <w:rPr>
                <w:sz w:val="18"/>
              </w:rPr>
              <w:t>Déclencheur</w:t>
            </w:r>
          </w:p>
        </w:tc>
        <w:tc>
          <w:tcPr>
            <w:tcW w:w="7797" w:type="dxa"/>
          </w:tcPr>
          <w:p w14:paraId="1C863AB1" w14:textId="537A4767" w:rsidR="00E00F5B" w:rsidRPr="00B33D60" w:rsidRDefault="00E00F5B"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02E9F">
              <w:rPr>
                <w:sz w:val="18"/>
              </w:rPr>
              <w:t xml:space="preserve"> </w:t>
            </w:r>
            <w:r>
              <w:rPr>
                <w:sz w:val="18"/>
              </w:rPr>
              <w:t>Enregistrer la place de parking »</w:t>
            </w:r>
          </w:p>
        </w:tc>
      </w:tr>
      <w:tr w:rsidR="00E00F5B" w:rsidRPr="00B33D60" w14:paraId="1F5438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9FDCC3" w14:textId="07170E15" w:rsidR="00E00F5B" w:rsidRPr="00B33D60" w:rsidRDefault="00BC40C4" w:rsidP="009E364D">
            <w:pPr>
              <w:pStyle w:val="Corpsdetexte"/>
              <w:jc w:val="center"/>
              <w:rPr>
                <w:sz w:val="18"/>
              </w:rPr>
            </w:pPr>
            <w:r w:rsidRPr="00B33D60">
              <w:rPr>
                <w:sz w:val="18"/>
              </w:rPr>
              <w:t>Préconditions</w:t>
            </w:r>
          </w:p>
        </w:tc>
        <w:tc>
          <w:tcPr>
            <w:tcW w:w="7797" w:type="dxa"/>
          </w:tcPr>
          <w:p w14:paraId="02E4D1E0" w14:textId="556F3DE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de création d’une place de parking et est authentifié (use-case « Se connecter »</w:t>
            </w:r>
          </w:p>
        </w:tc>
      </w:tr>
      <w:tr w:rsidR="00E00F5B" w:rsidRPr="00B33D60" w14:paraId="5FF90DA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CFD9EE0" w14:textId="77777777" w:rsidR="00E00F5B" w:rsidRPr="00B33D60" w:rsidRDefault="00E00F5B" w:rsidP="009E364D">
            <w:pPr>
              <w:pStyle w:val="Corpsdetexte"/>
              <w:jc w:val="center"/>
              <w:rPr>
                <w:sz w:val="18"/>
              </w:rPr>
            </w:pPr>
            <w:r w:rsidRPr="00B33D60">
              <w:rPr>
                <w:sz w:val="18"/>
              </w:rPr>
              <w:t>Flux principale</w:t>
            </w:r>
          </w:p>
        </w:tc>
        <w:tc>
          <w:tcPr>
            <w:tcW w:w="7797" w:type="dxa"/>
            <w:vAlign w:val="center"/>
          </w:tcPr>
          <w:p w14:paraId="28C4E2C0" w14:textId="229447C2" w:rsidR="00E00F5B" w:rsidRDefault="00E00F5B" w:rsidP="00E00F5B">
            <w:pPr>
              <w:pStyle w:val="Corpsdetexte"/>
              <w:numPr>
                <w:ilvl w:val="0"/>
                <w:numId w:val="24"/>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43B9E78" w14:textId="4D7A6299" w:rsidR="00E00F5B" w:rsidRPr="00B33D60" w:rsidRDefault="00E00F5B" w:rsidP="00E00F5B">
            <w:pPr>
              <w:pStyle w:val="Corpsdetexte"/>
              <w:numPr>
                <w:ilvl w:val="0"/>
                <w:numId w:val="24"/>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sont envoyées à l’API</w:t>
            </w:r>
          </w:p>
          <w:p w14:paraId="1E3B1658" w14:textId="77777777" w:rsidR="00E00F5B" w:rsidRPr="00B33D60" w:rsidRDefault="00E00F5B" w:rsidP="00E00F5B">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3B20867" w14:textId="75349E70" w:rsidR="00E00F5B" w:rsidRPr="00DE11A9" w:rsidRDefault="00DE11A9" w:rsidP="00DE11A9">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a place de parking</w:t>
            </w:r>
          </w:p>
        </w:tc>
      </w:tr>
      <w:tr w:rsidR="00E00F5B" w:rsidRPr="00B33D60" w14:paraId="7753F1B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08E2013" w14:textId="77777777" w:rsidR="00E00F5B" w:rsidRPr="00B33D60" w:rsidRDefault="00E00F5B" w:rsidP="009E364D">
            <w:pPr>
              <w:pStyle w:val="Corpsdetexte"/>
              <w:jc w:val="center"/>
              <w:rPr>
                <w:sz w:val="18"/>
              </w:rPr>
            </w:pPr>
            <w:r w:rsidRPr="00B33D60">
              <w:rPr>
                <w:sz w:val="18"/>
              </w:rPr>
              <w:t>Flux secondaire</w:t>
            </w:r>
          </w:p>
        </w:tc>
        <w:tc>
          <w:tcPr>
            <w:tcW w:w="7797" w:type="dxa"/>
          </w:tcPr>
          <w:p w14:paraId="177179A2" w14:textId="22BC7DEF" w:rsidR="00E00F5B" w:rsidRPr="00B33D60" w:rsidRDefault="00E00F5B"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w:t>
            </w:r>
            <w:r w:rsidR="00DE11A9">
              <w:rPr>
                <w:sz w:val="18"/>
              </w:rPr>
              <w:t>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38753003" w14:textId="3B1FAF20" w:rsidR="00DE11A9" w:rsidRDefault="00DE11A9" w:rsidP="00B33D60">
      <w:pPr>
        <w:pStyle w:val="Corpsdetexte"/>
      </w:pPr>
    </w:p>
    <w:p w14:paraId="498E2D60" w14:textId="77777777" w:rsidR="00DE11A9" w:rsidRDefault="00DE11A9" w:rsidP="00DE11A9">
      <w:pPr>
        <w:pStyle w:val="Corpsdetexte"/>
      </w:pPr>
      <w:r>
        <w:br w:type="page"/>
      </w:r>
    </w:p>
    <w:p w14:paraId="1CE03192" w14:textId="2E1977AE" w:rsidR="00C840ED" w:rsidRDefault="00C840ED" w:rsidP="00C840ED">
      <w:pPr>
        <w:pStyle w:val="Lgende"/>
        <w:keepNext/>
      </w:pPr>
      <w:bookmarkStart w:id="64" w:name="_Toc523479719"/>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2</w:t>
      </w:r>
      <w:r w:rsidR="00CA1854">
        <w:rPr>
          <w:noProof/>
        </w:rPr>
        <w:fldChar w:fldCharType="end"/>
      </w:r>
      <w:r>
        <w:t xml:space="preserve"> - Use-case "Ajouter un horaire à une place de parking"</w:t>
      </w:r>
      <w:bookmarkEnd w:id="64"/>
    </w:p>
    <w:tbl>
      <w:tblPr>
        <w:tblStyle w:val="TableauGrille5Fonc-Accentuation3"/>
        <w:tblW w:w="9782" w:type="dxa"/>
        <w:tblInd w:w="-459" w:type="dxa"/>
        <w:tblLook w:val="04A0" w:firstRow="1" w:lastRow="0" w:firstColumn="1" w:lastColumn="0" w:noHBand="0" w:noVBand="1"/>
      </w:tblPr>
      <w:tblGrid>
        <w:gridCol w:w="1985"/>
        <w:gridCol w:w="7797"/>
      </w:tblGrid>
      <w:tr w:rsidR="00DE11A9" w:rsidRPr="00E00F5B" w14:paraId="1807EFF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E6F920A" w14:textId="77777777" w:rsidR="00DE11A9" w:rsidRPr="00B33D60" w:rsidRDefault="00DE11A9" w:rsidP="009E364D">
            <w:pPr>
              <w:pStyle w:val="Corpsdetexte"/>
              <w:jc w:val="center"/>
              <w:rPr>
                <w:sz w:val="18"/>
              </w:rPr>
            </w:pPr>
            <w:r w:rsidRPr="00B33D60">
              <w:rPr>
                <w:sz w:val="18"/>
              </w:rPr>
              <w:t>Nom</w:t>
            </w:r>
          </w:p>
        </w:tc>
        <w:tc>
          <w:tcPr>
            <w:tcW w:w="7797" w:type="dxa"/>
          </w:tcPr>
          <w:p w14:paraId="4942857D" w14:textId="14D70921" w:rsidR="00DE11A9" w:rsidRPr="00E00F5B" w:rsidRDefault="00C840ED"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Ajouter un horaire à une place de parking</w:t>
            </w:r>
          </w:p>
        </w:tc>
      </w:tr>
      <w:tr w:rsidR="00DE11A9" w:rsidRPr="00B33D60" w14:paraId="6DB77535"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38EA61D" w14:textId="77777777" w:rsidR="00DE11A9" w:rsidRPr="00B33D60" w:rsidRDefault="00DE11A9" w:rsidP="009E364D">
            <w:pPr>
              <w:pStyle w:val="Corpsdetexte"/>
              <w:jc w:val="center"/>
              <w:rPr>
                <w:sz w:val="18"/>
              </w:rPr>
            </w:pPr>
            <w:r w:rsidRPr="00B33D60">
              <w:rPr>
                <w:sz w:val="18"/>
              </w:rPr>
              <w:t>Acteurs</w:t>
            </w:r>
          </w:p>
        </w:tc>
        <w:tc>
          <w:tcPr>
            <w:tcW w:w="7797" w:type="dxa"/>
          </w:tcPr>
          <w:p w14:paraId="12875AEA" w14:textId="7777777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DE11A9" w:rsidRPr="00B33D60" w14:paraId="0F78F873"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1866EB" w14:textId="77777777" w:rsidR="00DE11A9" w:rsidRPr="00B33D60" w:rsidRDefault="00DE11A9" w:rsidP="009E364D">
            <w:pPr>
              <w:pStyle w:val="Corpsdetexte"/>
              <w:jc w:val="center"/>
              <w:rPr>
                <w:sz w:val="18"/>
              </w:rPr>
            </w:pPr>
            <w:r w:rsidRPr="00B33D60">
              <w:rPr>
                <w:sz w:val="18"/>
              </w:rPr>
              <w:t>Déclencheur</w:t>
            </w:r>
          </w:p>
        </w:tc>
        <w:tc>
          <w:tcPr>
            <w:tcW w:w="7797" w:type="dxa"/>
          </w:tcPr>
          <w:p w14:paraId="6D31182A" w14:textId="6A802EEC" w:rsidR="00DE11A9" w:rsidRPr="00B33D60" w:rsidRDefault="00DE11A9"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1C1F32">
              <w:rPr>
                <w:sz w:val="18"/>
              </w:rPr>
              <w:t xml:space="preserve"> </w:t>
            </w:r>
            <w:r>
              <w:rPr>
                <w:sz w:val="18"/>
              </w:rPr>
              <w:t>Ajouter un horaire »</w:t>
            </w:r>
          </w:p>
        </w:tc>
      </w:tr>
      <w:tr w:rsidR="00DE11A9" w:rsidRPr="00B33D60" w14:paraId="2BAE6F1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EE00A8D" w14:textId="3842DA99" w:rsidR="00DE11A9" w:rsidRPr="00B33D60" w:rsidRDefault="00EC5E20" w:rsidP="009E364D">
            <w:pPr>
              <w:pStyle w:val="Corpsdetexte"/>
              <w:jc w:val="center"/>
              <w:rPr>
                <w:sz w:val="18"/>
              </w:rPr>
            </w:pPr>
            <w:r w:rsidRPr="00B33D60">
              <w:rPr>
                <w:sz w:val="18"/>
              </w:rPr>
              <w:t>Préconditions</w:t>
            </w:r>
          </w:p>
        </w:tc>
        <w:tc>
          <w:tcPr>
            <w:tcW w:w="7797" w:type="dxa"/>
          </w:tcPr>
          <w:p w14:paraId="64019498" w14:textId="1957EF3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 xml:space="preserve">age </w:t>
            </w:r>
            <w:r w:rsidR="007F348E">
              <w:rPr>
                <w:sz w:val="18"/>
              </w:rPr>
              <w:t>ajout</w:t>
            </w:r>
            <w:r w:rsidR="00C1672A">
              <w:rPr>
                <w:sz w:val="18"/>
              </w:rPr>
              <w:t xml:space="preserve"> </w:t>
            </w:r>
            <w:r w:rsidR="007F348E">
              <w:rPr>
                <w:sz w:val="18"/>
              </w:rPr>
              <w:t>d’un</w:t>
            </w:r>
            <w:r w:rsidR="00C1672A">
              <w:rPr>
                <w:sz w:val="18"/>
              </w:rPr>
              <w:t xml:space="preserve"> horaire</w:t>
            </w:r>
            <w:r>
              <w:rPr>
                <w:sz w:val="18"/>
              </w:rPr>
              <w:t xml:space="preserve"> et est authentifié (use-case « Se connecter »</w:t>
            </w:r>
          </w:p>
        </w:tc>
      </w:tr>
      <w:tr w:rsidR="00DE11A9" w:rsidRPr="00DE11A9" w14:paraId="039EAB69"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5DE8F0CA" w14:textId="77777777" w:rsidR="00DE11A9" w:rsidRPr="00B33D60" w:rsidRDefault="00DE11A9" w:rsidP="009E364D">
            <w:pPr>
              <w:pStyle w:val="Corpsdetexte"/>
              <w:jc w:val="center"/>
              <w:rPr>
                <w:sz w:val="18"/>
              </w:rPr>
            </w:pPr>
            <w:r w:rsidRPr="00B33D60">
              <w:rPr>
                <w:sz w:val="18"/>
              </w:rPr>
              <w:t>Flux principale</w:t>
            </w:r>
          </w:p>
        </w:tc>
        <w:tc>
          <w:tcPr>
            <w:tcW w:w="7797" w:type="dxa"/>
            <w:vAlign w:val="center"/>
          </w:tcPr>
          <w:p w14:paraId="4C6A6600" w14:textId="77777777" w:rsidR="00DE11A9" w:rsidRDefault="00DE11A9" w:rsidP="00C1672A">
            <w:pPr>
              <w:pStyle w:val="Corpsdetexte"/>
              <w:numPr>
                <w:ilvl w:val="0"/>
                <w:numId w:val="25"/>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8D7E811" w14:textId="0A780091" w:rsidR="00DE11A9" w:rsidRPr="00B33D60" w:rsidRDefault="00C1672A" w:rsidP="00DE11A9">
            <w:pPr>
              <w:pStyle w:val="Corpsdetexte"/>
              <w:numPr>
                <w:ilvl w:val="0"/>
                <w:numId w:val="25"/>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une date de fin</w:t>
            </w:r>
          </w:p>
          <w:p w14:paraId="7DEE9463" w14:textId="77777777" w:rsidR="00DE11A9" w:rsidRPr="00B33D60"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4BF8D5B" w14:textId="5EA7DD02" w:rsidR="00DE11A9" w:rsidRPr="00DE11A9"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w:t>
            </w:r>
            <w:r w:rsidR="00C1672A">
              <w:rPr>
                <w:sz w:val="18"/>
              </w:rPr>
              <w:t>’horaire</w:t>
            </w:r>
          </w:p>
        </w:tc>
      </w:tr>
      <w:tr w:rsidR="00DE11A9" w:rsidRPr="00B33D60" w14:paraId="4D389CC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9229C54" w14:textId="77777777" w:rsidR="00DE11A9" w:rsidRPr="00B33D60" w:rsidRDefault="00DE11A9" w:rsidP="009E364D">
            <w:pPr>
              <w:pStyle w:val="Corpsdetexte"/>
              <w:jc w:val="center"/>
              <w:rPr>
                <w:sz w:val="18"/>
              </w:rPr>
            </w:pPr>
            <w:r w:rsidRPr="00B33D60">
              <w:rPr>
                <w:sz w:val="18"/>
              </w:rPr>
              <w:t>Flux secondaire</w:t>
            </w:r>
          </w:p>
        </w:tc>
        <w:tc>
          <w:tcPr>
            <w:tcW w:w="7797" w:type="dxa"/>
          </w:tcPr>
          <w:p w14:paraId="3FD443C4" w14:textId="77777777" w:rsidR="00DE11A9" w:rsidRPr="00B33D60" w:rsidRDefault="00DE11A9"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65A279A9" w14:textId="77777777" w:rsidR="007F348E" w:rsidRDefault="007F348E" w:rsidP="00B33D60">
      <w:pPr>
        <w:pStyle w:val="Corpsdetexte"/>
      </w:pPr>
      <w:r>
        <w:br/>
      </w:r>
    </w:p>
    <w:p w14:paraId="790D4051" w14:textId="37D37EA1" w:rsidR="007F348E" w:rsidRDefault="007F348E" w:rsidP="007F348E">
      <w:pPr>
        <w:pStyle w:val="Lgende"/>
        <w:keepNext/>
      </w:pPr>
      <w:bookmarkStart w:id="65" w:name="_Toc523479720"/>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3</w:t>
      </w:r>
      <w:r w:rsidR="00CA1854">
        <w:rPr>
          <w:noProof/>
        </w:rPr>
        <w:fldChar w:fldCharType="end"/>
      </w:r>
      <w:r>
        <w:t xml:space="preserve"> - Use-case "Supprimer un horaire d'une place de parking"</w:t>
      </w:r>
      <w:bookmarkEnd w:id="65"/>
    </w:p>
    <w:tbl>
      <w:tblPr>
        <w:tblStyle w:val="TableauGrille5Fonc-Accentuation3"/>
        <w:tblW w:w="9782" w:type="dxa"/>
        <w:tblInd w:w="-459" w:type="dxa"/>
        <w:tblLook w:val="04A0" w:firstRow="1" w:lastRow="0" w:firstColumn="1" w:lastColumn="0" w:noHBand="0" w:noVBand="1"/>
      </w:tblPr>
      <w:tblGrid>
        <w:gridCol w:w="1985"/>
        <w:gridCol w:w="7797"/>
      </w:tblGrid>
      <w:tr w:rsidR="007F348E" w:rsidRPr="00E00F5B" w14:paraId="4951A86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2242D4" w14:textId="77777777" w:rsidR="007F348E" w:rsidRPr="00B33D60" w:rsidRDefault="007F348E" w:rsidP="009E364D">
            <w:pPr>
              <w:pStyle w:val="Corpsdetexte"/>
              <w:jc w:val="center"/>
              <w:rPr>
                <w:sz w:val="18"/>
              </w:rPr>
            </w:pPr>
            <w:r w:rsidRPr="00B33D60">
              <w:rPr>
                <w:sz w:val="18"/>
              </w:rPr>
              <w:t>Nom</w:t>
            </w:r>
          </w:p>
        </w:tc>
        <w:tc>
          <w:tcPr>
            <w:tcW w:w="7797" w:type="dxa"/>
          </w:tcPr>
          <w:p w14:paraId="2E6A9137" w14:textId="41D812AB" w:rsidR="007F348E" w:rsidRPr="00E00F5B" w:rsidRDefault="007F348E"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 horaire d’une place de parking</w:t>
            </w:r>
          </w:p>
        </w:tc>
      </w:tr>
      <w:tr w:rsidR="007F348E" w:rsidRPr="00B33D60" w14:paraId="55A566D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B70EF9" w14:textId="77777777" w:rsidR="007F348E" w:rsidRPr="00B33D60" w:rsidRDefault="007F348E" w:rsidP="009E364D">
            <w:pPr>
              <w:pStyle w:val="Corpsdetexte"/>
              <w:jc w:val="center"/>
              <w:rPr>
                <w:sz w:val="18"/>
              </w:rPr>
            </w:pPr>
            <w:r w:rsidRPr="00B33D60">
              <w:rPr>
                <w:sz w:val="18"/>
              </w:rPr>
              <w:t>Acteurs</w:t>
            </w:r>
          </w:p>
        </w:tc>
        <w:tc>
          <w:tcPr>
            <w:tcW w:w="7797" w:type="dxa"/>
          </w:tcPr>
          <w:p w14:paraId="75C65B31"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7F348E" w:rsidRPr="00B33D60" w14:paraId="1461D01C"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567A35E" w14:textId="77777777" w:rsidR="007F348E" w:rsidRPr="00B33D60" w:rsidRDefault="007F348E" w:rsidP="009E364D">
            <w:pPr>
              <w:pStyle w:val="Corpsdetexte"/>
              <w:jc w:val="center"/>
              <w:rPr>
                <w:sz w:val="18"/>
              </w:rPr>
            </w:pPr>
            <w:r w:rsidRPr="00B33D60">
              <w:rPr>
                <w:sz w:val="18"/>
              </w:rPr>
              <w:t>Déclencheur</w:t>
            </w:r>
          </w:p>
        </w:tc>
        <w:tc>
          <w:tcPr>
            <w:tcW w:w="7797" w:type="dxa"/>
          </w:tcPr>
          <w:p w14:paraId="33F335C0" w14:textId="599B8D19" w:rsidR="007F348E" w:rsidRPr="00B33D60" w:rsidRDefault="007F348E"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D61B0">
              <w:rPr>
                <w:sz w:val="18"/>
              </w:rPr>
              <w:t xml:space="preserve"> </w:t>
            </w:r>
            <w:r>
              <w:rPr>
                <w:sz w:val="18"/>
              </w:rPr>
              <w:t>Supprimer l’horaire »</w:t>
            </w:r>
          </w:p>
        </w:tc>
      </w:tr>
      <w:tr w:rsidR="007F348E" w:rsidRPr="00B33D60" w14:paraId="0E6CA9F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7796EFC" w14:textId="5FB2F785" w:rsidR="007F348E" w:rsidRPr="00B33D60" w:rsidRDefault="002576B0" w:rsidP="009E364D">
            <w:pPr>
              <w:pStyle w:val="Corpsdetexte"/>
              <w:jc w:val="center"/>
              <w:rPr>
                <w:sz w:val="18"/>
              </w:rPr>
            </w:pPr>
            <w:r w:rsidRPr="00B33D60">
              <w:rPr>
                <w:sz w:val="18"/>
              </w:rPr>
              <w:t>Préconditions</w:t>
            </w:r>
          </w:p>
        </w:tc>
        <w:tc>
          <w:tcPr>
            <w:tcW w:w="7797" w:type="dxa"/>
          </w:tcPr>
          <w:p w14:paraId="58A35E7C"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ajout d’un horaire et est authentifié (use-case « Se connecter »</w:t>
            </w:r>
          </w:p>
        </w:tc>
      </w:tr>
      <w:tr w:rsidR="007F348E" w:rsidRPr="00DE11A9" w14:paraId="2BBA4DF7"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9C055CB" w14:textId="77777777" w:rsidR="007F348E" w:rsidRPr="00B33D60" w:rsidRDefault="007F348E" w:rsidP="009E364D">
            <w:pPr>
              <w:pStyle w:val="Corpsdetexte"/>
              <w:jc w:val="center"/>
              <w:rPr>
                <w:sz w:val="18"/>
              </w:rPr>
            </w:pPr>
            <w:r w:rsidRPr="00B33D60">
              <w:rPr>
                <w:sz w:val="18"/>
              </w:rPr>
              <w:t>Flux principale</w:t>
            </w:r>
          </w:p>
        </w:tc>
        <w:tc>
          <w:tcPr>
            <w:tcW w:w="7797" w:type="dxa"/>
            <w:vAlign w:val="center"/>
          </w:tcPr>
          <w:p w14:paraId="62A84561" w14:textId="40C4BE7E" w:rsidR="007F348E" w:rsidRDefault="007F348E" w:rsidP="007F348E">
            <w:pPr>
              <w:pStyle w:val="Corpsdetexte"/>
              <w:numPr>
                <w:ilvl w:val="0"/>
                <w:numId w:val="26"/>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horaire »</w:t>
            </w:r>
          </w:p>
          <w:p w14:paraId="56CCC13D" w14:textId="7E3C7DE1" w:rsidR="00A53E32" w:rsidRDefault="00A53E32" w:rsidP="005426A8">
            <w:pPr>
              <w:pStyle w:val="Corpsdetexte"/>
              <w:numPr>
                <w:ilvl w:val="0"/>
                <w:numId w:val="26"/>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F4EC3CD" w14:textId="045B9A50" w:rsidR="007F348E" w:rsidRPr="00DE11A9" w:rsidRDefault="007F348E" w:rsidP="007F348E">
            <w:pPr>
              <w:pStyle w:val="Corpsdetexte"/>
              <w:numPr>
                <w:ilvl w:val="0"/>
                <w:numId w:val="26"/>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horaire sélectionné</w:t>
            </w:r>
          </w:p>
        </w:tc>
      </w:tr>
      <w:tr w:rsidR="007F348E" w:rsidRPr="00B33D60" w14:paraId="2C39702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4DC2F1" w14:textId="77777777" w:rsidR="007F348E" w:rsidRPr="00B33D60" w:rsidRDefault="007F348E" w:rsidP="009E364D">
            <w:pPr>
              <w:pStyle w:val="Corpsdetexte"/>
              <w:jc w:val="center"/>
              <w:rPr>
                <w:sz w:val="18"/>
              </w:rPr>
            </w:pPr>
            <w:r w:rsidRPr="00B33D60">
              <w:rPr>
                <w:sz w:val="18"/>
              </w:rPr>
              <w:t>Flux secondaire</w:t>
            </w:r>
          </w:p>
        </w:tc>
        <w:tc>
          <w:tcPr>
            <w:tcW w:w="7797" w:type="dxa"/>
          </w:tcPr>
          <w:p w14:paraId="333C5298" w14:textId="7459A104" w:rsidR="007F348E" w:rsidRPr="00B33D60" w:rsidRDefault="007F348E"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A53E32">
              <w:rPr>
                <w:sz w:val="18"/>
              </w:rPr>
              <w:t>2.1 L’utilisateur s’est trompé</w:t>
            </w:r>
            <w:r w:rsidR="00A53E32">
              <w:rPr>
                <w:sz w:val="18"/>
              </w:rPr>
              <w:br/>
            </w:r>
            <w:r w:rsidR="00A53E32">
              <w:rPr>
                <w:sz w:val="18"/>
              </w:rPr>
              <w:tab/>
              <w:t>2.1.1 Retour au Flux N° 1</w:t>
            </w:r>
            <w:r w:rsidR="00A53E32">
              <w:rPr>
                <w:sz w:val="18"/>
              </w:rPr>
              <w:br/>
              <w:t xml:space="preserve">  2.2 L’utilisateur veut supprimer la place</w:t>
            </w:r>
            <w:r w:rsidR="00A53E32">
              <w:rPr>
                <w:sz w:val="18"/>
              </w:rPr>
              <w:br/>
            </w:r>
            <w:r w:rsidR="00A53E32">
              <w:rPr>
                <w:sz w:val="18"/>
              </w:rPr>
              <w:tab/>
              <w:t>2.2.1 Retour au flux N° 3</w:t>
            </w:r>
          </w:p>
        </w:tc>
      </w:tr>
    </w:tbl>
    <w:p w14:paraId="701E2695" w14:textId="300681E6" w:rsidR="00E9591F" w:rsidRDefault="00E9591F" w:rsidP="00E9591F">
      <w:pPr>
        <w:pStyle w:val="Lgende"/>
        <w:keepNext/>
      </w:pPr>
      <w:bookmarkStart w:id="66" w:name="_Toc523479721"/>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4</w:t>
      </w:r>
      <w:r w:rsidR="00CA1854">
        <w:rPr>
          <w:noProof/>
        </w:rPr>
        <w:fldChar w:fldCharType="end"/>
      </w:r>
      <w:r>
        <w:t xml:space="preserve"> - Use-case "Rechercher les places disponibles dans un cercle de recherche"</w:t>
      </w:r>
      <w:bookmarkEnd w:id="66"/>
    </w:p>
    <w:tbl>
      <w:tblPr>
        <w:tblStyle w:val="TableauGrille5Fonc-Accentuation3"/>
        <w:tblW w:w="9782" w:type="dxa"/>
        <w:tblInd w:w="-459" w:type="dxa"/>
        <w:tblLook w:val="04A0" w:firstRow="1" w:lastRow="0" w:firstColumn="1" w:lastColumn="0" w:noHBand="0" w:noVBand="1"/>
      </w:tblPr>
      <w:tblGrid>
        <w:gridCol w:w="1985"/>
        <w:gridCol w:w="7797"/>
      </w:tblGrid>
      <w:tr w:rsidR="00E9591F" w:rsidRPr="00E00F5B" w14:paraId="75D8A0FB"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F9332A" w14:textId="77777777" w:rsidR="00E9591F" w:rsidRPr="00B33D60" w:rsidRDefault="00E9591F" w:rsidP="009E364D">
            <w:pPr>
              <w:pStyle w:val="Corpsdetexte"/>
              <w:jc w:val="center"/>
              <w:rPr>
                <w:sz w:val="18"/>
              </w:rPr>
            </w:pPr>
            <w:r w:rsidRPr="00B33D60">
              <w:rPr>
                <w:sz w:val="18"/>
              </w:rPr>
              <w:t>Nom</w:t>
            </w:r>
          </w:p>
        </w:tc>
        <w:tc>
          <w:tcPr>
            <w:tcW w:w="7797" w:type="dxa"/>
          </w:tcPr>
          <w:p w14:paraId="482CB2EA" w14:textId="3623B3A2" w:rsidR="00E9591F" w:rsidRPr="00E00F5B" w:rsidRDefault="00E9591F"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Rechercher les places disponibles dans un cercle de recherche</w:t>
            </w:r>
          </w:p>
        </w:tc>
      </w:tr>
      <w:tr w:rsidR="00E9591F" w:rsidRPr="00B33D60" w14:paraId="48D76CB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2A4C58E" w14:textId="77777777" w:rsidR="00E9591F" w:rsidRPr="00B33D60" w:rsidRDefault="00E9591F" w:rsidP="009E364D">
            <w:pPr>
              <w:pStyle w:val="Corpsdetexte"/>
              <w:jc w:val="center"/>
              <w:rPr>
                <w:sz w:val="18"/>
              </w:rPr>
            </w:pPr>
            <w:r w:rsidRPr="00B33D60">
              <w:rPr>
                <w:sz w:val="18"/>
              </w:rPr>
              <w:t>Acteurs</w:t>
            </w:r>
          </w:p>
        </w:tc>
        <w:tc>
          <w:tcPr>
            <w:tcW w:w="7797" w:type="dxa"/>
          </w:tcPr>
          <w:p w14:paraId="563BA28A" w14:textId="77777777"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9591F" w:rsidRPr="00B33D60" w14:paraId="4AC87A7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716CA4" w14:textId="77777777" w:rsidR="00E9591F" w:rsidRPr="00B33D60" w:rsidRDefault="00E9591F" w:rsidP="009E364D">
            <w:pPr>
              <w:pStyle w:val="Corpsdetexte"/>
              <w:jc w:val="center"/>
              <w:rPr>
                <w:sz w:val="18"/>
              </w:rPr>
            </w:pPr>
            <w:r w:rsidRPr="00B33D60">
              <w:rPr>
                <w:sz w:val="18"/>
              </w:rPr>
              <w:t>Déclencheur</w:t>
            </w:r>
          </w:p>
        </w:tc>
        <w:tc>
          <w:tcPr>
            <w:tcW w:w="7797" w:type="dxa"/>
          </w:tcPr>
          <w:p w14:paraId="196174BF" w14:textId="7D55C499" w:rsidR="00E9591F" w:rsidRPr="00B33D60" w:rsidRDefault="00E9591F"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24785">
              <w:rPr>
                <w:sz w:val="18"/>
              </w:rPr>
              <w:t xml:space="preserve"> </w:t>
            </w:r>
            <w:r>
              <w:rPr>
                <w:sz w:val="18"/>
              </w:rPr>
              <w:t>Recherche»</w:t>
            </w:r>
          </w:p>
        </w:tc>
      </w:tr>
      <w:tr w:rsidR="00E9591F" w:rsidRPr="00B33D60" w14:paraId="5B6A3FA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80EC7C1" w14:textId="64295D48" w:rsidR="00E9591F" w:rsidRPr="00B33D60" w:rsidRDefault="0051198C" w:rsidP="009E364D">
            <w:pPr>
              <w:pStyle w:val="Corpsdetexte"/>
              <w:jc w:val="center"/>
              <w:rPr>
                <w:sz w:val="18"/>
              </w:rPr>
            </w:pPr>
            <w:r w:rsidRPr="00B33D60">
              <w:rPr>
                <w:sz w:val="18"/>
              </w:rPr>
              <w:t>Préconditions</w:t>
            </w:r>
          </w:p>
        </w:tc>
        <w:tc>
          <w:tcPr>
            <w:tcW w:w="7797" w:type="dxa"/>
          </w:tcPr>
          <w:p w14:paraId="3A11E425" w14:textId="12B5888F"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w:t>
            </w:r>
            <w:r>
              <w:rPr>
                <w:sz w:val="18"/>
              </w:rPr>
              <w:t>carte, à définit un cercle de recherche et est authentifié (use-case « Se connecter »</w:t>
            </w:r>
          </w:p>
        </w:tc>
      </w:tr>
      <w:tr w:rsidR="00E9591F" w:rsidRPr="00DE11A9" w14:paraId="3F808CD8"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1618A5D7" w14:textId="77777777" w:rsidR="00E9591F" w:rsidRPr="00B33D60" w:rsidRDefault="00E9591F" w:rsidP="009E364D">
            <w:pPr>
              <w:pStyle w:val="Corpsdetexte"/>
              <w:jc w:val="center"/>
              <w:rPr>
                <w:sz w:val="18"/>
              </w:rPr>
            </w:pPr>
            <w:r w:rsidRPr="00B33D60">
              <w:rPr>
                <w:sz w:val="18"/>
              </w:rPr>
              <w:t>Flux principale</w:t>
            </w:r>
          </w:p>
        </w:tc>
        <w:tc>
          <w:tcPr>
            <w:tcW w:w="7797" w:type="dxa"/>
            <w:vAlign w:val="center"/>
          </w:tcPr>
          <w:p w14:paraId="4A9ED71C" w14:textId="79BF0468" w:rsidR="00E9591F" w:rsidRDefault="00E9591F" w:rsidP="00E9591F">
            <w:pPr>
              <w:pStyle w:val="Corpsdetexte"/>
              <w:numPr>
                <w:ilvl w:val="0"/>
                <w:numId w:val="27"/>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Rechercher</w:t>
            </w:r>
            <w:r w:rsidR="00EE41D6">
              <w:rPr>
                <w:sz w:val="18"/>
              </w:rPr>
              <w:t xml:space="preserve"> </w:t>
            </w:r>
            <w:r>
              <w:rPr>
                <w:sz w:val="18"/>
              </w:rPr>
              <w:t>»</w:t>
            </w:r>
          </w:p>
          <w:p w14:paraId="21392B58" w14:textId="77777777" w:rsidR="00E9591F"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AAF3B3E" w14:textId="651ED793" w:rsidR="00E9591F" w:rsidRPr="00DE11A9"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places de parking sont affichées sur la carte à leurs positions</w:t>
            </w:r>
          </w:p>
        </w:tc>
      </w:tr>
      <w:tr w:rsidR="00E9591F" w:rsidRPr="00B33D60" w14:paraId="398882C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1A813B5" w14:textId="77777777" w:rsidR="00E9591F" w:rsidRPr="00B33D60" w:rsidRDefault="00E9591F" w:rsidP="009E364D">
            <w:pPr>
              <w:pStyle w:val="Corpsdetexte"/>
              <w:jc w:val="center"/>
              <w:rPr>
                <w:sz w:val="18"/>
              </w:rPr>
            </w:pPr>
            <w:r w:rsidRPr="00B33D60">
              <w:rPr>
                <w:sz w:val="18"/>
              </w:rPr>
              <w:t>Flux secondaire</w:t>
            </w:r>
          </w:p>
        </w:tc>
        <w:tc>
          <w:tcPr>
            <w:tcW w:w="7797" w:type="dxa"/>
          </w:tcPr>
          <w:p w14:paraId="6808ED67" w14:textId="54B1E7FF" w:rsidR="00E9591F" w:rsidRPr="00B33D60" w:rsidRDefault="00E9591F"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es informations reçues sont correctes</w:t>
            </w:r>
            <w:r>
              <w:rPr>
                <w:sz w:val="18"/>
              </w:rPr>
              <w:br/>
            </w:r>
            <w:r>
              <w:rPr>
                <w:sz w:val="18"/>
              </w:rPr>
              <w:tab/>
              <w:t>2.1.1 Retour au flux N° 3</w:t>
            </w:r>
            <w:r>
              <w:rPr>
                <w:sz w:val="18"/>
              </w:rPr>
              <w:br/>
              <w:t xml:space="preserve">  2.2 Les informations reçues ne sont pas correctes</w:t>
            </w:r>
            <w:r>
              <w:rPr>
                <w:sz w:val="18"/>
              </w:rPr>
              <w:br/>
            </w:r>
            <w:r>
              <w:rPr>
                <w:sz w:val="18"/>
              </w:rPr>
              <w:tab/>
              <w:t>2.2.1 L’API retourne un message d’erreur</w:t>
            </w:r>
            <w:r>
              <w:rPr>
                <w:sz w:val="18"/>
              </w:rPr>
              <w:br/>
            </w:r>
            <w:r>
              <w:rPr>
                <w:sz w:val="18"/>
              </w:rPr>
              <w:tab/>
              <w:t>2.2.2 Le message d’erreur est affiché</w:t>
            </w:r>
            <w:r>
              <w:rPr>
                <w:sz w:val="18"/>
              </w:rPr>
              <w:br/>
            </w:r>
            <w:r>
              <w:rPr>
                <w:sz w:val="18"/>
              </w:rPr>
              <w:tab/>
              <w:t>2.2.3 Retour au flux N° 1</w:t>
            </w:r>
          </w:p>
        </w:tc>
      </w:tr>
    </w:tbl>
    <w:p w14:paraId="0F99862F" w14:textId="6711871B" w:rsidR="00CA7504" w:rsidRDefault="00CA7504" w:rsidP="00B33D60">
      <w:pPr>
        <w:pStyle w:val="Corpsdetexte"/>
      </w:pPr>
    </w:p>
    <w:p w14:paraId="06B1D401" w14:textId="247F6E75" w:rsidR="0086496A" w:rsidRDefault="0086496A" w:rsidP="0086496A">
      <w:pPr>
        <w:pStyle w:val="Lgende"/>
        <w:keepNext/>
      </w:pPr>
      <w:bookmarkStart w:id="67" w:name="_Toc523479722"/>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5</w:t>
      </w:r>
      <w:r w:rsidR="00CA1854">
        <w:rPr>
          <w:noProof/>
        </w:rPr>
        <w:fldChar w:fldCharType="end"/>
      </w:r>
      <w:r>
        <w:t xml:space="preserve"> - Use-case "Louer une place de parking"</w:t>
      </w:r>
      <w:bookmarkEnd w:id="67"/>
    </w:p>
    <w:tbl>
      <w:tblPr>
        <w:tblStyle w:val="TableauGrille5Fonc-Accentuation3"/>
        <w:tblW w:w="9782" w:type="dxa"/>
        <w:tblInd w:w="-459" w:type="dxa"/>
        <w:tblLook w:val="04A0" w:firstRow="1" w:lastRow="0" w:firstColumn="1" w:lastColumn="0" w:noHBand="0" w:noVBand="1"/>
      </w:tblPr>
      <w:tblGrid>
        <w:gridCol w:w="1985"/>
        <w:gridCol w:w="7797"/>
      </w:tblGrid>
      <w:tr w:rsidR="00CA7504" w:rsidRPr="00E00F5B" w14:paraId="6C1AD295"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BD7625" w14:textId="77777777" w:rsidR="00CA7504" w:rsidRPr="00B33D60" w:rsidRDefault="00CA7504" w:rsidP="00CA1854">
            <w:pPr>
              <w:pStyle w:val="Corpsdetexte"/>
              <w:jc w:val="center"/>
              <w:rPr>
                <w:sz w:val="18"/>
              </w:rPr>
            </w:pPr>
            <w:r w:rsidRPr="00B33D60">
              <w:rPr>
                <w:sz w:val="18"/>
              </w:rPr>
              <w:t>Nom</w:t>
            </w:r>
          </w:p>
        </w:tc>
        <w:tc>
          <w:tcPr>
            <w:tcW w:w="7797" w:type="dxa"/>
          </w:tcPr>
          <w:p w14:paraId="726A1E57" w14:textId="33C98473" w:rsidR="00CA7504" w:rsidRPr="00E00F5B" w:rsidRDefault="00CA750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Louer une place de parking</w:t>
            </w:r>
          </w:p>
        </w:tc>
      </w:tr>
      <w:tr w:rsidR="00CA7504" w:rsidRPr="00B33D60" w14:paraId="41B1BD5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0D9C62" w14:textId="77777777" w:rsidR="00CA7504" w:rsidRPr="00B33D60" w:rsidRDefault="00CA7504" w:rsidP="00CA1854">
            <w:pPr>
              <w:pStyle w:val="Corpsdetexte"/>
              <w:jc w:val="center"/>
              <w:rPr>
                <w:sz w:val="18"/>
              </w:rPr>
            </w:pPr>
            <w:r w:rsidRPr="00B33D60">
              <w:rPr>
                <w:sz w:val="18"/>
              </w:rPr>
              <w:t>Acteurs</w:t>
            </w:r>
          </w:p>
        </w:tc>
        <w:tc>
          <w:tcPr>
            <w:tcW w:w="7797" w:type="dxa"/>
          </w:tcPr>
          <w:p w14:paraId="113537FE" w14:textId="7777777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CA7504" w:rsidRPr="00B33D60" w14:paraId="7542017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AB8FFE1" w14:textId="77777777" w:rsidR="00CA7504" w:rsidRPr="00B33D60" w:rsidRDefault="00CA7504" w:rsidP="00CA1854">
            <w:pPr>
              <w:pStyle w:val="Corpsdetexte"/>
              <w:jc w:val="center"/>
              <w:rPr>
                <w:sz w:val="18"/>
              </w:rPr>
            </w:pPr>
            <w:r w:rsidRPr="00B33D60">
              <w:rPr>
                <w:sz w:val="18"/>
              </w:rPr>
              <w:t>Déclencheur</w:t>
            </w:r>
          </w:p>
        </w:tc>
        <w:tc>
          <w:tcPr>
            <w:tcW w:w="7797" w:type="dxa"/>
          </w:tcPr>
          <w:p w14:paraId="063D35B5" w14:textId="0034327D" w:rsidR="00CA7504" w:rsidRPr="00B33D60" w:rsidRDefault="00CA750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1F42AA">
              <w:rPr>
                <w:sz w:val="18"/>
              </w:rPr>
              <w:t xml:space="preserve"> </w:t>
            </w:r>
            <w:r>
              <w:rPr>
                <w:sz w:val="18"/>
              </w:rPr>
              <w:t>Louer</w:t>
            </w:r>
            <w:r w:rsidR="001F42AA">
              <w:rPr>
                <w:sz w:val="18"/>
              </w:rPr>
              <w:t xml:space="preserve"> </w:t>
            </w:r>
            <w:r>
              <w:rPr>
                <w:sz w:val="18"/>
              </w:rPr>
              <w:t>»</w:t>
            </w:r>
          </w:p>
        </w:tc>
      </w:tr>
      <w:tr w:rsidR="00CA7504" w:rsidRPr="00B33D60" w14:paraId="7860660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0404D71" w14:textId="1F04CFD0" w:rsidR="00CA7504" w:rsidRPr="00B33D60" w:rsidRDefault="00FB3381" w:rsidP="00CA1854">
            <w:pPr>
              <w:pStyle w:val="Corpsdetexte"/>
              <w:jc w:val="center"/>
              <w:rPr>
                <w:sz w:val="18"/>
              </w:rPr>
            </w:pPr>
            <w:r w:rsidRPr="00B33D60">
              <w:rPr>
                <w:sz w:val="18"/>
              </w:rPr>
              <w:t>Préconditions</w:t>
            </w:r>
          </w:p>
        </w:tc>
        <w:tc>
          <w:tcPr>
            <w:tcW w:w="7797" w:type="dxa"/>
          </w:tcPr>
          <w:p w14:paraId="3DE79588" w14:textId="52AB2FB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w:t>
            </w:r>
            <w:r w:rsidR="00BF1A51">
              <w:rPr>
                <w:sz w:val="18"/>
              </w:rPr>
              <w:t xml:space="preserve">é </w:t>
            </w:r>
            <w:r>
              <w:rPr>
                <w:sz w:val="18"/>
              </w:rPr>
              <w:t>une place sur la carte et est authentifié (use-case « Se connecter »</w:t>
            </w:r>
            <w:r w:rsidR="00BF1A51">
              <w:rPr>
                <w:sz w:val="18"/>
              </w:rPr>
              <w:t>)</w:t>
            </w:r>
          </w:p>
        </w:tc>
      </w:tr>
      <w:tr w:rsidR="00CA7504" w:rsidRPr="00DE11A9" w14:paraId="4C63B31F"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5384C01" w14:textId="77777777" w:rsidR="00CA7504" w:rsidRPr="00B33D60" w:rsidRDefault="00CA7504" w:rsidP="00CA1854">
            <w:pPr>
              <w:pStyle w:val="Corpsdetexte"/>
              <w:jc w:val="center"/>
              <w:rPr>
                <w:sz w:val="18"/>
              </w:rPr>
            </w:pPr>
            <w:r w:rsidRPr="00B33D60">
              <w:rPr>
                <w:sz w:val="18"/>
              </w:rPr>
              <w:t>Flux principale</w:t>
            </w:r>
          </w:p>
        </w:tc>
        <w:tc>
          <w:tcPr>
            <w:tcW w:w="7797" w:type="dxa"/>
            <w:vAlign w:val="center"/>
          </w:tcPr>
          <w:p w14:paraId="7BC89442" w14:textId="6D818434" w:rsidR="00CA7504" w:rsidRDefault="00CA7504" w:rsidP="00CA7504">
            <w:pPr>
              <w:pStyle w:val="Corpsdetexte"/>
              <w:numPr>
                <w:ilvl w:val="0"/>
                <w:numId w:val="28"/>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Louer</w:t>
            </w:r>
            <w:r w:rsidR="001F42AA">
              <w:rPr>
                <w:sz w:val="18"/>
              </w:rPr>
              <w:t xml:space="preserve"> </w:t>
            </w:r>
            <w:r>
              <w:rPr>
                <w:sz w:val="18"/>
              </w:rPr>
              <w:t>»</w:t>
            </w:r>
          </w:p>
          <w:p w14:paraId="5D9F656E" w14:textId="5892EDE7" w:rsidR="00CA7504" w:rsidRDefault="00CA7504" w:rsidP="0086496A">
            <w:pPr>
              <w:pStyle w:val="Corpsdetexte"/>
              <w:numPr>
                <w:ilvl w:val="0"/>
                <w:numId w:val="28"/>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et une date de fin</w:t>
            </w:r>
          </w:p>
          <w:p w14:paraId="58EC9645" w14:textId="77777777" w:rsidR="00CA7504"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74DBD4C" w14:textId="26BCF79A" w:rsidR="00CA7504" w:rsidRPr="00DE11A9"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enregistre la location</w:t>
            </w:r>
          </w:p>
        </w:tc>
      </w:tr>
      <w:tr w:rsidR="00CA7504" w:rsidRPr="00B33D60" w14:paraId="61C0F8F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7DB940A" w14:textId="77777777" w:rsidR="00CA7504" w:rsidRPr="00B33D60" w:rsidRDefault="00CA7504" w:rsidP="00CA1854">
            <w:pPr>
              <w:pStyle w:val="Corpsdetexte"/>
              <w:jc w:val="center"/>
              <w:rPr>
                <w:sz w:val="18"/>
              </w:rPr>
            </w:pPr>
            <w:r w:rsidRPr="00B33D60">
              <w:rPr>
                <w:sz w:val="18"/>
              </w:rPr>
              <w:t>Flux secondaire</w:t>
            </w:r>
          </w:p>
        </w:tc>
        <w:tc>
          <w:tcPr>
            <w:tcW w:w="7797" w:type="dxa"/>
          </w:tcPr>
          <w:p w14:paraId="2DCB0D10" w14:textId="6D1FE5BF" w:rsidR="00CA7504" w:rsidRPr="00B33D60" w:rsidRDefault="00CA750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reçue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2A3F2058" w14:textId="72701758" w:rsidR="00BF1A51" w:rsidRDefault="00BF1A51" w:rsidP="00BF1A51">
      <w:pPr>
        <w:pStyle w:val="Lgende"/>
        <w:keepNext/>
      </w:pPr>
      <w:bookmarkStart w:id="68" w:name="_Toc523479723"/>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6</w:t>
      </w:r>
      <w:r w:rsidR="00CA1854">
        <w:rPr>
          <w:noProof/>
        </w:rPr>
        <w:fldChar w:fldCharType="end"/>
      </w:r>
      <w:r>
        <w:t xml:space="preserve"> - Use-case "Supprimer une location"</w:t>
      </w:r>
      <w:bookmarkEnd w:id="68"/>
    </w:p>
    <w:tbl>
      <w:tblPr>
        <w:tblStyle w:val="TableauGrille5Fonc-Accentuation3"/>
        <w:tblW w:w="9782" w:type="dxa"/>
        <w:tblInd w:w="-459" w:type="dxa"/>
        <w:tblLook w:val="04A0" w:firstRow="1" w:lastRow="0" w:firstColumn="1" w:lastColumn="0" w:noHBand="0" w:noVBand="1"/>
      </w:tblPr>
      <w:tblGrid>
        <w:gridCol w:w="1985"/>
        <w:gridCol w:w="7797"/>
      </w:tblGrid>
      <w:tr w:rsidR="00BF1A51" w:rsidRPr="009E364D" w14:paraId="2926CA73"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D9F3AFA" w14:textId="77777777" w:rsidR="00BF1A51" w:rsidRPr="00B33D60" w:rsidRDefault="00BF1A51" w:rsidP="00CA1854">
            <w:pPr>
              <w:pStyle w:val="Corpsdetexte"/>
              <w:jc w:val="center"/>
              <w:rPr>
                <w:sz w:val="18"/>
              </w:rPr>
            </w:pPr>
            <w:r w:rsidRPr="00B33D60">
              <w:rPr>
                <w:sz w:val="18"/>
              </w:rPr>
              <w:t>Nom</w:t>
            </w:r>
          </w:p>
        </w:tc>
        <w:tc>
          <w:tcPr>
            <w:tcW w:w="7797" w:type="dxa"/>
          </w:tcPr>
          <w:p w14:paraId="20A65C11" w14:textId="77777777" w:rsidR="00BF1A51" w:rsidRPr="00BF1A51" w:rsidRDefault="00BF1A51"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BF1A51">
              <w:rPr>
                <w:color w:val="auto"/>
                <w:sz w:val="18"/>
              </w:rPr>
              <w:t>Supprimer une location</w:t>
            </w:r>
          </w:p>
        </w:tc>
      </w:tr>
      <w:tr w:rsidR="00BF1A51" w:rsidRPr="00B33D60" w14:paraId="7432D13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0316230" w14:textId="77777777" w:rsidR="00BF1A51" w:rsidRPr="00B33D60" w:rsidRDefault="00BF1A51" w:rsidP="00CA1854">
            <w:pPr>
              <w:pStyle w:val="Corpsdetexte"/>
              <w:jc w:val="center"/>
              <w:rPr>
                <w:sz w:val="18"/>
              </w:rPr>
            </w:pPr>
            <w:r w:rsidRPr="00B33D60">
              <w:rPr>
                <w:sz w:val="18"/>
              </w:rPr>
              <w:t>Acteurs</w:t>
            </w:r>
          </w:p>
        </w:tc>
        <w:tc>
          <w:tcPr>
            <w:tcW w:w="7797" w:type="dxa"/>
          </w:tcPr>
          <w:p w14:paraId="11909F10" w14:textId="77777777"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BF1A51" w:rsidRPr="00B33D60" w14:paraId="782ABAC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C9067B2" w14:textId="77777777" w:rsidR="00BF1A51" w:rsidRPr="00B33D60" w:rsidRDefault="00BF1A51" w:rsidP="00CA1854">
            <w:pPr>
              <w:pStyle w:val="Corpsdetexte"/>
              <w:jc w:val="center"/>
              <w:rPr>
                <w:sz w:val="18"/>
              </w:rPr>
            </w:pPr>
            <w:r w:rsidRPr="00B33D60">
              <w:rPr>
                <w:sz w:val="18"/>
              </w:rPr>
              <w:t>Déclencheur</w:t>
            </w:r>
          </w:p>
        </w:tc>
        <w:tc>
          <w:tcPr>
            <w:tcW w:w="7797" w:type="dxa"/>
          </w:tcPr>
          <w:p w14:paraId="2AE6ED4F" w14:textId="691DA9FA" w:rsidR="00BF1A51" w:rsidRPr="00B33D60" w:rsidRDefault="00BF1A51"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E72C21">
              <w:rPr>
                <w:sz w:val="18"/>
              </w:rPr>
              <w:t xml:space="preserve"> </w:t>
            </w:r>
            <w:r>
              <w:rPr>
                <w:sz w:val="18"/>
              </w:rPr>
              <w:t>Supprimer la location</w:t>
            </w:r>
            <w:r w:rsidR="00E72C21">
              <w:rPr>
                <w:sz w:val="18"/>
              </w:rPr>
              <w:t xml:space="preserve"> </w:t>
            </w:r>
            <w:r>
              <w:rPr>
                <w:sz w:val="18"/>
              </w:rPr>
              <w:t>»</w:t>
            </w:r>
          </w:p>
        </w:tc>
      </w:tr>
      <w:tr w:rsidR="00BF1A51" w:rsidRPr="00B33D60" w14:paraId="277E23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4C3E49" w14:textId="6DDE6B56" w:rsidR="00BF1A51" w:rsidRPr="00B33D60" w:rsidRDefault="00457039" w:rsidP="00CA1854">
            <w:pPr>
              <w:pStyle w:val="Corpsdetexte"/>
              <w:jc w:val="center"/>
              <w:rPr>
                <w:sz w:val="18"/>
              </w:rPr>
            </w:pPr>
            <w:r w:rsidRPr="00B33D60">
              <w:rPr>
                <w:sz w:val="18"/>
              </w:rPr>
              <w:t>Préconditions</w:t>
            </w:r>
          </w:p>
        </w:tc>
        <w:tc>
          <w:tcPr>
            <w:tcW w:w="7797" w:type="dxa"/>
          </w:tcPr>
          <w:p w14:paraId="79FE2FD6" w14:textId="1AD7E39C"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location et est authentifié (use-case « Se connecter »)</w:t>
            </w:r>
          </w:p>
        </w:tc>
      </w:tr>
      <w:tr w:rsidR="00BF1A51" w:rsidRPr="00DE11A9" w14:paraId="0006005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2D1A0C90" w14:textId="77777777" w:rsidR="00BF1A51" w:rsidRPr="00B33D60" w:rsidRDefault="00BF1A51" w:rsidP="00CA1854">
            <w:pPr>
              <w:pStyle w:val="Corpsdetexte"/>
              <w:jc w:val="center"/>
              <w:rPr>
                <w:sz w:val="18"/>
              </w:rPr>
            </w:pPr>
            <w:r w:rsidRPr="00B33D60">
              <w:rPr>
                <w:sz w:val="18"/>
              </w:rPr>
              <w:t>Flux principale</w:t>
            </w:r>
          </w:p>
        </w:tc>
        <w:tc>
          <w:tcPr>
            <w:tcW w:w="7797" w:type="dxa"/>
          </w:tcPr>
          <w:p w14:paraId="5B60B565" w14:textId="320EC851" w:rsidR="00BF1A51" w:rsidRDefault="00BF1A51" w:rsidP="00BF1A51">
            <w:pPr>
              <w:pStyle w:val="Corpsdetexte"/>
              <w:numPr>
                <w:ilvl w:val="0"/>
                <w:numId w:val="29"/>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location</w:t>
            </w:r>
            <w:r w:rsidR="00E72C21">
              <w:rPr>
                <w:sz w:val="18"/>
              </w:rPr>
              <w:t xml:space="preserve"> </w:t>
            </w:r>
            <w:r>
              <w:rPr>
                <w:sz w:val="18"/>
              </w:rPr>
              <w:t>»</w:t>
            </w:r>
          </w:p>
          <w:p w14:paraId="4792D209" w14:textId="322373F6" w:rsidR="00982A12" w:rsidRDefault="00982A12" w:rsidP="00982A12">
            <w:pPr>
              <w:pStyle w:val="Corpsdetexte"/>
              <w:numPr>
                <w:ilvl w:val="0"/>
                <w:numId w:val="29"/>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D91DE33" w14:textId="3B79B7B3" w:rsidR="00BF1A51" w:rsidRPr="00BF1A51" w:rsidRDefault="00BF1A51" w:rsidP="00BF1A51">
            <w:pPr>
              <w:pStyle w:val="Corpsdetexte"/>
              <w:numPr>
                <w:ilvl w:val="0"/>
                <w:numId w:val="29"/>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location</w:t>
            </w:r>
          </w:p>
        </w:tc>
      </w:tr>
      <w:tr w:rsidR="00BF1A51" w:rsidRPr="00B33D60" w14:paraId="51CCBD8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475A08" w14:textId="77777777" w:rsidR="00BF1A51" w:rsidRPr="00B33D60" w:rsidRDefault="00BF1A51" w:rsidP="00CA1854">
            <w:pPr>
              <w:pStyle w:val="Corpsdetexte"/>
              <w:jc w:val="center"/>
              <w:rPr>
                <w:sz w:val="18"/>
              </w:rPr>
            </w:pPr>
            <w:r w:rsidRPr="00B33D60">
              <w:rPr>
                <w:sz w:val="18"/>
              </w:rPr>
              <w:t>Flux secondaire</w:t>
            </w:r>
          </w:p>
        </w:tc>
        <w:tc>
          <w:tcPr>
            <w:tcW w:w="7797" w:type="dxa"/>
          </w:tcPr>
          <w:p w14:paraId="29558B46" w14:textId="4E6D739C" w:rsidR="00BF1A51" w:rsidRPr="00B33D60" w:rsidRDefault="00BF1A51"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982A12">
              <w:rPr>
                <w:sz w:val="18"/>
              </w:rPr>
              <w:t xml:space="preserve"> 2.1 L’utilisateur s’est trompé</w:t>
            </w:r>
            <w:r w:rsidR="00982A12">
              <w:rPr>
                <w:sz w:val="18"/>
              </w:rPr>
              <w:br/>
            </w:r>
            <w:r w:rsidR="00982A12">
              <w:rPr>
                <w:sz w:val="18"/>
              </w:rPr>
              <w:tab/>
              <w:t>2.1.1 Retour au Flux N° 1</w:t>
            </w:r>
            <w:r w:rsidR="00982A12">
              <w:rPr>
                <w:sz w:val="18"/>
              </w:rPr>
              <w:br/>
              <w:t xml:space="preserve">  2.2 L’utilisateur veut supprimer la location</w:t>
            </w:r>
            <w:r w:rsidR="00982A12">
              <w:rPr>
                <w:sz w:val="18"/>
              </w:rPr>
              <w:br/>
            </w:r>
            <w:r w:rsidR="00982A12">
              <w:rPr>
                <w:sz w:val="18"/>
              </w:rPr>
              <w:tab/>
              <w:t>2.2.1 Retour au flux N° 3</w:t>
            </w:r>
          </w:p>
        </w:tc>
      </w:tr>
    </w:tbl>
    <w:p w14:paraId="411635EB" w14:textId="5E2909B5" w:rsidR="00BF1A51" w:rsidRDefault="00BF1A51" w:rsidP="00B33D60">
      <w:pPr>
        <w:pStyle w:val="Corpsdetexte"/>
      </w:pPr>
    </w:p>
    <w:p w14:paraId="714FECDF" w14:textId="3C50E9C4" w:rsidR="00982A12" w:rsidRDefault="00982A12" w:rsidP="00982A12">
      <w:pPr>
        <w:pStyle w:val="Lgende"/>
        <w:keepNext/>
      </w:pPr>
      <w:bookmarkStart w:id="69" w:name="_Toc523479724"/>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7</w:t>
      </w:r>
      <w:r w:rsidR="00CA1854">
        <w:rPr>
          <w:noProof/>
        </w:rPr>
        <w:fldChar w:fldCharType="end"/>
      </w:r>
      <w:r>
        <w:t>- Use-case "Supprimer une place de parking"</w:t>
      </w:r>
      <w:bookmarkEnd w:id="69"/>
    </w:p>
    <w:tbl>
      <w:tblPr>
        <w:tblStyle w:val="TableauGrille5Fonc-Accentuation3"/>
        <w:tblW w:w="9782" w:type="dxa"/>
        <w:tblInd w:w="-459" w:type="dxa"/>
        <w:tblLook w:val="04A0" w:firstRow="1" w:lastRow="0" w:firstColumn="1" w:lastColumn="0" w:noHBand="0" w:noVBand="1"/>
      </w:tblPr>
      <w:tblGrid>
        <w:gridCol w:w="1985"/>
        <w:gridCol w:w="7797"/>
      </w:tblGrid>
      <w:tr w:rsidR="00982A12" w:rsidRPr="00BF1A51" w14:paraId="37FD90E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8486138" w14:textId="77777777" w:rsidR="00982A12" w:rsidRPr="00B33D60" w:rsidRDefault="00982A12" w:rsidP="00CA1854">
            <w:pPr>
              <w:pStyle w:val="Corpsdetexte"/>
              <w:jc w:val="center"/>
              <w:rPr>
                <w:sz w:val="18"/>
              </w:rPr>
            </w:pPr>
            <w:r w:rsidRPr="00B33D60">
              <w:rPr>
                <w:sz w:val="18"/>
              </w:rPr>
              <w:t>Nom</w:t>
            </w:r>
          </w:p>
        </w:tc>
        <w:tc>
          <w:tcPr>
            <w:tcW w:w="7797" w:type="dxa"/>
          </w:tcPr>
          <w:p w14:paraId="6BC6782F" w14:textId="45AC8165" w:rsidR="00982A12" w:rsidRPr="00BF1A51" w:rsidRDefault="00982A12"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e place de parking</w:t>
            </w:r>
          </w:p>
        </w:tc>
      </w:tr>
      <w:tr w:rsidR="00982A12" w:rsidRPr="00B33D60" w14:paraId="31B9F61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AD6C4D" w14:textId="77777777" w:rsidR="00982A12" w:rsidRPr="00B33D60" w:rsidRDefault="00982A12" w:rsidP="00CA1854">
            <w:pPr>
              <w:pStyle w:val="Corpsdetexte"/>
              <w:jc w:val="center"/>
              <w:rPr>
                <w:sz w:val="18"/>
              </w:rPr>
            </w:pPr>
            <w:r w:rsidRPr="00B33D60">
              <w:rPr>
                <w:sz w:val="18"/>
              </w:rPr>
              <w:t>Acteurs</w:t>
            </w:r>
          </w:p>
        </w:tc>
        <w:tc>
          <w:tcPr>
            <w:tcW w:w="7797" w:type="dxa"/>
          </w:tcPr>
          <w:p w14:paraId="39209326" w14:textId="77777777"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982A12" w:rsidRPr="00B33D60" w14:paraId="66154A2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622AFAA" w14:textId="77777777" w:rsidR="00982A12" w:rsidRPr="00B33D60" w:rsidRDefault="00982A12" w:rsidP="00CA1854">
            <w:pPr>
              <w:pStyle w:val="Corpsdetexte"/>
              <w:jc w:val="center"/>
              <w:rPr>
                <w:sz w:val="18"/>
              </w:rPr>
            </w:pPr>
            <w:r w:rsidRPr="00B33D60">
              <w:rPr>
                <w:sz w:val="18"/>
              </w:rPr>
              <w:t>Déclencheur</w:t>
            </w:r>
          </w:p>
        </w:tc>
        <w:tc>
          <w:tcPr>
            <w:tcW w:w="7797" w:type="dxa"/>
          </w:tcPr>
          <w:p w14:paraId="3BB9E865" w14:textId="3423886B" w:rsidR="00982A12" w:rsidRPr="00B33D60" w:rsidRDefault="00982A12"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217774">
              <w:rPr>
                <w:sz w:val="18"/>
              </w:rPr>
              <w:t xml:space="preserve"> </w:t>
            </w:r>
            <w:r>
              <w:rPr>
                <w:sz w:val="18"/>
              </w:rPr>
              <w:t>Supprimer la place</w:t>
            </w:r>
            <w:r w:rsidR="00217774">
              <w:rPr>
                <w:sz w:val="18"/>
              </w:rPr>
              <w:t xml:space="preserve"> </w:t>
            </w:r>
            <w:r>
              <w:rPr>
                <w:sz w:val="18"/>
              </w:rPr>
              <w:t>»</w:t>
            </w:r>
          </w:p>
        </w:tc>
      </w:tr>
      <w:tr w:rsidR="00982A12" w:rsidRPr="00B33D60" w14:paraId="4595517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CA7D61" w14:textId="14ED2E60" w:rsidR="00982A12" w:rsidRPr="00B33D60" w:rsidRDefault="00457039" w:rsidP="00CA1854">
            <w:pPr>
              <w:pStyle w:val="Corpsdetexte"/>
              <w:jc w:val="center"/>
              <w:rPr>
                <w:sz w:val="18"/>
              </w:rPr>
            </w:pPr>
            <w:r w:rsidRPr="00B33D60">
              <w:rPr>
                <w:sz w:val="18"/>
              </w:rPr>
              <w:t>Préconditions</w:t>
            </w:r>
          </w:p>
        </w:tc>
        <w:tc>
          <w:tcPr>
            <w:tcW w:w="7797" w:type="dxa"/>
          </w:tcPr>
          <w:p w14:paraId="4838C974" w14:textId="640514DC"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982A12" w:rsidRPr="00BF1A51" w14:paraId="536C6DCB"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C631268" w14:textId="77777777" w:rsidR="00982A12" w:rsidRPr="00B33D60" w:rsidRDefault="00982A12" w:rsidP="00CA1854">
            <w:pPr>
              <w:pStyle w:val="Corpsdetexte"/>
              <w:jc w:val="center"/>
              <w:rPr>
                <w:sz w:val="18"/>
              </w:rPr>
            </w:pPr>
            <w:r w:rsidRPr="00B33D60">
              <w:rPr>
                <w:sz w:val="18"/>
              </w:rPr>
              <w:t>Flux principale</w:t>
            </w:r>
          </w:p>
        </w:tc>
        <w:tc>
          <w:tcPr>
            <w:tcW w:w="7797" w:type="dxa"/>
          </w:tcPr>
          <w:p w14:paraId="4FC5E0E5" w14:textId="52353009" w:rsidR="00982A12" w:rsidRDefault="00982A12" w:rsidP="00982A12">
            <w:pPr>
              <w:pStyle w:val="Corpsdetexte"/>
              <w:numPr>
                <w:ilvl w:val="0"/>
                <w:numId w:val="30"/>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place</w:t>
            </w:r>
            <w:r w:rsidR="00217774">
              <w:rPr>
                <w:sz w:val="18"/>
              </w:rPr>
              <w:t xml:space="preserve"> </w:t>
            </w:r>
            <w:r>
              <w:rPr>
                <w:sz w:val="18"/>
              </w:rPr>
              <w:t>»</w:t>
            </w:r>
          </w:p>
          <w:p w14:paraId="250ADB4B" w14:textId="49509AF6" w:rsidR="00982A12" w:rsidRDefault="00982A12" w:rsidP="00982A12">
            <w:pPr>
              <w:pStyle w:val="Corpsdetexte"/>
              <w:numPr>
                <w:ilvl w:val="0"/>
                <w:numId w:val="30"/>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51851C" w14:textId="1662C568" w:rsidR="00982A12" w:rsidRPr="00BF1A51" w:rsidRDefault="00982A12" w:rsidP="00982A12">
            <w:pPr>
              <w:pStyle w:val="Corpsdetexte"/>
              <w:numPr>
                <w:ilvl w:val="0"/>
                <w:numId w:val="30"/>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place</w:t>
            </w:r>
          </w:p>
        </w:tc>
      </w:tr>
      <w:tr w:rsidR="00982A12" w:rsidRPr="00B33D60" w14:paraId="3E7AFBF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BCF0DF" w14:textId="77777777" w:rsidR="00982A12" w:rsidRPr="00B33D60" w:rsidRDefault="00982A12" w:rsidP="00CA1854">
            <w:pPr>
              <w:pStyle w:val="Corpsdetexte"/>
              <w:jc w:val="center"/>
              <w:rPr>
                <w:sz w:val="18"/>
              </w:rPr>
            </w:pPr>
            <w:r w:rsidRPr="00B33D60">
              <w:rPr>
                <w:sz w:val="18"/>
              </w:rPr>
              <w:t>Flux secondaire</w:t>
            </w:r>
          </w:p>
        </w:tc>
        <w:tc>
          <w:tcPr>
            <w:tcW w:w="7797" w:type="dxa"/>
          </w:tcPr>
          <w:p w14:paraId="4871529C" w14:textId="2792C665" w:rsidR="00982A12" w:rsidRPr="00B33D60" w:rsidRDefault="00982A12"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s’est trompé</w:t>
            </w:r>
            <w:r>
              <w:rPr>
                <w:sz w:val="18"/>
              </w:rPr>
              <w:br/>
            </w:r>
            <w:r>
              <w:rPr>
                <w:sz w:val="18"/>
              </w:rPr>
              <w:tab/>
              <w:t>2.1.1 Retour au Flux N° 1</w:t>
            </w:r>
            <w:r>
              <w:rPr>
                <w:sz w:val="18"/>
              </w:rPr>
              <w:br/>
              <w:t xml:space="preserve">  2.2 L’utilisateur veut supprimer la place</w:t>
            </w:r>
            <w:r>
              <w:rPr>
                <w:sz w:val="18"/>
              </w:rPr>
              <w:br/>
            </w:r>
            <w:r>
              <w:rPr>
                <w:sz w:val="18"/>
              </w:rPr>
              <w:tab/>
              <w:t>2.2.1 Retour au flux N° 3</w:t>
            </w:r>
          </w:p>
        </w:tc>
      </w:tr>
    </w:tbl>
    <w:p w14:paraId="48889016" w14:textId="140C0D79" w:rsidR="00845AB4" w:rsidRDefault="00845AB4" w:rsidP="00B33D60">
      <w:pPr>
        <w:pStyle w:val="Corpsdetexte"/>
      </w:pPr>
    </w:p>
    <w:p w14:paraId="11A0A8C9" w14:textId="470BF558" w:rsidR="00845AB4" w:rsidRDefault="00845AB4" w:rsidP="00B33D60">
      <w:pPr>
        <w:pStyle w:val="Corpsdetexte"/>
      </w:pPr>
      <w:r>
        <w:br w:type="page"/>
      </w:r>
    </w:p>
    <w:p w14:paraId="5DB77139" w14:textId="680B4A28" w:rsidR="00845AB4" w:rsidRDefault="00845AB4" w:rsidP="00845AB4">
      <w:pPr>
        <w:pStyle w:val="Lgende"/>
        <w:keepNext/>
      </w:pPr>
      <w:bookmarkStart w:id="70" w:name="_Toc523479725"/>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8</w:t>
      </w:r>
      <w:r w:rsidR="00CA1854">
        <w:rPr>
          <w:noProof/>
        </w:rPr>
        <w:fldChar w:fldCharType="end"/>
      </w:r>
      <w:r>
        <w:t xml:space="preserve"> - Use-case "Modifier une place de parking"</w:t>
      </w:r>
      <w:bookmarkEnd w:id="70"/>
    </w:p>
    <w:tbl>
      <w:tblPr>
        <w:tblStyle w:val="TableauGrille5Fonc-Accentuation3"/>
        <w:tblW w:w="9782" w:type="dxa"/>
        <w:tblInd w:w="-459" w:type="dxa"/>
        <w:tblLook w:val="04A0" w:firstRow="1" w:lastRow="0" w:firstColumn="1" w:lastColumn="0" w:noHBand="0" w:noVBand="1"/>
      </w:tblPr>
      <w:tblGrid>
        <w:gridCol w:w="1985"/>
        <w:gridCol w:w="7797"/>
      </w:tblGrid>
      <w:tr w:rsidR="00845AB4" w:rsidRPr="00BF1A51" w14:paraId="383CC4E6"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B919B4B" w14:textId="77777777" w:rsidR="00845AB4" w:rsidRPr="00B33D60" w:rsidRDefault="00845AB4" w:rsidP="00CA1854">
            <w:pPr>
              <w:pStyle w:val="Corpsdetexte"/>
              <w:jc w:val="center"/>
              <w:rPr>
                <w:sz w:val="18"/>
              </w:rPr>
            </w:pPr>
            <w:r w:rsidRPr="00B33D60">
              <w:rPr>
                <w:sz w:val="18"/>
              </w:rPr>
              <w:t>Nom</w:t>
            </w:r>
          </w:p>
        </w:tc>
        <w:tc>
          <w:tcPr>
            <w:tcW w:w="7797" w:type="dxa"/>
          </w:tcPr>
          <w:p w14:paraId="6BFF3262" w14:textId="654CE7CF" w:rsidR="00845AB4" w:rsidRPr="00BF1A51" w:rsidRDefault="00845AB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une place de parking</w:t>
            </w:r>
          </w:p>
        </w:tc>
      </w:tr>
      <w:tr w:rsidR="00845AB4" w:rsidRPr="00B33D60" w14:paraId="0E25040E"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E5A8998" w14:textId="77777777" w:rsidR="00845AB4" w:rsidRPr="00B33D60" w:rsidRDefault="00845AB4" w:rsidP="00CA1854">
            <w:pPr>
              <w:pStyle w:val="Corpsdetexte"/>
              <w:jc w:val="center"/>
              <w:rPr>
                <w:sz w:val="18"/>
              </w:rPr>
            </w:pPr>
            <w:r w:rsidRPr="00B33D60">
              <w:rPr>
                <w:sz w:val="18"/>
              </w:rPr>
              <w:t>Acteurs</w:t>
            </w:r>
          </w:p>
        </w:tc>
        <w:tc>
          <w:tcPr>
            <w:tcW w:w="7797" w:type="dxa"/>
          </w:tcPr>
          <w:p w14:paraId="425D3E1F"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845AB4" w:rsidRPr="00B33D60" w14:paraId="4724424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D1949EE" w14:textId="77777777" w:rsidR="00845AB4" w:rsidRPr="00B33D60" w:rsidRDefault="00845AB4" w:rsidP="00CA1854">
            <w:pPr>
              <w:pStyle w:val="Corpsdetexte"/>
              <w:jc w:val="center"/>
              <w:rPr>
                <w:sz w:val="18"/>
              </w:rPr>
            </w:pPr>
            <w:r w:rsidRPr="00B33D60">
              <w:rPr>
                <w:sz w:val="18"/>
              </w:rPr>
              <w:t>Déclencheur</w:t>
            </w:r>
          </w:p>
        </w:tc>
        <w:tc>
          <w:tcPr>
            <w:tcW w:w="7797" w:type="dxa"/>
          </w:tcPr>
          <w:p w14:paraId="0E35F5D2" w14:textId="2B33D3EC" w:rsidR="00845AB4" w:rsidRPr="00B33D60" w:rsidRDefault="00845AB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5179A4">
              <w:rPr>
                <w:sz w:val="18"/>
              </w:rPr>
              <w:t xml:space="preserve"> </w:t>
            </w:r>
            <w:r>
              <w:rPr>
                <w:sz w:val="18"/>
              </w:rPr>
              <w:t>Modifier la place</w:t>
            </w:r>
            <w:r w:rsidR="005179A4">
              <w:rPr>
                <w:sz w:val="18"/>
              </w:rPr>
              <w:t xml:space="preserve"> </w:t>
            </w:r>
            <w:r>
              <w:rPr>
                <w:sz w:val="18"/>
              </w:rPr>
              <w:t>»</w:t>
            </w:r>
          </w:p>
        </w:tc>
      </w:tr>
      <w:tr w:rsidR="00845AB4" w:rsidRPr="00B33D60" w14:paraId="44F5259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50F27C2" w14:textId="537B94D7" w:rsidR="00845AB4" w:rsidRPr="00B33D60" w:rsidRDefault="00457039" w:rsidP="00CA1854">
            <w:pPr>
              <w:pStyle w:val="Corpsdetexte"/>
              <w:jc w:val="center"/>
              <w:rPr>
                <w:sz w:val="18"/>
              </w:rPr>
            </w:pPr>
            <w:r w:rsidRPr="00B33D60">
              <w:rPr>
                <w:sz w:val="18"/>
              </w:rPr>
              <w:t>Préconditions</w:t>
            </w:r>
          </w:p>
        </w:tc>
        <w:tc>
          <w:tcPr>
            <w:tcW w:w="7797" w:type="dxa"/>
          </w:tcPr>
          <w:p w14:paraId="41751D63"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845AB4" w:rsidRPr="00BF1A51" w14:paraId="4DD9EBBE"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B1299E" w14:textId="77777777" w:rsidR="00845AB4" w:rsidRPr="00B33D60" w:rsidRDefault="00845AB4" w:rsidP="00CA1854">
            <w:pPr>
              <w:pStyle w:val="Corpsdetexte"/>
              <w:jc w:val="center"/>
              <w:rPr>
                <w:sz w:val="18"/>
              </w:rPr>
            </w:pPr>
            <w:r w:rsidRPr="00B33D60">
              <w:rPr>
                <w:sz w:val="18"/>
              </w:rPr>
              <w:t>Flux principale</w:t>
            </w:r>
          </w:p>
        </w:tc>
        <w:tc>
          <w:tcPr>
            <w:tcW w:w="7797" w:type="dxa"/>
          </w:tcPr>
          <w:p w14:paraId="2696589C" w14:textId="7E55CAB7" w:rsidR="00845AB4" w:rsidRDefault="00845AB4" w:rsidP="00845AB4">
            <w:pPr>
              <w:pStyle w:val="Corpsdetexte"/>
              <w:numPr>
                <w:ilvl w:val="0"/>
                <w:numId w:val="31"/>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 la place</w:t>
            </w:r>
            <w:r w:rsidR="005179A4">
              <w:rPr>
                <w:sz w:val="18"/>
              </w:rPr>
              <w:t xml:space="preserve"> </w:t>
            </w:r>
            <w:r>
              <w:rPr>
                <w:sz w:val="18"/>
              </w:rPr>
              <w:t>»</w:t>
            </w:r>
          </w:p>
          <w:p w14:paraId="39A5F20A" w14:textId="3DD40B2A" w:rsidR="00845AB4" w:rsidRP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6337D155" w14:textId="77777777" w:rsid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464B326A" w14:textId="1629F8BB" w:rsidR="00845AB4" w:rsidRPr="00BF1A51"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a place avec les nouvelles données</w:t>
            </w:r>
          </w:p>
        </w:tc>
      </w:tr>
      <w:tr w:rsidR="00845AB4" w:rsidRPr="00B33D60" w14:paraId="0C35D1F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C35ACB1" w14:textId="77777777" w:rsidR="00845AB4" w:rsidRPr="00B33D60" w:rsidRDefault="00845AB4" w:rsidP="00CA1854">
            <w:pPr>
              <w:pStyle w:val="Corpsdetexte"/>
              <w:jc w:val="center"/>
              <w:rPr>
                <w:sz w:val="18"/>
              </w:rPr>
            </w:pPr>
            <w:r w:rsidRPr="00B33D60">
              <w:rPr>
                <w:sz w:val="18"/>
              </w:rPr>
              <w:t>Flux secondaire</w:t>
            </w:r>
          </w:p>
        </w:tc>
        <w:tc>
          <w:tcPr>
            <w:tcW w:w="7797" w:type="dxa"/>
          </w:tcPr>
          <w:p w14:paraId="722EE5E1" w14:textId="6710406B" w:rsidR="00845AB4" w:rsidRPr="00B33D60" w:rsidRDefault="00845AB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w:t>
            </w:r>
            <w:r w:rsidR="00D84502">
              <w:rPr>
                <w:sz w:val="18"/>
              </w:rPr>
              <w:t>s</w:t>
            </w:r>
            <w:r>
              <w:rPr>
                <w:sz w:val="18"/>
              </w:rPr>
              <w:t>’est trompé</w:t>
            </w:r>
            <w:r>
              <w:rPr>
                <w:sz w:val="18"/>
              </w:rPr>
              <w:br/>
            </w:r>
            <w:r>
              <w:rPr>
                <w:sz w:val="18"/>
              </w:rPr>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p>
        </w:tc>
      </w:tr>
    </w:tbl>
    <w:p w14:paraId="1ED279A6" w14:textId="77777777" w:rsidR="00845AB4" w:rsidRDefault="00845AB4" w:rsidP="00B33D60">
      <w:pPr>
        <w:pStyle w:val="Corpsdetexte"/>
      </w:pPr>
    </w:p>
    <w:p w14:paraId="650E9C25" w14:textId="1549FA2C" w:rsidR="00AE2FEA" w:rsidRDefault="00AE2FEA" w:rsidP="00AE2FEA">
      <w:pPr>
        <w:pStyle w:val="Lgende"/>
        <w:keepNext/>
      </w:pPr>
      <w:bookmarkStart w:id="71" w:name="_Toc523479726"/>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9</w:t>
      </w:r>
      <w:r w:rsidR="00CA1854">
        <w:rPr>
          <w:noProof/>
        </w:rPr>
        <w:fldChar w:fldCharType="end"/>
      </w:r>
      <w:r>
        <w:t xml:space="preserve"> - Use-case "Modifier les informations de son compte »</w:t>
      </w:r>
      <w:bookmarkEnd w:id="71"/>
    </w:p>
    <w:tbl>
      <w:tblPr>
        <w:tblStyle w:val="TableauGrille5Fonc-Accentuation3"/>
        <w:tblW w:w="9782" w:type="dxa"/>
        <w:tblInd w:w="-459" w:type="dxa"/>
        <w:tblLook w:val="04A0" w:firstRow="1" w:lastRow="0" w:firstColumn="1" w:lastColumn="0" w:noHBand="0" w:noVBand="1"/>
      </w:tblPr>
      <w:tblGrid>
        <w:gridCol w:w="1985"/>
        <w:gridCol w:w="7797"/>
      </w:tblGrid>
      <w:tr w:rsidR="00AE2FEA" w:rsidRPr="00BF1A51" w14:paraId="6A890737"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814EBDB" w14:textId="77777777" w:rsidR="00AE2FEA" w:rsidRPr="00B33D60" w:rsidRDefault="00AE2FEA" w:rsidP="00CA1854">
            <w:pPr>
              <w:pStyle w:val="Corpsdetexte"/>
              <w:jc w:val="center"/>
              <w:rPr>
                <w:sz w:val="18"/>
              </w:rPr>
            </w:pPr>
            <w:r w:rsidRPr="00B33D60">
              <w:rPr>
                <w:sz w:val="18"/>
              </w:rPr>
              <w:t>Nom</w:t>
            </w:r>
          </w:p>
        </w:tc>
        <w:tc>
          <w:tcPr>
            <w:tcW w:w="7797" w:type="dxa"/>
          </w:tcPr>
          <w:p w14:paraId="75A8DF3C" w14:textId="290624CA" w:rsidR="00AE2FEA" w:rsidRPr="00BF1A51" w:rsidRDefault="00AE2FEA"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les informations de son compte</w:t>
            </w:r>
          </w:p>
        </w:tc>
      </w:tr>
      <w:tr w:rsidR="00AE2FEA" w:rsidRPr="00B33D60" w14:paraId="34ED153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E6C417" w14:textId="77777777" w:rsidR="00AE2FEA" w:rsidRPr="00B33D60" w:rsidRDefault="00AE2FEA" w:rsidP="00CA1854">
            <w:pPr>
              <w:pStyle w:val="Corpsdetexte"/>
              <w:jc w:val="center"/>
              <w:rPr>
                <w:sz w:val="18"/>
              </w:rPr>
            </w:pPr>
            <w:r w:rsidRPr="00B33D60">
              <w:rPr>
                <w:sz w:val="18"/>
              </w:rPr>
              <w:t>Acteurs</w:t>
            </w:r>
          </w:p>
        </w:tc>
        <w:tc>
          <w:tcPr>
            <w:tcW w:w="7797" w:type="dxa"/>
          </w:tcPr>
          <w:p w14:paraId="20FD6A8B" w14:textId="77777777"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AE2FEA" w:rsidRPr="00B33D60" w14:paraId="618AF3E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65393BC" w14:textId="77777777" w:rsidR="00AE2FEA" w:rsidRPr="00B33D60" w:rsidRDefault="00AE2FEA" w:rsidP="00CA1854">
            <w:pPr>
              <w:pStyle w:val="Corpsdetexte"/>
              <w:jc w:val="center"/>
              <w:rPr>
                <w:sz w:val="18"/>
              </w:rPr>
            </w:pPr>
            <w:r w:rsidRPr="00B33D60">
              <w:rPr>
                <w:sz w:val="18"/>
              </w:rPr>
              <w:t>Déclencheur</w:t>
            </w:r>
          </w:p>
        </w:tc>
        <w:tc>
          <w:tcPr>
            <w:tcW w:w="7797" w:type="dxa"/>
          </w:tcPr>
          <w:p w14:paraId="4F5741FA" w14:textId="3D2F0709" w:rsidR="00AE2FEA" w:rsidRPr="00B33D60" w:rsidRDefault="00AE2FEA"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9E747C">
              <w:rPr>
                <w:sz w:val="18"/>
              </w:rPr>
              <w:t xml:space="preserve"> </w:t>
            </w:r>
            <w:r>
              <w:rPr>
                <w:sz w:val="18"/>
              </w:rPr>
              <w:t>Modifier</w:t>
            </w:r>
            <w:r w:rsidR="009E747C">
              <w:rPr>
                <w:sz w:val="18"/>
              </w:rPr>
              <w:t xml:space="preserve"> </w:t>
            </w:r>
            <w:r>
              <w:rPr>
                <w:sz w:val="18"/>
              </w:rPr>
              <w:t>»</w:t>
            </w:r>
          </w:p>
        </w:tc>
      </w:tr>
      <w:tr w:rsidR="00AE2FEA" w:rsidRPr="00B33D60" w14:paraId="2798E8BB"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ABAD355" w14:textId="635828EF" w:rsidR="00AE2FEA" w:rsidRPr="00B33D60" w:rsidRDefault="00457039" w:rsidP="00CA1854">
            <w:pPr>
              <w:pStyle w:val="Corpsdetexte"/>
              <w:jc w:val="center"/>
              <w:rPr>
                <w:sz w:val="18"/>
              </w:rPr>
            </w:pPr>
            <w:r w:rsidRPr="00B33D60">
              <w:rPr>
                <w:sz w:val="18"/>
              </w:rPr>
              <w:t>Préconditions</w:t>
            </w:r>
          </w:p>
        </w:tc>
        <w:tc>
          <w:tcPr>
            <w:tcW w:w="7797" w:type="dxa"/>
          </w:tcPr>
          <w:p w14:paraId="5C4A407D" w14:textId="3A791741"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est son profil et est authentifié (use-case « Se connecter »)</w:t>
            </w:r>
          </w:p>
        </w:tc>
      </w:tr>
      <w:tr w:rsidR="00AE2FEA" w:rsidRPr="00BF1A51" w14:paraId="025703C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025284C" w14:textId="77777777" w:rsidR="00AE2FEA" w:rsidRPr="00B33D60" w:rsidRDefault="00AE2FEA" w:rsidP="00CA1854">
            <w:pPr>
              <w:pStyle w:val="Corpsdetexte"/>
              <w:jc w:val="center"/>
              <w:rPr>
                <w:sz w:val="18"/>
              </w:rPr>
            </w:pPr>
            <w:r w:rsidRPr="00B33D60">
              <w:rPr>
                <w:sz w:val="18"/>
              </w:rPr>
              <w:t>Flux principale</w:t>
            </w:r>
          </w:p>
        </w:tc>
        <w:tc>
          <w:tcPr>
            <w:tcW w:w="7797" w:type="dxa"/>
          </w:tcPr>
          <w:p w14:paraId="1C87C7B3" w14:textId="502DC4A0" w:rsidR="00AE2FEA" w:rsidRDefault="00AE2FEA" w:rsidP="00AE2FEA">
            <w:pPr>
              <w:pStyle w:val="Corpsdetexte"/>
              <w:numPr>
                <w:ilvl w:val="0"/>
                <w:numId w:val="32"/>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w:t>
            </w:r>
            <w:r w:rsidR="009E747C">
              <w:rPr>
                <w:sz w:val="18"/>
              </w:rPr>
              <w:t xml:space="preserve"> </w:t>
            </w:r>
            <w:r>
              <w:rPr>
                <w:sz w:val="18"/>
              </w:rPr>
              <w:t>»</w:t>
            </w:r>
          </w:p>
          <w:p w14:paraId="2004DA92" w14:textId="77777777" w:rsidR="00AE2FEA" w:rsidRPr="00845AB4"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41E3E2" w14:textId="77777777" w:rsidR="00AE2FEA"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7BD054ED" w14:textId="51DF726E" w:rsidR="00AE2FEA" w:rsidRPr="00BF1A51"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es informations de l’utilisateur</w:t>
            </w:r>
          </w:p>
        </w:tc>
      </w:tr>
      <w:tr w:rsidR="00AE2FEA" w:rsidRPr="00B33D60" w14:paraId="7C3741D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F39CB7A" w14:textId="77777777" w:rsidR="00AE2FEA" w:rsidRPr="00B33D60" w:rsidRDefault="00AE2FEA" w:rsidP="00CA1854">
            <w:pPr>
              <w:pStyle w:val="Corpsdetexte"/>
              <w:jc w:val="center"/>
              <w:rPr>
                <w:sz w:val="18"/>
              </w:rPr>
            </w:pPr>
            <w:r w:rsidRPr="00B33D60">
              <w:rPr>
                <w:sz w:val="18"/>
              </w:rPr>
              <w:t>Flux secondaire</w:t>
            </w:r>
          </w:p>
        </w:tc>
        <w:tc>
          <w:tcPr>
            <w:tcW w:w="7797" w:type="dxa"/>
          </w:tcPr>
          <w:p w14:paraId="473FF8C4" w14:textId="6D284444" w:rsidR="00AE2FEA" w:rsidRPr="00B33D60" w:rsidRDefault="00AE2FEA"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w:t>
            </w:r>
            <w:r w:rsidR="00D84502">
              <w:rPr>
                <w:sz w:val="18"/>
              </w:rPr>
              <w:t>s</w:t>
            </w:r>
            <w:r>
              <w:rPr>
                <w:sz w:val="18"/>
              </w:rPr>
              <w:t>’est trompé</w:t>
            </w:r>
            <w:r>
              <w:rPr>
                <w:sz w:val="18"/>
              </w:rPr>
              <w:br/>
            </w:r>
            <w:r>
              <w:rPr>
                <w:sz w:val="18"/>
              </w:rPr>
              <w:lastRenderedPageBreak/>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r>
              <w:rPr>
                <w:sz w:val="18"/>
              </w:rPr>
              <w:br/>
            </w:r>
          </w:p>
        </w:tc>
      </w:tr>
    </w:tbl>
    <w:p w14:paraId="2845B76E" w14:textId="77777777" w:rsidR="00BF1A51" w:rsidRDefault="00BF1A51" w:rsidP="00B33D60">
      <w:pPr>
        <w:pStyle w:val="Corpsdetexte"/>
      </w:pPr>
    </w:p>
    <w:p w14:paraId="3BB00DD8" w14:textId="76000436" w:rsidR="00556725" w:rsidRDefault="00556725" w:rsidP="00556725">
      <w:pPr>
        <w:pStyle w:val="Titre2"/>
      </w:pPr>
      <w:bookmarkStart w:id="72" w:name="_Toc523479698"/>
      <w:r>
        <w:t>Modèle de données</w:t>
      </w:r>
      <w:bookmarkEnd w:id="72"/>
    </w:p>
    <w:p w14:paraId="26E736A3" w14:textId="13D82E58" w:rsidR="00E26FEC" w:rsidRDefault="00FF6F35" w:rsidP="00E26FEC">
      <w:pPr>
        <w:pStyle w:val="Lgende"/>
        <w:keepNext/>
      </w:pPr>
      <w:bookmarkStart w:id="73" w:name="_Toc523479740"/>
      <w:r>
        <w:rPr>
          <w:noProof/>
        </w:rPr>
        <w:drawing>
          <wp:anchor distT="0" distB="0" distL="114300" distR="114300" simplePos="0" relativeHeight="251680256" behindDoc="1" locked="0" layoutInCell="1" allowOverlap="1" wp14:anchorId="3EA1DBCD" wp14:editId="31649279">
            <wp:simplePos x="0" y="0"/>
            <wp:positionH relativeFrom="column">
              <wp:posOffset>-589915</wp:posOffset>
            </wp:positionH>
            <wp:positionV relativeFrom="paragraph">
              <wp:posOffset>290270</wp:posOffset>
            </wp:positionV>
            <wp:extent cx="6562845" cy="4114800"/>
            <wp:effectExtent l="0" t="0" r="9525" b="0"/>
            <wp:wrapTight wrapText="bothSides">
              <wp:wrapPolygon edited="0">
                <wp:start x="0" y="0"/>
                <wp:lineTo x="0" y="21500"/>
                <wp:lineTo x="21569" y="21500"/>
                <wp:lineTo x="2156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562845" cy="4114800"/>
                    </a:xfrm>
                    <a:prstGeom prst="rect">
                      <a:avLst/>
                    </a:prstGeom>
                    <a:noFill/>
                    <a:ln>
                      <a:noFill/>
                    </a:ln>
                  </pic:spPr>
                </pic:pic>
              </a:graphicData>
            </a:graphic>
            <wp14:sizeRelH relativeFrom="page">
              <wp14:pctWidth>0</wp14:pctWidth>
            </wp14:sizeRelH>
            <wp14:sizeRelV relativeFrom="page">
              <wp14:pctHeight>0</wp14:pctHeight>
            </wp14:sizeRelV>
          </wp:anchor>
        </w:drawing>
      </w:r>
      <w:r w:rsidR="00E26FEC">
        <w:t xml:space="preserve">Figure </w:t>
      </w:r>
      <w:r w:rsidR="0017147A">
        <w:rPr>
          <w:noProof/>
        </w:rPr>
        <w:fldChar w:fldCharType="begin"/>
      </w:r>
      <w:r w:rsidR="0017147A">
        <w:rPr>
          <w:noProof/>
        </w:rPr>
        <w:instrText xml:space="preserve"> SEQ Figure \* ARABIC </w:instrText>
      </w:r>
      <w:r w:rsidR="0017147A">
        <w:rPr>
          <w:noProof/>
        </w:rPr>
        <w:fldChar w:fldCharType="separate"/>
      </w:r>
      <w:r w:rsidR="00EF7862">
        <w:rPr>
          <w:noProof/>
        </w:rPr>
        <w:t>13</w:t>
      </w:r>
      <w:r w:rsidR="0017147A">
        <w:rPr>
          <w:noProof/>
        </w:rPr>
        <w:fldChar w:fldCharType="end"/>
      </w:r>
      <w:r w:rsidR="00E26FEC">
        <w:t xml:space="preserve"> - Modèle de données de l'application</w:t>
      </w:r>
      <w:bookmarkEnd w:id="73"/>
    </w:p>
    <w:p w14:paraId="3A9A5F46" w14:textId="7A8A74D6" w:rsidR="00F51552" w:rsidRDefault="00F51552" w:rsidP="00C1672A">
      <w:pPr>
        <w:pStyle w:val="Corpsdetexte"/>
        <w:ind w:left="-426"/>
        <w:jc w:val="center"/>
      </w:pPr>
    </w:p>
    <w:p w14:paraId="696B4DAF" w14:textId="77F99B50" w:rsidR="00B3666C" w:rsidRDefault="00F51552" w:rsidP="0010745F">
      <w:pPr>
        <w:pStyle w:val="Corpsdetexte"/>
      </w:pPr>
      <w:r>
        <w:t>Ma base de donnée</w:t>
      </w:r>
      <w:r w:rsidR="00B3666C">
        <w:t>s</w:t>
      </w:r>
      <w:r>
        <w:t xml:space="preserve"> est composée de </w:t>
      </w:r>
      <w:r w:rsidR="000224F3">
        <w:t>cinq</w:t>
      </w:r>
      <w:r>
        <w:t xml:space="preserve"> tables</w:t>
      </w:r>
      <w:r w:rsidR="00B3666C">
        <w:t> :</w:t>
      </w:r>
    </w:p>
    <w:p w14:paraId="36A06004" w14:textId="4732960B" w:rsidR="00B3666C" w:rsidRDefault="00B3666C" w:rsidP="00B3666C">
      <w:pPr>
        <w:pStyle w:val="puceTB"/>
      </w:pPr>
      <w:r>
        <w:t>Stockage des utilisateurs</w:t>
      </w:r>
    </w:p>
    <w:p w14:paraId="7AB30FD1" w14:textId="6187B678" w:rsidR="00B3666C" w:rsidRDefault="00B3666C" w:rsidP="00B3666C">
      <w:pPr>
        <w:pStyle w:val="puceTB"/>
      </w:pPr>
      <w:r>
        <w:t>Stockage des places de parking</w:t>
      </w:r>
    </w:p>
    <w:p w14:paraId="2E6FFA07" w14:textId="413D9386" w:rsidR="00B3666C" w:rsidRDefault="00B3666C" w:rsidP="00B3666C">
      <w:pPr>
        <w:pStyle w:val="puceTB"/>
      </w:pPr>
      <w:r>
        <w:t>Stockage des horaires</w:t>
      </w:r>
    </w:p>
    <w:p w14:paraId="7251457B" w14:textId="3F68421D" w:rsidR="00222787" w:rsidRDefault="00222787" w:rsidP="00B3666C">
      <w:pPr>
        <w:pStyle w:val="puceTB"/>
      </w:pPr>
      <w:r>
        <w:t>Stockage des horaires journaliers</w:t>
      </w:r>
    </w:p>
    <w:p w14:paraId="506A97F7" w14:textId="6807E35D" w:rsidR="00B3666C" w:rsidRDefault="00B3666C" w:rsidP="00B3666C">
      <w:pPr>
        <w:pStyle w:val="puceTB"/>
      </w:pPr>
      <w:r>
        <w:t>Stockage des locations</w:t>
      </w:r>
    </w:p>
    <w:p w14:paraId="11AA6677" w14:textId="77777777" w:rsidR="00C346AB" w:rsidRDefault="00C346AB" w:rsidP="00C346AB">
      <w:pPr>
        <w:pStyle w:val="puceTB"/>
        <w:numPr>
          <w:ilvl w:val="0"/>
          <w:numId w:val="0"/>
        </w:numPr>
        <w:ind w:left="720" w:hanging="360"/>
      </w:pPr>
    </w:p>
    <w:p w14:paraId="79AE7629" w14:textId="06DFD4F1" w:rsidR="0010745F" w:rsidRDefault="00F51552" w:rsidP="0010745F">
      <w:pPr>
        <w:pStyle w:val="Corpsdetexte"/>
      </w:pPr>
      <w:r>
        <w:lastRenderedPageBreak/>
        <w:t xml:space="preserve">Les horaires sont enregistrés dans deux tables différentes pour une question de simplicité. Effectivement, un horaire peut être </w:t>
      </w:r>
      <w:r w:rsidR="00FC42AA">
        <w:t>journalier</w:t>
      </w:r>
      <w:r>
        <w:t xml:space="preserve"> </w:t>
      </w:r>
      <w:r w:rsidR="005F33EF">
        <w:t xml:space="preserve">ou </w:t>
      </w:r>
      <w:r w:rsidR="00B3666C">
        <w:t>défini dans la</w:t>
      </w:r>
      <w:r w:rsidR="00FC42AA">
        <w:t xml:space="preserve"> durée. Cela permet de séparer les 2 systèmes d’horaires et d’avoir une base de donnée</w:t>
      </w:r>
      <w:r w:rsidR="009B00BD">
        <w:t>s</w:t>
      </w:r>
      <w:r w:rsidR="00FC42AA">
        <w:t xml:space="preserve"> plus propre. De plus, en cas de recherche pour une durée plus grande que 1 jour, il ne sera même pas nécessaire de rechercher dans la table des horaires journaliers.</w:t>
      </w:r>
    </w:p>
    <w:p w14:paraId="1AA6BCDF" w14:textId="546D9E13" w:rsidR="00FC42AA" w:rsidRDefault="00FC42AA" w:rsidP="0010745F">
      <w:pPr>
        <w:pStyle w:val="Corpsdetexte"/>
      </w:pPr>
      <w:r>
        <w:t>Au niveau d</w:t>
      </w:r>
      <w:r w:rsidR="00815105">
        <w:t>u</w:t>
      </w:r>
      <w:r>
        <w:t xml:space="preserve"> </w:t>
      </w:r>
      <w:proofErr w:type="spellStart"/>
      <w:r>
        <w:t>front-end</w:t>
      </w:r>
      <w:proofErr w:type="spellEnd"/>
      <w:r>
        <w:t xml:space="preserve">, cela facilitera également l’affichage </w:t>
      </w:r>
      <w:r w:rsidR="00B3666C">
        <w:t>laissant la possibilité</w:t>
      </w:r>
      <w:r>
        <w:t xml:space="preserve"> de séparer les horaires journaliers </w:t>
      </w:r>
      <w:r w:rsidR="007F20F0">
        <w:t>de ceux</w:t>
      </w:r>
      <w:r>
        <w:t xml:space="preserve"> </w:t>
      </w:r>
      <w:r w:rsidR="00B3666C">
        <w:t xml:space="preserve">non journaliers </w:t>
      </w:r>
      <w:r>
        <w:t xml:space="preserve">de manière bien plus </w:t>
      </w:r>
      <w:r w:rsidR="00605017">
        <w:t>simple</w:t>
      </w:r>
      <w:r w:rsidR="00815105">
        <w:t>.</w:t>
      </w:r>
    </w:p>
    <w:p w14:paraId="6DDF738B" w14:textId="77777777" w:rsidR="00DB278D" w:rsidRPr="0010745F" w:rsidRDefault="00DB278D" w:rsidP="0010745F">
      <w:pPr>
        <w:pStyle w:val="Corpsdetexte"/>
      </w:pPr>
    </w:p>
    <w:p w14:paraId="6C0FE6AA" w14:textId="5C5F542D" w:rsidR="00556725" w:rsidRDefault="00556725" w:rsidP="00556725">
      <w:pPr>
        <w:pStyle w:val="Titre2"/>
      </w:pPr>
      <w:bookmarkStart w:id="74" w:name="_Toc523479699"/>
      <w:r>
        <w:t xml:space="preserve">Choix du système </w:t>
      </w:r>
      <w:proofErr w:type="spellStart"/>
      <w:r>
        <w:t>back-end</w:t>
      </w:r>
      <w:bookmarkEnd w:id="74"/>
      <w:proofErr w:type="spellEnd"/>
    </w:p>
    <w:p w14:paraId="502D2C97" w14:textId="4F8F0C3B" w:rsidR="0010745F" w:rsidRDefault="0010745F" w:rsidP="0010745F">
      <w:pPr>
        <w:pStyle w:val="Texte"/>
      </w:pPr>
      <w:r>
        <w:t xml:space="preserve">Le </w:t>
      </w:r>
      <w:proofErr w:type="spellStart"/>
      <w:r>
        <w:t>back-end</w:t>
      </w:r>
      <w:proofErr w:type="spellEnd"/>
      <w:r>
        <w:t xml:space="preserve"> de </w:t>
      </w:r>
      <w:r w:rsidR="00B3666C">
        <w:t>l’</w:t>
      </w:r>
      <w:r>
        <w:t>application doit pouvoir gérer un enregistrement et une connexion sécurisée</w:t>
      </w:r>
      <w:r w:rsidR="003D3E57">
        <w:t>s</w:t>
      </w:r>
      <w:r>
        <w:t xml:space="preserve"> ainsi que le stockage des données dans une base de donnée</w:t>
      </w:r>
      <w:r w:rsidR="00E70652">
        <w:t>s</w:t>
      </w:r>
      <w:r>
        <w:t xml:space="preserve">. Pour répondre </w:t>
      </w:r>
      <w:r w:rsidR="007D5EBB">
        <w:t>aux</w:t>
      </w:r>
      <w:r>
        <w:t xml:space="preserve"> attentes, j’ai décidé de créer une API REST récupérant et retournant des objets au format JSON. </w:t>
      </w:r>
    </w:p>
    <w:p w14:paraId="738DE7E7" w14:textId="07B38934" w:rsidR="0010745F" w:rsidRDefault="0010745F" w:rsidP="0010745F">
      <w:pPr>
        <w:pStyle w:val="Corpsdetexte"/>
      </w:pPr>
      <w:r>
        <w:t xml:space="preserve">Je </w:t>
      </w:r>
      <w:r w:rsidRPr="00E70652">
        <w:rPr>
          <w:rStyle w:val="TexteCar"/>
        </w:rPr>
        <w:t xml:space="preserve">dispose </w:t>
      </w:r>
      <w:r w:rsidR="00E70652" w:rsidRPr="00E70652">
        <w:rPr>
          <w:rStyle w:val="TexteCar"/>
        </w:rPr>
        <w:t xml:space="preserve">d'un hébergement suffisamment </w:t>
      </w:r>
      <w:r w:rsidR="0006541F">
        <w:rPr>
          <w:rStyle w:val="TexteCar"/>
        </w:rPr>
        <w:t>grand</w:t>
      </w:r>
      <w:r w:rsidRPr="00E70652">
        <w:rPr>
          <w:rStyle w:val="TexteCar"/>
        </w:rPr>
        <w:t xml:space="preserve"> pour</w:t>
      </w:r>
      <w:r>
        <w:t xml:space="preserve"> y mettre mon API. Elle ne doit cependant pas nécessit</w:t>
      </w:r>
      <w:r w:rsidR="003B0C2E">
        <w:t>er</w:t>
      </w:r>
      <w:r>
        <w:t xml:space="preserve"> JAVA pour fonctionner car mon hébergement ne le supporte pas. De plus, elle ne doit pas être cré</w:t>
      </w:r>
      <w:r w:rsidR="00E70652">
        <w:t>ée</w:t>
      </w:r>
      <w:r>
        <w:t xml:space="preserve"> avec PHP 5.6 ou moins</w:t>
      </w:r>
      <w:r w:rsidR="00E719DD">
        <w:t xml:space="preserve"> car celui-ci </w:t>
      </w:r>
      <w:r w:rsidR="00D03C51">
        <w:t xml:space="preserve">n’a plus de support actif depuis janvier 2017 et n’aura plus de support de sécurité dès décembre 2018. </w:t>
      </w:r>
      <w:r w:rsidR="00D03C51">
        <w:fldChar w:fldCharType="begin"/>
      </w:r>
      <w:r w:rsidR="00D03C51">
        <w:instrText xml:space="preserve"> ADDIN ZOTERO_ITEM CSL_CITATION {"citationID":"UFhwSfW3","properties":{"formattedCitation":"(PHP, Non dat\\uc0\\u233{})","plainCitation":"(PHP, Non daté)","noteIndex":0},"citationItems":[{"id":233,"uris":["http://zotero.org/users/4965059/items/7R4SWNE2"],"uri":["http://zotero.org/users/4965059/items/7R4SWNE2"],"itemData":{"id":233,"type":"webpage","title":"PHP: Supported Versions","URL":"http://php.net/supported-versions.php","author":[{"literal":"PHP"}],"issued":{"literal":"Non daté"},"accessed":{"date-parts":[["2018",8,24]]}}}],"schema":"https://github.com/citation-style-language/schema/raw/master/csl-citation.json"} </w:instrText>
      </w:r>
      <w:r w:rsidR="00D03C51">
        <w:fldChar w:fldCharType="separate"/>
      </w:r>
      <w:r w:rsidR="00D03C51" w:rsidRPr="00D03C51">
        <w:rPr>
          <w:rFonts w:cs="Arial"/>
          <w:szCs w:val="24"/>
        </w:rPr>
        <w:t>(PHP, Non daté)</w:t>
      </w:r>
      <w:r w:rsidR="00D03C51">
        <w:fldChar w:fldCharType="end"/>
      </w:r>
    </w:p>
    <w:p w14:paraId="17BDD901" w14:textId="0D29D425" w:rsidR="0010745F" w:rsidRDefault="0010745F" w:rsidP="0010745F">
      <w:pPr>
        <w:pStyle w:val="Corpsdetexte"/>
      </w:pPr>
      <w:r>
        <w:t>En étudiant les différentes solutions</w:t>
      </w:r>
      <w:r w:rsidR="003B0C2E">
        <w:t xml:space="preserve">, j’ai décidé de créer mon </w:t>
      </w:r>
      <w:proofErr w:type="spellStart"/>
      <w:r w:rsidR="003B0C2E">
        <w:t>back-end</w:t>
      </w:r>
      <w:proofErr w:type="spellEnd"/>
      <w:r w:rsidR="003B0C2E">
        <w:t xml:space="preserve"> en utilisant le Framework Laravel. Ce dernier est un Framework PHP très complet proposant un système de </w:t>
      </w:r>
      <w:r w:rsidR="00E70652">
        <w:t>façade</w:t>
      </w:r>
      <w:r w:rsidR="003B0C2E">
        <w:t xml:space="preserve"> pour accéder directement aux </w:t>
      </w:r>
      <w:r w:rsidR="00913404">
        <w:t>puissantes classes offertes par le Framework.</w:t>
      </w:r>
    </w:p>
    <w:p w14:paraId="34E815C9" w14:textId="52A2D64D" w:rsidR="00913404" w:rsidRDefault="00913404" w:rsidP="0010745F">
      <w:pPr>
        <w:pStyle w:val="Corpsdetexte"/>
      </w:pPr>
      <w:r>
        <w:t xml:space="preserve">Laravel est très simple </w:t>
      </w:r>
      <w:r w:rsidR="0043641C">
        <w:t>d’utilisation, de compréhension et de maintenance.</w:t>
      </w:r>
    </w:p>
    <w:p w14:paraId="2354C758" w14:textId="77777777" w:rsidR="00913404" w:rsidRDefault="00913404" w:rsidP="00913404">
      <w:pPr>
        <w:pStyle w:val="Corpsdetexte"/>
      </w:pPr>
      <w:r>
        <w:br w:type="page"/>
      </w:r>
    </w:p>
    <w:p w14:paraId="4D578A14" w14:textId="326FCE40" w:rsidR="00913404" w:rsidRDefault="00913404" w:rsidP="00913404">
      <w:pPr>
        <w:pStyle w:val="Titre3"/>
      </w:pPr>
      <w:bookmarkStart w:id="75" w:name="_Toc523479700"/>
      <w:r>
        <w:lastRenderedPageBreak/>
        <w:t>Les routes de l’API</w:t>
      </w:r>
      <w:bookmarkEnd w:id="75"/>
    </w:p>
    <w:p w14:paraId="019D2EEC" w14:textId="41A9D9DA" w:rsidR="00FC42AA" w:rsidRDefault="00913404" w:rsidP="00FC42AA">
      <w:pPr>
        <w:pStyle w:val="Texte"/>
      </w:pPr>
      <w:r w:rsidRPr="007E2B52">
        <w:t xml:space="preserve">Toutes les routes de l’api commencent par </w:t>
      </w:r>
      <w:hyperlink r:id="rId27" w:history="1">
        <w:r w:rsidRPr="007E2B52">
          <w:rPr>
            <w:rStyle w:val="Lienhypertexte"/>
            <w:color w:val="auto"/>
            <w:u w:val="none"/>
          </w:rPr>
          <w:t>http://parkaps.chalet-schupbach.ch/api</w:t>
        </w:r>
      </w:hyperlink>
      <w:r w:rsidRPr="007E2B52">
        <w:t xml:space="preserve"> !</w:t>
      </w:r>
      <w:r w:rsidR="002104B1" w:rsidRPr="007E2B52">
        <w:t xml:space="preserve"> Les paramètres </w:t>
      </w:r>
      <w:r w:rsidR="004C71F8">
        <w:t>des requêtes et leurs réponses sont passé</w:t>
      </w:r>
      <w:r w:rsidR="004954BE">
        <w:t>e</w:t>
      </w:r>
      <w:r w:rsidR="004C71F8">
        <w:t>s au format JSON.</w:t>
      </w:r>
    </w:p>
    <w:p w14:paraId="19A58B27" w14:textId="36CA15E9" w:rsidR="00F12D77" w:rsidRDefault="00FC42AA" w:rsidP="00FC42AA">
      <w:pPr>
        <w:pStyle w:val="Corpsdetexte"/>
      </w:pPr>
      <w:r>
        <w:t xml:space="preserve">Pour le middleware auth:api, il faut </w:t>
      </w:r>
      <w:r w:rsidR="004954BE">
        <w:t>ajouter</w:t>
      </w:r>
      <w:r>
        <w:t xml:space="preserve"> un header « Authorization ».</w:t>
      </w:r>
    </w:p>
    <w:p w14:paraId="446AB221" w14:textId="77777777" w:rsidR="00AB54A3" w:rsidRDefault="00AB54A3" w:rsidP="00FC42AA">
      <w:pPr>
        <w:pStyle w:val="Corpsdetexte"/>
      </w:pPr>
    </w:p>
    <w:p w14:paraId="2E1DC3FC" w14:textId="30D22BC2" w:rsidR="00E26FEC" w:rsidRDefault="00E26FEC" w:rsidP="00E26FEC">
      <w:pPr>
        <w:pStyle w:val="Lgende"/>
        <w:keepNext/>
      </w:pPr>
      <w:bookmarkStart w:id="76" w:name="_Toc523479727"/>
      <w:r>
        <w:t xml:space="preserve">Tableau </w:t>
      </w:r>
      <w:r w:rsidR="0017147A">
        <w:rPr>
          <w:noProof/>
        </w:rPr>
        <w:fldChar w:fldCharType="begin"/>
      </w:r>
      <w:r w:rsidR="0017147A">
        <w:rPr>
          <w:noProof/>
        </w:rPr>
        <w:instrText xml:space="preserve"> SEQ Tableau \* ARABIC </w:instrText>
      </w:r>
      <w:r w:rsidR="0017147A">
        <w:rPr>
          <w:noProof/>
        </w:rPr>
        <w:fldChar w:fldCharType="separate"/>
      </w:r>
      <w:r w:rsidR="00EF7862">
        <w:rPr>
          <w:noProof/>
        </w:rPr>
        <w:t>20</w:t>
      </w:r>
      <w:r w:rsidR="0017147A">
        <w:rPr>
          <w:noProof/>
        </w:rPr>
        <w:fldChar w:fldCharType="end"/>
      </w:r>
      <w:r>
        <w:t xml:space="preserve"> - Liste des routes de l'API</w:t>
      </w:r>
      <w:bookmarkEnd w:id="76"/>
      <w:r w:rsidR="00FC42AA">
        <w:br/>
      </w:r>
    </w:p>
    <w:tbl>
      <w:tblPr>
        <w:tblStyle w:val="TableauGrille4-Accentuation3"/>
        <w:tblpPr w:leftFromText="141" w:rightFromText="141" w:vertAnchor="page" w:horzAnchor="page" w:tblpX="747" w:tblpY="4641"/>
        <w:tblW w:w="10915" w:type="dxa"/>
        <w:tblLayout w:type="fixed"/>
        <w:tblLook w:val="04A0" w:firstRow="1" w:lastRow="0" w:firstColumn="1" w:lastColumn="0" w:noHBand="0" w:noVBand="1"/>
      </w:tblPr>
      <w:tblGrid>
        <w:gridCol w:w="897"/>
        <w:gridCol w:w="1054"/>
        <w:gridCol w:w="2268"/>
        <w:gridCol w:w="1276"/>
        <w:gridCol w:w="2410"/>
        <w:gridCol w:w="992"/>
        <w:gridCol w:w="2018"/>
      </w:tblGrid>
      <w:tr w:rsidR="00F12D77" w14:paraId="3DD76C39"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42407BE" w14:textId="77777777" w:rsidR="00F12D77" w:rsidRPr="00F27327" w:rsidRDefault="00F12D77" w:rsidP="00F12D77">
            <w:pPr>
              <w:pStyle w:val="Corpsdetexte"/>
              <w:jc w:val="center"/>
              <w:rPr>
                <w:sz w:val="18"/>
              </w:rPr>
            </w:pPr>
            <w:r w:rsidRPr="00F27327">
              <w:rPr>
                <w:sz w:val="18"/>
              </w:rPr>
              <w:t>Numéro</w:t>
            </w:r>
          </w:p>
        </w:tc>
        <w:tc>
          <w:tcPr>
            <w:tcW w:w="1054" w:type="dxa"/>
          </w:tcPr>
          <w:p w14:paraId="5549F1F1"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Verbe</w:t>
            </w:r>
          </w:p>
        </w:tc>
        <w:tc>
          <w:tcPr>
            <w:tcW w:w="2268" w:type="dxa"/>
          </w:tcPr>
          <w:p w14:paraId="10D3964D"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URL</w:t>
            </w:r>
          </w:p>
        </w:tc>
        <w:tc>
          <w:tcPr>
            <w:tcW w:w="1276" w:type="dxa"/>
          </w:tcPr>
          <w:p w14:paraId="2039C318"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Middleware</w:t>
            </w:r>
          </w:p>
        </w:tc>
        <w:tc>
          <w:tcPr>
            <w:tcW w:w="2410" w:type="dxa"/>
          </w:tcPr>
          <w:p w14:paraId="62FE2F42"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Paramètres</w:t>
            </w:r>
          </w:p>
        </w:tc>
        <w:tc>
          <w:tcPr>
            <w:tcW w:w="992" w:type="dxa"/>
          </w:tcPr>
          <w:p w14:paraId="4C67D204"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Résultat</w:t>
            </w:r>
          </w:p>
        </w:tc>
        <w:tc>
          <w:tcPr>
            <w:tcW w:w="2018" w:type="dxa"/>
          </w:tcPr>
          <w:p w14:paraId="45F0B187"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Description</w:t>
            </w:r>
          </w:p>
        </w:tc>
      </w:tr>
      <w:tr w:rsidR="00F12D77" w14:paraId="14BBE3A9"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C5F9AEE" w14:textId="77777777" w:rsidR="00F12D77" w:rsidRPr="00F27327" w:rsidRDefault="00F12D77" w:rsidP="00F12D77">
            <w:pPr>
              <w:pStyle w:val="Corpsdetexte"/>
              <w:jc w:val="center"/>
              <w:rPr>
                <w:sz w:val="18"/>
              </w:rPr>
            </w:pPr>
            <w:r w:rsidRPr="00F27327">
              <w:rPr>
                <w:sz w:val="18"/>
              </w:rPr>
              <w:t>1</w:t>
            </w:r>
          </w:p>
        </w:tc>
        <w:tc>
          <w:tcPr>
            <w:tcW w:w="1054" w:type="dxa"/>
            <w:vAlign w:val="center"/>
          </w:tcPr>
          <w:p w14:paraId="4AC7563B"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27327">
              <w:rPr>
                <w:sz w:val="18"/>
              </w:rPr>
              <w:t>POST</w:t>
            </w:r>
          </w:p>
        </w:tc>
        <w:tc>
          <w:tcPr>
            <w:tcW w:w="2268" w:type="dxa"/>
            <w:vAlign w:val="center"/>
          </w:tcPr>
          <w:p w14:paraId="5C43F0FF"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users</w:t>
            </w:r>
            <w:proofErr w:type="spellEnd"/>
          </w:p>
        </w:tc>
        <w:tc>
          <w:tcPr>
            <w:tcW w:w="1276" w:type="dxa"/>
            <w:vAlign w:val="center"/>
          </w:tcPr>
          <w:p w14:paraId="35813F2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3A5F9C52"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00FCCCA3"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7D432A54"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Enregistrement d’un utilisateur</w:t>
            </w:r>
          </w:p>
        </w:tc>
      </w:tr>
      <w:tr w:rsidR="00F12D77" w14:paraId="751AE93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07199540" w14:textId="77777777" w:rsidR="00F12D77" w:rsidRPr="00F27327" w:rsidRDefault="00F12D77" w:rsidP="00F12D77">
            <w:pPr>
              <w:pStyle w:val="Corpsdetexte"/>
              <w:jc w:val="center"/>
              <w:rPr>
                <w:sz w:val="18"/>
              </w:rPr>
            </w:pPr>
            <w:r w:rsidRPr="00F27327">
              <w:rPr>
                <w:sz w:val="18"/>
              </w:rPr>
              <w:t>2</w:t>
            </w:r>
          </w:p>
        </w:tc>
        <w:tc>
          <w:tcPr>
            <w:tcW w:w="1054" w:type="dxa"/>
            <w:vAlign w:val="center"/>
          </w:tcPr>
          <w:p w14:paraId="7B7F7D55" w14:textId="490A07DC" w:rsidR="00F12D77" w:rsidRPr="00F27327" w:rsidRDefault="00C66D33"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64F811D9"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users</w:t>
            </w:r>
            <w:proofErr w:type="spellEnd"/>
            <w:r>
              <w:rPr>
                <w:sz w:val="18"/>
              </w:rPr>
              <w:t>/</w:t>
            </w:r>
            <w:proofErr w:type="spellStart"/>
            <w:r>
              <w:rPr>
                <w:sz w:val="18"/>
              </w:rPr>
              <w:t>activate</w:t>
            </w:r>
            <w:proofErr w:type="spellEnd"/>
            <w:r>
              <w:rPr>
                <w:sz w:val="18"/>
              </w:rPr>
              <w:t>/{token}</w:t>
            </w:r>
          </w:p>
        </w:tc>
        <w:tc>
          <w:tcPr>
            <w:tcW w:w="1276" w:type="dxa"/>
            <w:vAlign w:val="center"/>
          </w:tcPr>
          <w:p w14:paraId="1BD1A84C"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2410" w:type="dxa"/>
            <w:vAlign w:val="center"/>
          </w:tcPr>
          <w:p w14:paraId="553225C1" w14:textId="77777777" w:rsidR="00F12D77" w:rsidRPr="00F27327" w:rsidRDefault="00F12D77" w:rsidP="00FC42A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7FDF3527"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age HTML de réussite</w:t>
            </w:r>
          </w:p>
        </w:tc>
        <w:tc>
          <w:tcPr>
            <w:tcW w:w="2018" w:type="dxa"/>
            <w:vAlign w:val="center"/>
          </w:tcPr>
          <w:p w14:paraId="3107036B" w14:textId="31F88230"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ctivation du compte d’un utilisateur</w:t>
            </w:r>
          </w:p>
        </w:tc>
      </w:tr>
      <w:tr w:rsidR="00F12D77" w14:paraId="374D64AC"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472293E" w14:textId="77777777" w:rsidR="00F12D77" w:rsidRPr="00F27327" w:rsidRDefault="00F12D77" w:rsidP="00F12D77">
            <w:pPr>
              <w:pStyle w:val="Corpsdetexte"/>
              <w:jc w:val="center"/>
              <w:rPr>
                <w:sz w:val="18"/>
              </w:rPr>
            </w:pPr>
            <w:r>
              <w:rPr>
                <w:sz w:val="18"/>
              </w:rPr>
              <w:t>3</w:t>
            </w:r>
          </w:p>
        </w:tc>
        <w:tc>
          <w:tcPr>
            <w:tcW w:w="1054" w:type="dxa"/>
            <w:vAlign w:val="center"/>
          </w:tcPr>
          <w:p w14:paraId="4AA4FAF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363D1F4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gin</w:t>
            </w:r>
          </w:p>
        </w:tc>
        <w:tc>
          <w:tcPr>
            <w:tcW w:w="1276" w:type="dxa"/>
            <w:vAlign w:val="center"/>
          </w:tcPr>
          <w:p w14:paraId="61E624E2"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5521EB7C"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remember_me</w:t>
            </w:r>
            <w:proofErr w:type="spellEnd"/>
            <w:r>
              <w:rPr>
                <w:sz w:val="18"/>
              </w:rPr>
              <w:br/>
              <w:t>}</w:t>
            </w:r>
          </w:p>
        </w:tc>
        <w:tc>
          <w:tcPr>
            <w:tcW w:w="992" w:type="dxa"/>
            <w:vAlign w:val="center"/>
          </w:tcPr>
          <w:p w14:paraId="1153D7C8"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889BE11" w14:textId="25FE1B54"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Connexion d’un utilisateur, retourne un token </w:t>
            </w:r>
            <w:proofErr w:type="spellStart"/>
            <w:r>
              <w:rPr>
                <w:sz w:val="18"/>
              </w:rPr>
              <w:t>bearer</w:t>
            </w:r>
            <w:proofErr w:type="spellEnd"/>
          </w:p>
        </w:tc>
      </w:tr>
      <w:tr w:rsidR="00F12D77" w14:paraId="3EB31AC1"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2F1BF3CD" w14:textId="77777777" w:rsidR="00F12D77" w:rsidRPr="00F27327" w:rsidRDefault="00F12D77" w:rsidP="00F12D77">
            <w:pPr>
              <w:pStyle w:val="Corpsdetexte"/>
              <w:jc w:val="center"/>
              <w:rPr>
                <w:sz w:val="18"/>
              </w:rPr>
            </w:pPr>
            <w:r>
              <w:rPr>
                <w:sz w:val="18"/>
              </w:rPr>
              <w:t>4</w:t>
            </w:r>
          </w:p>
        </w:tc>
        <w:tc>
          <w:tcPr>
            <w:tcW w:w="1054" w:type="dxa"/>
            <w:vAlign w:val="center"/>
          </w:tcPr>
          <w:p w14:paraId="5E64C6BA"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B28C3CE"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logout</w:t>
            </w:r>
            <w:proofErr w:type="spellEnd"/>
          </w:p>
        </w:tc>
        <w:tc>
          <w:tcPr>
            <w:tcW w:w="1276" w:type="dxa"/>
            <w:vAlign w:val="center"/>
          </w:tcPr>
          <w:p w14:paraId="45ECA7CD"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22EE47E1" w14:textId="1CB75C1B" w:rsidR="00F12D77" w:rsidRPr="00F2732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2A484580"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319F1345" w14:textId="1DA7B3ED"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Déconnexion de l’utilisateur connecté, </w:t>
            </w:r>
            <w:proofErr w:type="spellStart"/>
            <w:r>
              <w:rPr>
                <w:sz w:val="18"/>
              </w:rPr>
              <w:t>revoke</w:t>
            </w:r>
            <w:proofErr w:type="spellEnd"/>
            <w:r>
              <w:rPr>
                <w:sz w:val="18"/>
              </w:rPr>
              <w:t xml:space="preserve"> le token</w:t>
            </w:r>
          </w:p>
        </w:tc>
      </w:tr>
      <w:tr w:rsidR="00F12D77" w14:paraId="46B0EC8E"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162C09" w14:textId="77777777" w:rsidR="00F12D77" w:rsidRPr="00F27327" w:rsidRDefault="00F12D77" w:rsidP="00F12D77">
            <w:pPr>
              <w:pStyle w:val="Corpsdetexte"/>
              <w:jc w:val="center"/>
              <w:rPr>
                <w:sz w:val="18"/>
              </w:rPr>
            </w:pPr>
            <w:r>
              <w:rPr>
                <w:sz w:val="18"/>
              </w:rPr>
              <w:t>5</w:t>
            </w:r>
          </w:p>
        </w:tc>
        <w:tc>
          <w:tcPr>
            <w:tcW w:w="1054" w:type="dxa"/>
            <w:vAlign w:val="center"/>
          </w:tcPr>
          <w:p w14:paraId="05A451E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BE5DAE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
        </w:tc>
        <w:tc>
          <w:tcPr>
            <w:tcW w:w="1276" w:type="dxa"/>
            <w:vAlign w:val="center"/>
          </w:tcPr>
          <w:p w14:paraId="0C0C0300"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3DBCF1F" w14:textId="41552CC8" w:rsidR="00F12D77" w:rsidRPr="00F2732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62A5B3F9"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09F63DE3" w14:textId="7306696A" w:rsidR="00F12D77" w:rsidRPr="00F27327" w:rsidRDefault="002200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w:t>
            </w:r>
            <w:r w:rsidR="00F12D77">
              <w:rPr>
                <w:sz w:val="18"/>
              </w:rPr>
              <w:t xml:space="preserve"> </w:t>
            </w:r>
            <w:r>
              <w:rPr>
                <w:sz w:val="18"/>
              </w:rPr>
              <w:t>d</w:t>
            </w:r>
            <w:r w:rsidR="00F12D77">
              <w:rPr>
                <w:sz w:val="18"/>
              </w:rPr>
              <w:t>es informations relatives à l’utilisateur connecté</w:t>
            </w:r>
          </w:p>
        </w:tc>
      </w:tr>
      <w:tr w:rsidR="00F12D77" w14:paraId="1B403F9D" w14:textId="77777777" w:rsidTr="00EC75AF">
        <w:tc>
          <w:tcPr>
            <w:cnfStyle w:val="001000000000" w:firstRow="0" w:lastRow="0" w:firstColumn="1" w:lastColumn="0" w:oddVBand="0" w:evenVBand="0" w:oddHBand="0" w:evenHBand="0" w:firstRowFirstColumn="0" w:firstRowLastColumn="0" w:lastRowFirstColumn="0" w:lastRowLastColumn="0"/>
            <w:tcW w:w="897" w:type="dxa"/>
            <w:shd w:val="clear" w:color="auto" w:fill="auto"/>
            <w:vAlign w:val="center"/>
          </w:tcPr>
          <w:p w14:paraId="52E334A3" w14:textId="4C5DB423" w:rsidR="00F12D77" w:rsidRDefault="00F12D77" w:rsidP="00F12D77">
            <w:pPr>
              <w:pStyle w:val="Corpsdetexte"/>
              <w:jc w:val="center"/>
              <w:rPr>
                <w:sz w:val="18"/>
              </w:rPr>
            </w:pPr>
            <w:r>
              <w:rPr>
                <w:sz w:val="18"/>
              </w:rPr>
              <w:t>6</w:t>
            </w:r>
          </w:p>
        </w:tc>
        <w:tc>
          <w:tcPr>
            <w:tcW w:w="1054" w:type="dxa"/>
            <w:shd w:val="clear" w:color="auto" w:fill="auto"/>
            <w:vAlign w:val="center"/>
          </w:tcPr>
          <w:p w14:paraId="7167255B" w14:textId="26C8DA01"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shd w:val="clear" w:color="auto" w:fill="auto"/>
            <w:vAlign w:val="center"/>
          </w:tcPr>
          <w:p w14:paraId="1D111397" w14:textId="0260247F"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shd w:val="clear" w:color="auto" w:fill="auto"/>
            <w:vAlign w:val="center"/>
          </w:tcPr>
          <w:p w14:paraId="33294154" w14:textId="3D64BE3B"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shd w:val="clear" w:color="auto" w:fill="auto"/>
            <w:vAlign w:val="center"/>
          </w:tcPr>
          <w:p w14:paraId="6F904504" w14:textId="77777777" w:rsidR="00EC75AF" w:rsidRDefault="00EC75AF" w:rsidP="00EC75AF">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p>
          <w:p w14:paraId="6DAFB4D1" w14:textId="7998A21E" w:rsidR="00EC75AF" w:rsidRDefault="00F12D77" w:rsidP="00EC75AF">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nam</w:t>
            </w:r>
            <w:r w:rsidR="00EC75AF">
              <w:rPr>
                <w:sz w:val="18"/>
              </w:rPr>
              <w:t>e</w:t>
            </w:r>
            <w:proofErr w:type="spellEnd"/>
            <w:r>
              <w:rPr>
                <w:sz w:val="18"/>
              </w:rPr>
              <w:br/>
              <w:t>}</w:t>
            </w:r>
          </w:p>
          <w:p w14:paraId="50BBF334" w14:textId="0860D5FE" w:rsidR="00EC75AF" w:rsidRDefault="00EC75AF" w:rsidP="00EC75AF">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p>
        </w:tc>
        <w:tc>
          <w:tcPr>
            <w:tcW w:w="992" w:type="dxa"/>
            <w:shd w:val="clear" w:color="auto" w:fill="auto"/>
            <w:vAlign w:val="center"/>
          </w:tcPr>
          <w:p w14:paraId="556DFADD" w14:textId="7E959882"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201</w:t>
            </w:r>
          </w:p>
        </w:tc>
        <w:tc>
          <w:tcPr>
            <w:tcW w:w="2018" w:type="dxa"/>
            <w:shd w:val="clear" w:color="auto" w:fill="auto"/>
            <w:vAlign w:val="center"/>
          </w:tcPr>
          <w:p w14:paraId="773DDC7B" w14:textId="14498894"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w:t>
            </w:r>
            <w:proofErr w:type="spellEnd"/>
            <w:r>
              <w:rPr>
                <w:sz w:val="18"/>
              </w:rPr>
              <w:t>ication de l’utilisateur connecté</w:t>
            </w:r>
          </w:p>
        </w:tc>
      </w:tr>
      <w:tr w:rsidR="00F12D77" w:rsidRPr="00F27327" w14:paraId="3DD6E1B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shd w:val="clear" w:color="auto" w:fill="A5A5A5" w:themeFill="accent3"/>
          </w:tcPr>
          <w:p w14:paraId="4B63250B" w14:textId="237FFC70" w:rsidR="00F12D77" w:rsidRPr="00F12D77" w:rsidRDefault="00F12D77" w:rsidP="00F12D77">
            <w:pPr>
              <w:pStyle w:val="Corpsdetexte"/>
              <w:jc w:val="center"/>
              <w:rPr>
                <w:color w:val="FFFFFF" w:themeColor="background1"/>
                <w:sz w:val="18"/>
              </w:rPr>
            </w:pPr>
            <w:r w:rsidRPr="00F12D77">
              <w:rPr>
                <w:color w:val="FFFFFF" w:themeColor="background1"/>
                <w:sz w:val="18"/>
              </w:rPr>
              <w:lastRenderedPageBreak/>
              <w:t>Numéro</w:t>
            </w:r>
          </w:p>
        </w:tc>
        <w:tc>
          <w:tcPr>
            <w:tcW w:w="1054" w:type="dxa"/>
            <w:shd w:val="clear" w:color="auto" w:fill="A5A5A5" w:themeFill="accent3"/>
          </w:tcPr>
          <w:p w14:paraId="3590EB4B" w14:textId="39E19514"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Verbe</w:t>
            </w:r>
          </w:p>
        </w:tc>
        <w:tc>
          <w:tcPr>
            <w:tcW w:w="2268" w:type="dxa"/>
            <w:shd w:val="clear" w:color="auto" w:fill="A5A5A5" w:themeFill="accent3"/>
          </w:tcPr>
          <w:p w14:paraId="139F5CFD" w14:textId="738C2D4E"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URL</w:t>
            </w:r>
          </w:p>
        </w:tc>
        <w:tc>
          <w:tcPr>
            <w:tcW w:w="1276" w:type="dxa"/>
            <w:shd w:val="clear" w:color="auto" w:fill="A5A5A5" w:themeFill="accent3"/>
          </w:tcPr>
          <w:p w14:paraId="63BF06FD" w14:textId="62519531"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Middleware</w:t>
            </w:r>
          </w:p>
        </w:tc>
        <w:tc>
          <w:tcPr>
            <w:tcW w:w="2410" w:type="dxa"/>
            <w:shd w:val="clear" w:color="auto" w:fill="A5A5A5" w:themeFill="accent3"/>
          </w:tcPr>
          <w:p w14:paraId="327BF0C7" w14:textId="0B3A3373"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Paramètres</w:t>
            </w:r>
          </w:p>
        </w:tc>
        <w:tc>
          <w:tcPr>
            <w:tcW w:w="992" w:type="dxa"/>
            <w:shd w:val="clear" w:color="auto" w:fill="A5A5A5" w:themeFill="accent3"/>
          </w:tcPr>
          <w:p w14:paraId="57D0C61A" w14:textId="3B2E3445"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Résultat</w:t>
            </w:r>
          </w:p>
        </w:tc>
        <w:tc>
          <w:tcPr>
            <w:tcW w:w="2018" w:type="dxa"/>
            <w:shd w:val="clear" w:color="auto" w:fill="A5A5A5" w:themeFill="accent3"/>
          </w:tcPr>
          <w:p w14:paraId="7F4CBC0B" w14:textId="423067EC"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Description</w:t>
            </w:r>
          </w:p>
        </w:tc>
      </w:tr>
      <w:tr w:rsidR="00F12D77" w:rsidRPr="00F27327" w14:paraId="6FDA03F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79DFCB9" w14:textId="5C49FBFE" w:rsidR="00F12D77" w:rsidRPr="00F27327" w:rsidRDefault="00F46C18" w:rsidP="00F12D77">
            <w:pPr>
              <w:pStyle w:val="Corpsdetexte"/>
              <w:jc w:val="center"/>
              <w:rPr>
                <w:sz w:val="18"/>
              </w:rPr>
            </w:pPr>
            <w:r>
              <w:rPr>
                <w:sz w:val="18"/>
              </w:rPr>
              <w:t>7</w:t>
            </w:r>
          </w:p>
        </w:tc>
        <w:tc>
          <w:tcPr>
            <w:tcW w:w="1054" w:type="dxa"/>
            <w:vAlign w:val="center"/>
          </w:tcPr>
          <w:p w14:paraId="02F53DD8" w14:textId="345D77D4"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15524C08" w14:textId="7EE11193"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113B8A1B" w14:textId="216A38C0"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342DE4F5" w14:textId="52CE95CC" w:rsidR="00F12D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FB558DA" w14:textId="0FB0B9A5"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0</w:t>
            </w:r>
          </w:p>
        </w:tc>
        <w:tc>
          <w:tcPr>
            <w:tcW w:w="2018" w:type="dxa"/>
            <w:vAlign w:val="center"/>
          </w:tcPr>
          <w:p w14:paraId="4B1E98D5" w14:textId="41FCEEDE"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Suppression de l’utilisateur connecté. Suppression des informations relatives en cascades</w:t>
            </w:r>
          </w:p>
        </w:tc>
      </w:tr>
      <w:tr w:rsidR="00F12D77" w:rsidRPr="00F27327" w14:paraId="4B32EC4B"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C700D88" w14:textId="692C2B9B" w:rsidR="00F12D77" w:rsidRDefault="00F46C18" w:rsidP="00F12D77">
            <w:pPr>
              <w:pStyle w:val="Corpsdetexte"/>
              <w:jc w:val="center"/>
              <w:rPr>
                <w:sz w:val="18"/>
              </w:rPr>
            </w:pPr>
            <w:r>
              <w:rPr>
                <w:sz w:val="18"/>
              </w:rPr>
              <w:t>8</w:t>
            </w:r>
          </w:p>
        </w:tc>
        <w:tc>
          <w:tcPr>
            <w:tcW w:w="1054" w:type="dxa"/>
            <w:vAlign w:val="center"/>
          </w:tcPr>
          <w:p w14:paraId="21C3FBD1" w14:textId="5CDC72C7"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76A0397E" w14:textId="6DED98C4"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p>
        </w:tc>
        <w:tc>
          <w:tcPr>
            <w:tcW w:w="1276" w:type="dxa"/>
            <w:vAlign w:val="center"/>
          </w:tcPr>
          <w:p w14:paraId="7BCA9C4B" w14:textId="7389403A"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26DADD76" w14:textId="6556211F" w:rsidR="00F12D7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r w:rsidR="006D4C1D">
              <w:rPr>
                <w:sz w:val="18"/>
              </w:rPr>
              <w:t>latitude</w:t>
            </w:r>
            <w:r w:rsidR="006D4C1D">
              <w:rPr>
                <w:sz w:val="18"/>
              </w:rPr>
              <w:br/>
            </w:r>
            <w:r w:rsidR="006D4C1D">
              <w:rPr>
                <w:sz w:val="18"/>
              </w:rPr>
              <w:tab/>
              <w:t>longitude</w:t>
            </w:r>
            <w:r w:rsidR="006D4C1D">
              <w:rPr>
                <w:sz w:val="18"/>
              </w:rPr>
              <w:br/>
            </w:r>
            <w:r w:rsidR="006D4C1D">
              <w:rPr>
                <w:sz w:val="18"/>
              </w:rPr>
              <w:tab/>
            </w:r>
            <w:proofErr w:type="spellStart"/>
            <w:r w:rsidR="006D4C1D">
              <w:rPr>
                <w:sz w:val="18"/>
              </w:rPr>
              <w:t>address</w:t>
            </w:r>
            <w:proofErr w:type="spellEnd"/>
            <w:r w:rsidR="006D4C1D">
              <w:rPr>
                <w:sz w:val="18"/>
              </w:rPr>
              <w:br/>
            </w:r>
            <w:r w:rsidR="006D4C1D">
              <w:rPr>
                <w:sz w:val="18"/>
              </w:rPr>
              <w:tab/>
            </w:r>
            <w:proofErr w:type="spellStart"/>
            <w:r w:rsidR="006D4C1D">
              <w:rPr>
                <w:sz w:val="18"/>
              </w:rPr>
              <w:t>price</w:t>
            </w:r>
            <w:proofErr w:type="spellEnd"/>
            <w:r w:rsidR="006D4C1D">
              <w:rPr>
                <w:sz w:val="18"/>
              </w:rPr>
              <w:br/>
            </w:r>
            <w:r w:rsidR="006D4C1D">
              <w:rPr>
                <w:sz w:val="18"/>
              </w:rPr>
              <w:tab/>
            </w:r>
            <w:proofErr w:type="spellStart"/>
            <w:r w:rsidR="006D4C1D">
              <w:rPr>
                <w:sz w:val="18"/>
              </w:rPr>
              <w:t>picture</w:t>
            </w:r>
            <w:proofErr w:type="spellEnd"/>
            <w:r w:rsidR="006D4C1D">
              <w:rPr>
                <w:sz w:val="18"/>
              </w:rPr>
              <w:br/>
            </w:r>
            <w:r w:rsidR="006D4C1D">
              <w:rPr>
                <w:sz w:val="18"/>
              </w:rPr>
              <w:tab/>
              <w:t>description</w:t>
            </w:r>
            <w:r w:rsidRPr="00F12D77">
              <w:rPr>
                <w:sz w:val="18"/>
              </w:rPr>
              <w:br/>
              <w:t>}</w:t>
            </w:r>
          </w:p>
        </w:tc>
        <w:tc>
          <w:tcPr>
            <w:tcW w:w="992" w:type="dxa"/>
            <w:vAlign w:val="center"/>
          </w:tcPr>
          <w:p w14:paraId="356EC738" w14:textId="2E35B0EE"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sidR="006D4C1D">
              <w:rPr>
                <w:sz w:val="18"/>
              </w:rPr>
              <w:t>1</w:t>
            </w:r>
          </w:p>
        </w:tc>
        <w:tc>
          <w:tcPr>
            <w:tcW w:w="2018" w:type="dxa"/>
            <w:vAlign w:val="center"/>
          </w:tcPr>
          <w:p w14:paraId="75DD7087" w14:textId="6B8B518E" w:rsidR="00F12D77" w:rsidRDefault="006D4C1D"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place de parking. Le détenteur est l’utilisateur connecté</w:t>
            </w:r>
          </w:p>
        </w:tc>
      </w:tr>
      <w:tr w:rsidR="00096AED" w:rsidRPr="00F27327" w14:paraId="7C43AA7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9991D24" w14:textId="2AF289B5" w:rsidR="00096AED" w:rsidRDefault="00F46C18" w:rsidP="00096AED">
            <w:pPr>
              <w:pStyle w:val="Corpsdetexte"/>
              <w:jc w:val="center"/>
              <w:rPr>
                <w:sz w:val="18"/>
              </w:rPr>
            </w:pPr>
            <w:r>
              <w:rPr>
                <w:sz w:val="18"/>
              </w:rPr>
              <w:t>9</w:t>
            </w:r>
          </w:p>
        </w:tc>
        <w:tc>
          <w:tcPr>
            <w:tcW w:w="1054" w:type="dxa"/>
            <w:vAlign w:val="center"/>
          </w:tcPr>
          <w:p w14:paraId="41FFAEE4" w14:textId="2C439EC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08E53F3E" w14:textId="76B8FDE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7DBE7" w14:textId="638E172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717C1777" w14:textId="7C1AB2B7" w:rsidR="00096AED" w:rsidRDefault="00096AED" w:rsidP="00096AED">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latitude</w:t>
            </w:r>
            <w:r>
              <w:rPr>
                <w:sz w:val="18"/>
              </w:rPr>
              <w:br/>
            </w:r>
            <w:r>
              <w:rPr>
                <w:sz w:val="18"/>
              </w:rPr>
              <w:tab/>
              <w:t>longitude</w:t>
            </w:r>
            <w:r>
              <w:rPr>
                <w:sz w:val="18"/>
              </w:rPr>
              <w:br/>
            </w:r>
            <w:r>
              <w:rPr>
                <w:sz w:val="18"/>
              </w:rPr>
              <w:tab/>
            </w:r>
            <w:proofErr w:type="spellStart"/>
            <w:r>
              <w:rPr>
                <w:sz w:val="18"/>
              </w:rPr>
              <w:t>address</w:t>
            </w:r>
            <w:proofErr w:type="spellEnd"/>
            <w:r>
              <w:rPr>
                <w:sz w:val="18"/>
              </w:rPr>
              <w:br/>
            </w:r>
            <w:r>
              <w:rPr>
                <w:sz w:val="18"/>
              </w:rPr>
              <w:tab/>
            </w:r>
            <w:proofErr w:type="spellStart"/>
            <w:r>
              <w:rPr>
                <w:sz w:val="18"/>
              </w:rPr>
              <w:t>price</w:t>
            </w:r>
            <w:proofErr w:type="spellEnd"/>
            <w:r>
              <w:rPr>
                <w:sz w:val="18"/>
              </w:rPr>
              <w:br/>
            </w:r>
            <w:r>
              <w:rPr>
                <w:sz w:val="18"/>
              </w:rPr>
              <w:tab/>
            </w:r>
            <w:proofErr w:type="spellStart"/>
            <w:r>
              <w:rPr>
                <w:sz w:val="18"/>
              </w:rPr>
              <w:t>picture</w:t>
            </w:r>
            <w:proofErr w:type="spellEnd"/>
            <w:r>
              <w:rPr>
                <w:sz w:val="18"/>
              </w:rPr>
              <w:br/>
            </w:r>
            <w:r>
              <w:rPr>
                <w:sz w:val="18"/>
              </w:rPr>
              <w:tab/>
              <w:t>description</w:t>
            </w:r>
            <w:r w:rsidRPr="00F12D77">
              <w:rPr>
                <w:sz w:val="18"/>
              </w:rPr>
              <w:br/>
              <w:t>}</w:t>
            </w:r>
          </w:p>
        </w:tc>
        <w:tc>
          <w:tcPr>
            <w:tcW w:w="992" w:type="dxa"/>
            <w:vAlign w:val="center"/>
          </w:tcPr>
          <w:p w14:paraId="409D154F" w14:textId="669458B9"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1</w:t>
            </w:r>
          </w:p>
        </w:tc>
        <w:tc>
          <w:tcPr>
            <w:tcW w:w="2018" w:type="dxa"/>
            <w:vAlign w:val="center"/>
          </w:tcPr>
          <w:p w14:paraId="26B9202E"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e place de parking. Le détenteur est l’utilisateur connecté.</w:t>
            </w:r>
          </w:p>
          <w:p w14:paraId="654752E3" w14:textId="1340B4F2"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r w:rsidR="00096AED" w:rsidRPr="00F27327" w14:paraId="654E5086"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720C3CB" w14:textId="649F30FF" w:rsidR="00096AED" w:rsidRDefault="00096AED" w:rsidP="00096AED">
            <w:pPr>
              <w:pStyle w:val="Corpsdetexte"/>
              <w:jc w:val="center"/>
              <w:rPr>
                <w:sz w:val="18"/>
              </w:rPr>
            </w:pPr>
            <w:r>
              <w:rPr>
                <w:sz w:val="18"/>
              </w:rPr>
              <w:t>1</w:t>
            </w:r>
            <w:r w:rsidR="00F46C18">
              <w:rPr>
                <w:sz w:val="18"/>
              </w:rPr>
              <w:t>0</w:t>
            </w:r>
          </w:p>
        </w:tc>
        <w:tc>
          <w:tcPr>
            <w:tcW w:w="1054" w:type="dxa"/>
            <w:vAlign w:val="center"/>
          </w:tcPr>
          <w:p w14:paraId="4F040BE0" w14:textId="386F3FC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69487500" w14:textId="42A1628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1BBD7F08" w14:textId="23B9338E"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4FBF1D50" w14:textId="5A55A3E0" w:rsidR="00096AED"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71D463DF" w14:textId="41536D4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C084BBB" w14:textId="0ABBA958"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une place de parking</w:t>
            </w:r>
          </w:p>
        </w:tc>
      </w:tr>
      <w:tr w:rsidR="00096AED" w:rsidRPr="00F27327" w14:paraId="0680868B"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6FCE5A1" w14:textId="68A0D82E" w:rsidR="00096AED" w:rsidRDefault="00096AED" w:rsidP="00096AED">
            <w:pPr>
              <w:pStyle w:val="Corpsdetexte"/>
              <w:jc w:val="center"/>
              <w:rPr>
                <w:sz w:val="18"/>
              </w:rPr>
            </w:pPr>
            <w:r>
              <w:rPr>
                <w:sz w:val="18"/>
              </w:rPr>
              <w:t>1</w:t>
            </w:r>
            <w:r w:rsidR="00F46C18">
              <w:rPr>
                <w:sz w:val="18"/>
              </w:rPr>
              <w:t>1</w:t>
            </w:r>
          </w:p>
        </w:tc>
        <w:tc>
          <w:tcPr>
            <w:tcW w:w="1054" w:type="dxa"/>
            <w:vAlign w:val="center"/>
          </w:tcPr>
          <w:p w14:paraId="1F022CD4" w14:textId="122313AA"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317E849A" w14:textId="66A7AB5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1DBA4" w14:textId="3B7F24F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0B43F84D" w14:textId="6F88165B" w:rsidR="00096AED"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9994DA8" w14:textId="71D7A1C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A92D7E6"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e place de parking</w:t>
            </w:r>
          </w:p>
          <w:p w14:paraId="1944FBE7" w14:textId="1B4CD54F"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bl>
    <w:p w14:paraId="1F89492E" w14:textId="77777777" w:rsidR="00096AED" w:rsidRDefault="00096AED">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3CB27EF6"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17FF244" w14:textId="77777777" w:rsidR="00220077" w:rsidRDefault="00220077" w:rsidP="00220077">
            <w:pPr>
              <w:pStyle w:val="Corpsdetexte"/>
              <w:jc w:val="center"/>
              <w:rPr>
                <w:sz w:val="18"/>
              </w:rPr>
            </w:pPr>
            <w:r w:rsidRPr="00F12D77">
              <w:rPr>
                <w:sz w:val="18"/>
              </w:rPr>
              <w:lastRenderedPageBreak/>
              <w:t>Numéro</w:t>
            </w:r>
          </w:p>
        </w:tc>
        <w:tc>
          <w:tcPr>
            <w:tcW w:w="1054" w:type="dxa"/>
          </w:tcPr>
          <w:p w14:paraId="047E15E4"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741A709D"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355F3E5B"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21E804B3" w14:textId="77777777" w:rsidR="00220077" w:rsidRDefault="00220077" w:rsidP="00220077">
            <w:pPr>
              <w:pStyle w:val="Corpsdetexte"/>
              <w:tabs>
                <w:tab w:val="left" w:pos="277"/>
              </w:tabs>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5D09001F"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3D568ED6"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55521DCA"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6BD6754" w14:textId="700C70D2" w:rsidR="00220077" w:rsidRDefault="00220077" w:rsidP="00220077">
            <w:pPr>
              <w:pStyle w:val="Corpsdetexte"/>
              <w:jc w:val="center"/>
              <w:rPr>
                <w:sz w:val="18"/>
              </w:rPr>
            </w:pPr>
            <w:r>
              <w:rPr>
                <w:sz w:val="18"/>
              </w:rPr>
              <w:t>1</w:t>
            </w:r>
            <w:r w:rsidR="00F46C18">
              <w:rPr>
                <w:sz w:val="18"/>
              </w:rPr>
              <w:t>2</w:t>
            </w:r>
          </w:p>
        </w:tc>
        <w:tc>
          <w:tcPr>
            <w:tcW w:w="1054" w:type="dxa"/>
            <w:vAlign w:val="center"/>
          </w:tcPr>
          <w:p w14:paraId="4B31D1B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5146346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p>
        </w:tc>
        <w:tc>
          <w:tcPr>
            <w:tcW w:w="1276" w:type="dxa"/>
            <w:vAlign w:val="center"/>
          </w:tcPr>
          <w:p w14:paraId="0D559A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28123239" w14:textId="24873136"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5D1D7A64"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4EED2552"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horaire pour une place de parking</w:t>
            </w:r>
          </w:p>
          <w:p w14:paraId="7ABD9034" w14:textId="2BD879AD"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A5C1C48"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8B693DC" w14:textId="48D0E675" w:rsidR="00220077" w:rsidRDefault="00220077" w:rsidP="00220077">
            <w:pPr>
              <w:pStyle w:val="Corpsdetexte"/>
              <w:jc w:val="center"/>
              <w:rPr>
                <w:sz w:val="18"/>
              </w:rPr>
            </w:pPr>
            <w:r>
              <w:rPr>
                <w:sz w:val="18"/>
              </w:rPr>
              <w:t>1</w:t>
            </w:r>
            <w:r w:rsidR="00F46C18">
              <w:rPr>
                <w:sz w:val="18"/>
              </w:rPr>
              <w:t>3</w:t>
            </w:r>
          </w:p>
        </w:tc>
        <w:tc>
          <w:tcPr>
            <w:tcW w:w="1054" w:type="dxa"/>
            <w:vAlign w:val="center"/>
          </w:tcPr>
          <w:p w14:paraId="4F531F6F" w14:textId="39108F5F" w:rsidR="00220077" w:rsidRDefault="00F8422C"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OST</w:t>
            </w:r>
            <w:r w:rsidR="00220077">
              <w:rPr>
                <w:sz w:val="18"/>
              </w:rPr>
              <w:t xml:space="preserve"> </w:t>
            </w:r>
          </w:p>
        </w:tc>
        <w:tc>
          <w:tcPr>
            <w:tcW w:w="2268" w:type="dxa"/>
            <w:vAlign w:val="center"/>
          </w:tcPr>
          <w:p w14:paraId="42E9CE39"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1E9945F0"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791CCADF" w14:textId="34F6D6B3" w:rsidR="002200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609FC02D"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6B9C5F3A"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 horaire</w:t>
            </w:r>
          </w:p>
          <w:p w14:paraId="68FE2EF3" w14:textId="3B9776A1"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C3EE425"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AB5E799" w14:textId="768DDCA1" w:rsidR="00220077" w:rsidRDefault="00220077" w:rsidP="00220077">
            <w:pPr>
              <w:pStyle w:val="Corpsdetexte"/>
              <w:jc w:val="center"/>
              <w:rPr>
                <w:sz w:val="18"/>
              </w:rPr>
            </w:pPr>
            <w:r>
              <w:rPr>
                <w:sz w:val="18"/>
              </w:rPr>
              <w:t>1</w:t>
            </w:r>
            <w:r w:rsidR="00F46C18">
              <w:rPr>
                <w:sz w:val="18"/>
              </w:rPr>
              <w:t>4</w:t>
            </w:r>
          </w:p>
        </w:tc>
        <w:tc>
          <w:tcPr>
            <w:tcW w:w="1054" w:type="dxa"/>
            <w:vAlign w:val="center"/>
          </w:tcPr>
          <w:p w14:paraId="6F82B2B8" w14:textId="0611392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40F2A65" w14:textId="249A95F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roofErr w:type="spellStart"/>
            <w:r>
              <w:rPr>
                <w:sz w:val="18"/>
              </w:rPr>
              <w:t>availabilites</w:t>
            </w:r>
            <w:proofErr w:type="spellEnd"/>
          </w:p>
        </w:tc>
        <w:tc>
          <w:tcPr>
            <w:tcW w:w="1276" w:type="dxa"/>
            <w:vAlign w:val="center"/>
          </w:tcPr>
          <w:p w14:paraId="54DA0762" w14:textId="66287AD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B5A1843" w14:textId="58A3900B" w:rsidR="002200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A619E20" w14:textId="4D7C383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DFC1F05" w14:textId="4D615370"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es horaires d’une place de parking</w:t>
            </w:r>
          </w:p>
        </w:tc>
      </w:tr>
      <w:tr w:rsidR="00220077" w:rsidRPr="00F27327" w14:paraId="16E37903"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79C7E53" w14:textId="6FE10C15" w:rsidR="00220077" w:rsidRDefault="00220077" w:rsidP="00220077">
            <w:pPr>
              <w:pStyle w:val="Corpsdetexte"/>
              <w:jc w:val="center"/>
              <w:rPr>
                <w:sz w:val="18"/>
              </w:rPr>
            </w:pPr>
            <w:r>
              <w:rPr>
                <w:sz w:val="18"/>
              </w:rPr>
              <w:t>1</w:t>
            </w:r>
            <w:r w:rsidR="00F46C18">
              <w:rPr>
                <w:sz w:val="18"/>
              </w:rPr>
              <w:t>5</w:t>
            </w:r>
          </w:p>
        </w:tc>
        <w:tc>
          <w:tcPr>
            <w:tcW w:w="1054" w:type="dxa"/>
            <w:vAlign w:val="center"/>
          </w:tcPr>
          <w:p w14:paraId="09A6FC24" w14:textId="6BA7C35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OST</w:t>
            </w:r>
          </w:p>
        </w:tc>
        <w:tc>
          <w:tcPr>
            <w:tcW w:w="2268" w:type="dxa"/>
            <w:vAlign w:val="center"/>
          </w:tcPr>
          <w:p w14:paraId="66239737" w14:textId="1DFDAD5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occupants</w:t>
            </w:r>
          </w:p>
        </w:tc>
        <w:tc>
          <w:tcPr>
            <w:tcW w:w="1276" w:type="dxa"/>
            <w:vAlign w:val="center"/>
          </w:tcPr>
          <w:p w14:paraId="7E6D0446" w14:textId="27EF6FB8"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3749F5D4" w14:textId="63748B56" w:rsidR="00220077" w:rsidRPr="00F12D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2B689E5C" w14:textId="68961C5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678FE8D1" w14:textId="61CA2A31"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Création d’une location</w:t>
            </w:r>
          </w:p>
        </w:tc>
      </w:tr>
      <w:tr w:rsidR="00605A85" w:rsidRPr="00F27327" w14:paraId="091317D6" w14:textId="77777777" w:rsidTr="00B319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D77E49" w14:textId="43D7DF93" w:rsidR="00605A85" w:rsidRDefault="00605A85" w:rsidP="00605A85">
            <w:pPr>
              <w:pStyle w:val="Corpsdetexte"/>
              <w:jc w:val="center"/>
              <w:rPr>
                <w:sz w:val="18"/>
              </w:rPr>
            </w:pPr>
            <w:r>
              <w:rPr>
                <w:sz w:val="18"/>
              </w:rPr>
              <w:t>1</w:t>
            </w:r>
            <w:r w:rsidR="00F46C18">
              <w:rPr>
                <w:sz w:val="18"/>
              </w:rPr>
              <w:t>6</w:t>
            </w:r>
          </w:p>
        </w:tc>
        <w:tc>
          <w:tcPr>
            <w:tcW w:w="1054" w:type="dxa"/>
            <w:vAlign w:val="center"/>
          </w:tcPr>
          <w:p w14:paraId="7E14C002" w14:textId="5C9F55C7"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2268" w:type="dxa"/>
            <w:vAlign w:val="center"/>
          </w:tcPr>
          <w:p w14:paraId="7D1718EA" w14:textId="67AA9A9E"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id}</w:t>
            </w:r>
          </w:p>
        </w:tc>
        <w:tc>
          <w:tcPr>
            <w:tcW w:w="1276" w:type="dxa"/>
            <w:vAlign w:val="center"/>
          </w:tcPr>
          <w:p w14:paraId="7A23C383" w14:textId="16FA8BBF"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9107831" w14:textId="24CFEAE4" w:rsidR="00605A85" w:rsidRPr="00F12D77" w:rsidRDefault="00605A85" w:rsidP="00B319CF">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17DFD688" w14:textId="5772F1C3"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FB1A3DF" w14:textId="77777777"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e location</w:t>
            </w:r>
          </w:p>
          <w:p w14:paraId="0135D403" w14:textId="0CE8A0A5"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location soit le même que celui appelant l’API</w:t>
            </w:r>
          </w:p>
        </w:tc>
      </w:tr>
    </w:tbl>
    <w:p w14:paraId="3DDBCEF9" w14:textId="77777777" w:rsidR="00220077" w:rsidRDefault="00220077">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72E4C584" w14:textId="77777777" w:rsidTr="00B10E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3CB630F1" w14:textId="68854E2D" w:rsidR="00220077" w:rsidRDefault="00220077" w:rsidP="00220077">
            <w:pPr>
              <w:pStyle w:val="Corpsdetexte"/>
              <w:jc w:val="center"/>
              <w:rPr>
                <w:sz w:val="18"/>
              </w:rPr>
            </w:pPr>
            <w:r w:rsidRPr="00F12D77">
              <w:rPr>
                <w:sz w:val="18"/>
              </w:rPr>
              <w:lastRenderedPageBreak/>
              <w:t>Numéro</w:t>
            </w:r>
          </w:p>
        </w:tc>
        <w:tc>
          <w:tcPr>
            <w:tcW w:w="1054" w:type="dxa"/>
          </w:tcPr>
          <w:p w14:paraId="34805A0E" w14:textId="079AE943"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3B0B9005" w14:textId="0078F9B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45A0EDDA" w14:textId="6D55D7C4"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49D19C76" w14:textId="6001900C" w:rsidR="00220077" w:rsidRPr="00F12D77" w:rsidRDefault="00220077" w:rsidP="00220077">
            <w:pPr>
              <w:pStyle w:val="Corpsdetexte"/>
              <w:tabs>
                <w:tab w:val="left" w:pos="277"/>
              </w:tabs>
              <w:jc w:val="left"/>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096C33A9" w14:textId="17E4CE0D"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1706973D" w14:textId="7E7E4E6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605A85" w:rsidRPr="00F27327" w14:paraId="7FD59F8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A8B11F0" w14:textId="6767B9F8" w:rsidR="00605A85" w:rsidRDefault="00605A85" w:rsidP="00605A85">
            <w:pPr>
              <w:pStyle w:val="Corpsdetexte"/>
              <w:jc w:val="center"/>
              <w:rPr>
                <w:sz w:val="18"/>
              </w:rPr>
            </w:pPr>
            <w:r>
              <w:rPr>
                <w:sz w:val="18"/>
              </w:rPr>
              <w:t>1</w:t>
            </w:r>
            <w:r w:rsidR="00F46C18">
              <w:rPr>
                <w:sz w:val="18"/>
              </w:rPr>
              <w:t>7</w:t>
            </w:r>
          </w:p>
        </w:tc>
        <w:tc>
          <w:tcPr>
            <w:tcW w:w="1054" w:type="dxa"/>
            <w:vAlign w:val="center"/>
          </w:tcPr>
          <w:p w14:paraId="343BE30E" w14:textId="075B0F0D"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788252C5" w14:textId="4D3DAF77"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occupants</w:t>
            </w:r>
          </w:p>
        </w:tc>
        <w:tc>
          <w:tcPr>
            <w:tcW w:w="1276" w:type="dxa"/>
            <w:vAlign w:val="center"/>
          </w:tcPr>
          <w:p w14:paraId="3AAE42BB" w14:textId="46E13AE8"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A42E0D1" w14:textId="3F891D4F" w:rsidR="00605A85" w:rsidRPr="00F12D77" w:rsidRDefault="00605A85" w:rsidP="00605A85">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02B78673" w14:textId="5AD4B120"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5AD990E" w14:textId="78A58EE3"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es locations de l’utilisateur connecté</w:t>
            </w:r>
          </w:p>
        </w:tc>
      </w:tr>
      <w:tr w:rsidR="00605A85" w:rsidRPr="00F27327" w14:paraId="3364A99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0855A2E" w14:textId="398FD869" w:rsidR="00605A85" w:rsidRDefault="00605A85" w:rsidP="00605A85">
            <w:pPr>
              <w:pStyle w:val="Corpsdetexte"/>
              <w:jc w:val="center"/>
              <w:rPr>
                <w:sz w:val="18"/>
              </w:rPr>
            </w:pPr>
            <w:r>
              <w:rPr>
                <w:sz w:val="18"/>
              </w:rPr>
              <w:t>1</w:t>
            </w:r>
            <w:r w:rsidR="00F46C18">
              <w:rPr>
                <w:sz w:val="18"/>
              </w:rPr>
              <w:t>8</w:t>
            </w:r>
          </w:p>
        </w:tc>
        <w:tc>
          <w:tcPr>
            <w:tcW w:w="1054" w:type="dxa"/>
            <w:vAlign w:val="center"/>
          </w:tcPr>
          <w:p w14:paraId="46E19916" w14:textId="2CFBA7FF"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7BABCEE" w14:textId="4D68A5D2"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token</w:t>
            </w:r>
          </w:p>
        </w:tc>
        <w:tc>
          <w:tcPr>
            <w:tcW w:w="1276" w:type="dxa"/>
            <w:vAlign w:val="center"/>
          </w:tcPr>
          <w:p w14:paraId="31EECB6E" w14:textId="42AE4E5E"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30FF140D" w14:textId="34014743" w:rsidR="00605A85" w:rsidRPr="00F12D77" w:rsidRDefault="00605A85" w:rsidP="00605A85">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4B10F70" w14:textId="3017AA62"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57AA17EC" w14:textId="16F051AA"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du fonctionnement du token</w:t>
            </w:r>
          </w:p>
        </w:tc>
      </w:tr>
      <w:tr w:rsidR="00605A85" w:rsidRPr="00F27327" w14:paraId="15515BA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8F7E34C" w14:textId="218FBB76" w:rsidR="00605A85" w:rsidRDefault="00F46C18" w:rsidP="00605A85">
            <w:pPr>
              <w:pStyle w:val="Corpsdetexte"/>
              <w:jc w:val="center"/>
              <w:rPr>
                <w:sz w:val="18"/>
              </w:rPr>
            </w:pPr>
            <w:r>
              <w:rPr>
                <w:sz w:val="18"/>
              </w:rPr>
              <w:t>19</w:t>
            </w:r>
          </w:p>
        </w:tc>
        <w:tc>
          <w:tcPr>
            <w:tcW w:w="1054" w:type="dxa"/>
            <w:vAlign w:val="center"/>
          </w:tcPr>
          <w:p w14:paraId="78D79E0B" w14:textId="3ADD1195"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2D6F81F" w14:textId="7A09D578"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roofErr w:type="spellStart"/>
            <w:r>
              <w:rPr>
                <w:sz w:val="18"/>
              </w:rPr>
              <w:t>carparks</w:t>
            </w:r>
            <w:proofErr w:type="spellEnd"/>
          </w:p>
        </w:tc>
        <w:tc>
          <w:tcPr>
            <w:tcW w:w="1276" w:type="dxa"/>
            <w:vAlign w:val="center"/>
          </w:tcPr>
          <w:p w14:paraId="0BF974F0" w14:textId="0CEFD823"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7C07CD17" w14:textId="68436BE9" w:rsidR="00605A85" w:rsidRPr="00F12D77" w:rsidRDefault="00FC4539" w:rsidP="00605A85">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253DB23" w14:textId="28B2CB39"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760ABF14" w14:textId="261769A1"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es places de parking de l’utilisateur connecté</w:t>
            </w:r>
          </w:p>
        </w:tc>
      </w:tr>
      <w:tr w:rsidR="00FC4539" w:rsidRPr="00F27327" w14:paraId="35C3894C"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6D56C4F2" w14:textId="47483076" w:rsidR="00FC4539" w:rsidRDefault="00F46C18" w:rsidP="00605A85">
            <w:pPr>
              <w:pStyle w:val="Corpsdetexte"/>
              <w:jc w:val="center"/>
              <w:rPr>
                <w:sz w:val="18"/>
              </w:rPr>
            </w:pPr>
            <w:r>
              <w:rPr>
                <w:sz w:val="18"/>
              </w:rPr>
              <w:t>20</w:t>
            </w:r>
          </w:p>
        </w:tc>
        <w:tc>
          <w:tcPr>
            <w:tcW w:w="1054" w:type="dxa"/>
            <w:vAlign w:val="center"/>
          </w:tcPr>
          <w:p w14:paraId="34CE7AE4" w14:textId="652EE810"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OST</w:t>
            </w:r>
          </w:p>
        </w:tc>
        <w:tc>
          <w:tcPr>
            <w:tcW w:w="2268" w:type="dxa"/>
            <w:vAlign w:val="center"/>
          </w:tcPr>
          <w:p w14:paraId="704D43C8" w14:textId="504BEA37" w:rsidR="00FC4539" w:rsidRP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lang w:val="de-CH"/>
              </w:rPr>
            </w:pPr>
            <w:r>
              <w:rPr>
                <w:sz w:val="18"/>
              </w:rPr>
              <w:t>/</w:t>
            </w:r>
            <w:proofErr w:type="spellStart"/>
            <w:r>
              <w:rPr>
                <w:sz w:val="18"/>
              </w:rPr>
              <w:t>carparks</w:t>
            </w:r>
            <w:proofErr w:type="spellEnd"/>
            <w:r>
              <w:rPr>
                <w:sz w:val="18"/>
              </w:rPr>
              <w:t>/</w:t>
            </w:r>
            <w:proofErr w:type="spellStart"/>
            <w:r>
              <w:rPr>
                <w:sz w:val="18"/>
              </w:rPr>
              <w:t>search</w:t>
            </w:r>
            <w:proofErr w:type="spellEnd"/>
          </w:p>
        </w:tc>
        <w:tc>
          <w:tcPr>
            <w:tcW w:w="1276" w:type="dxa"/>
            <w:vAlign w:val="center"/>
          </w:tcPr>
          <w:p w14:paraId="5F2E5062" w14:textId="3E9071CC"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0ECE9BD7" w14:textId="572C4B18" w:rsidR="00FC4539" w:rsidRDefault="00FC4539" w:rsidP="00FC4539">
            <w:pPr>
              <w:pStyle w:val="Corpsdetexte"/>
              <w:tabs>
                <w:tab w:val="left" w:pos="277"/>
              </w:tabs>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t>latitude</w:t>
            </w:r>
            <w:r>
              <w:rPr>
                <w:sz w:val="18"/>
              </w:rPr>
              <w:br/>
            </w:r>
            <w:r>
              <w:rPr>
                <w:sz w:val="18"/>
              </w:rPr>
              <w:tab/>
              <w:t>longitude</w:t>
            </w:r>
            <w:r>
              <w:rPr>
                <w:sz w:val="18"/>
              </w:rPr>
              <w:br/>
            </w:r>
            <w:r>
              <w:rPr>
                <w:sz w:val="18"/>
              </w:rPr>
              <w:tab/>
              <w:t>radius</w:t>
            </w:r>
            <w:r>
              <w:rPr>
                <w:sz w:val="18"/>
              </w:rPr>
              <w:br/>
              <w:t>}</w:t>
            </w:r>
          </w:p>
        </w:tc>
        <w:tc>
          <w:tcPr>
            <w:tcW w:w="992" w:type="dxa"/>
            <w:vAlign w:val="center"/>
          </w:tcPr>
          <w:p w14:paraId="273D5196" w14:textId="1CFC14BA"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766FB018" w14:textId="137EA086"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places de parking disponibles dans un certain rayon</w:t>
            </w:r>
          </w:p>
        </w:tc>
      </w:tr>
      <w:tr w:rsidR="00242F53" w:rsidRPr="00F27327" w14:paraId="63176D11" w14:textId="77777777" w:rsidTr="00242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65F3764" w14:textId="26E5F443" w:rsidR="00242F53" w:rsidRDefault="00242F53" w:rsidP="00605A85">
            <w:pPr>
              <w:pStyle w:val="Corpsdetexte"/>
              <w:jc w:val="center"/>
              <w:rPr>
                <w:sz w:val="18"/>
              </w:rPr>
            </w:pPr>
            <w:r>
              <w:rPr>
                <w:sz w:val="18"/>
              </w:rPr>
              <w:t>21</w:t>
            </w:r>
          </w:p>
        </w:tc>
        <w:tc>
          <w:tcPr>
            <w:tcW w:w="1054" w:type="dxa"/>
            <w:vAlign w:val="center"/>
          </w:tcPr>
          <w:p w14:paraId="0DDCB5D2" w14:textId="40D65EC3" w:rsidR="00242F53" w:rsidRDefault="00242F53"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6737FF7F" w14:textId="215914B4" w:rsidR="00242F53" w:rsidRDefault="00242F53"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occupants</w:t>
            </w:r>
          </w:p>
        </w:tc>
        <w:tc>
          <w:tcPr>
            <w:tcW w:w="1276" w:type="dxa"/>
            <w:vAlign w:val="center"/>
          </w:tcPr>
          <w:p w14:paraId="6A518C8B" w14:textId="3B655D52" w:rsidR="00242F53" w:rsidRDefault="00242F53"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55898F6E" w14:textId="3AB9DA0C" w:rsidR="00242F53" w:rsidRDefault="00242F53" w:rsidP="00242F53">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19504E1F" w14:textId="1F71F076" w:rsidR="00242F53" w:rsidRDefault="00242F53"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38D1C8F7" w14:textId="30BA6370" w:rsidR="00242F53" w:rsidRDefault="00242F53"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es réservations d’une place de parking</w:t>
            </w:r>
          </w:p>
        </w:tc>
      </w:tr>
    </w:tbl>
    <w:p w14:paraId="2AB7706C" w14:textId="795C07DE" w:rsidR="00E26FEC" w:rsidRDefault="00E26FEC" w:rsidP="00E26FEC"/>
    <w:p w14:paraId="5AA6BD1E" w14:textId="1DF25AB1" w:rsidR="00E26FEC" w:rsidRDefault="00E26FEC" w:rsidP="00E26FEC">
      <w:pPr>
        <w:pStyle w:val="Titre3"/>
      </w:pPr>
      <w:bookmarkStart w:id="77" w:name="_Toc523479701"/>
      <w:r>
        <w:t>Fonctionnement de l’API</w:t>
      </w:r>
      <w:bookmarkEnd w:id="77"/>
    </w:p>
    <w:p w14:paraId="758DF4FD" w14:textId="5842D4DF" w:rsidR="004C71F8" w:rsidRDefault="004C71F8" w:rsidP="004C71F8">
      <w:pPr>
        <w:pStyle w:val="Corpsdetexte"/>
      </w:pPr>
      <w:r>
        <w:t xml:space="preserve">Laravel est un Framework de développement WEB entièrement constitué en PHP. Il se base sur </w:t>
      </w:r>
      <w:r w:rsidR="00CC0B6A">
        <w:t>« </w:t>
      </w:r>
      <w:r>
        <w:t>composer</w:t>
      </w:r>
      <w:r w:rsidR="00CC0B6A">
        <w:t> »</w:t>
      </w:r>
      <w:r>
        <w:t xml:space="preserve"> (</w:t>
      </w:r>
      <w:r w:rsidRPr="004C71F8">
        <w:t>https://getcomposer.org/</w:t>
      </w:r>
      <w:r>
        <w:t>) pour gérer ses dépendances. Laravel offre de multiples fonctionnalités, tel</w:t>
      </w:r>
      <w:r w:rsidR="006F482B">
        <w:t>les</w:t>
      </w:r>
      <w:r>
        <w:t xml:space="preserve"> que le routage de </w:t>
      </w:r>
      <w:r w:rsidR="00E70652">
        <w:t>requêtes</w:t>
      </w:r>
      <w:r>
        <w:t>, le mapping d’objet</w:t>
      </w:r>
      <w:r w:rsidR="00280B9E">
        <w:t>s</w:t>
      </w:r>
      <w:r w:rsidR="00E70652">
        <w:t xml:space="preserve"> </w:t>
      </w:r>
      <w:r>
        <w:t>relationnels, l’authentification, la migration de base de données, la gestion des exceptions, les tests unitaires et l’affichage de page HTML (dans le format propriétaire Blade).</w:t>
      </w:r>
    </w:p>
    <w:p w14:paraId="107741DF" w14:textId="092AFD58" w:rsidR="004C71F8" w:rsidRDefault="004C71F8" w:rsidP="004C71F8">
      <w:pPr>
        <w:pStyle w:val="Corpsdetexte"/>
      </w:pPr>
      <w:r>
        <w:t>Ce Framework est très complet et permet la création d’un site WEB comme d’une API complexe. Il est donc possible de créer un site WEB et une API tournant sur le même serveur et utilisant la même base de donnée</w:t>
      </w:r>
      <w:r w:rsidR="00E70652">
        <w:t>s</w:t>
      </w:r>
      <w:r>
        <w:t>.</w:t>
      </w:r>
    </w:p>
    <w:p w14:paraId="38DE82FC" w14:textId="53E5894A" w:rsidR="004C71F8" w:rsidRDefault="004C71F8" w:rsidP="004C71F8">
      <w:pPr>
        <w:pStyle w:val="Corpsdetexte"/>
      </w:pPr>
      <w:r>
        <w:t xml:space="preserve">Le Framework est très bien </w:t>
      </w:r>
      <w:r w:rsidR="00105AEB">
        <w:t>conçu puisqu’</w:t>
      </w:r>
      <w:r w:rsidR="00141FED">
        <w:t>il</w:t>
      </w:r>
      <w:r>
        <w:t xml:space="preserve"> est séparé en plusieurs sous-dossiers ayant chacun un objectif bien défini (un pour la gestion de la base de donnée</w:t>
      </w:r>
      <w:r w:rsidR="00E70652">
        <w:t>s</w:t>
      </w:r>
      <w:r>
        <w:t xml:space="preserve">, un pour la gestion des vues, un pour </w:t>
      </w:r>
      <w:r w:rsidR="0017147A">
        <w:t>la configuration du Framework, etc.). Il est très facile de se familiariser avec ce Framework et de le prendre en main.</w:t>
      </w:r>
    </w:p>
    <w:p w14:paraId="48A3E3C0" w14:textId="2BA79E1A" w:rsidR="00E70652" w:rsidRPr="00E70652" w:rsidRDefault="00E70652" w:rsidP="00E70652">
      <w:pPr>
        <w:pStyle w:val="Texte"/>
      </w:pPr>
      <w:r w:rsidRPr="00E70652">
        <w:lastRenderedPageBreak/>
        <w:t xml:space="preserve">Pour la gestion de l’accès à la base de données, Laravel a </w:t>
      </w:r>
      <w:r w:rsidR="00F439B3">
        <w:t>mis en place</w:t>
      </w:r>
      <w:r w:rsidRPr="00E70652">
        <w:t xml:space="preserve"> un système de modèle éloquent, qui est directement connecté à la bonne table dans la base de données. Il n’est donc pas nécessaire de créer </w:t>
      </w:r>
      <w:r w:rsidR="00A50ED9">
        <w:t>soi-même</w:t>
      </w:r>
      <w:r w:rsidRPr="00E70652">
        <w:t xml:space="preserve"> </w:t>
      </w:r>
      <w:r w:rsidR="00BA7C2E">
        <w:t>les</w:t>
      </w:r>
      <w:r w:rsidRPr="00E70652">
        <w:t xml:space="preserve"> requêtes SQL. Il suffit de </w:t>
      </w:r>
      <w:r w:rsidR="006A581F" w:rsidRPr="00E70652">
        <w:t>générer</w:t>
      </w:r>
      <w:r w:rsidRPr="00E70652">
        <w:t xml:space="preserve"> un objet</w:t>
      </w:r>
      <w:r>
        <w:t xml:space="preserve"> « </w:t>
      </w:r>
      <w:r w:rsidRPr="00E70652">
        <w:t xml:space="preserve">modèle » pour qu’il s’enregistre automatiquement dans la base de données. De même lorsque </w:t>
      </w:r>
      <w:r w:rsidR="0080310A">
        <w:t xml:space="preserve">l’on veut </w:t>
      </w:r>
      <w:r w:rsidRPr="00E70652">
        <w:t xml:space="preserve">récupérer des données dans la base de données, il est possible de </w:t>
      </w:r>
      <w:r w:rsidR="00B95F86">
        <w:t>faire de</w:t>
      </w:r>
      <w:r w:rsidR="00901279">
        <w:t>s</w:t>
      </w:r>
      <w:r w:rsidR="00B95F86">
        <w:t xml:space="preserve"> </w:t>
      </w:r>
      <w:r w:rsidR="00901279">
        <w:t>recherches</w:t>
      </w:r>
      <w:r w:rsidRPr="00E70652">
        <w:t xml:space="preserve"> directement via l’objet correspondant. Les données seront alors retournées sous la forme d’un tableau d’objet</w:t>
      </w:r>
      <w:r>
        <w:t xml:space="preserve"> « </w:t>
      </w:r>
      <w:r w:rsidRPr="00E70652">
        <w:t>modèle ».</w:t>
      </w:r>
    </w:p>
    <w:p w14:paraId="714F5F7D" w14:textId="45C47A40" w:rsidR="0017147A" w:rsidRDefault="0017147A" w:rsidP="004C71F8">
      <w:pPr>
        <w:pStyle w:val="Corpsdetexte"/>
      </w:pPr>
      <w:r>
        <w:t>En ce qui concerne l’authentification, Laravel propose un système appelé « </w:t>
      </w:r>
      <w:proofErr w:type="spellStart"/>
      <w:r>
        <w:t>Passport</w:t>
      </w:r>
      <w:proofErr w:type="spellEnd"/>
      <w:r>
        <w:t> ». Ce package permet de faire de l’authentification OAuth2 de manière simplifié</w:t>
      </w:r>
      <w:r w:rsidR="00333A6E">
        <w:t>e</w:t>
      </w:r>
      <w:r>
        <w:t xml:space="preserve"> et très rapide.</w:t>
      </w:r>
    </w:p>
    <w:p w14:paraId="4F2611C0" w14:textId="224EF339" w:rsidR="00E26FEC" w:rsidRDefault="0017147A" w:rsidP="00BB6385">
      <w:pPr>
        <w:pStyle w:val="Corpsdetexte"/>
      </w:pPr>
      <w:r>
        <w:t xml:space="preserve">Pour sécuriser une route, il suffit de la placer dans le middleware « auth:api ». </w:t>
      </w:r>
      <w:r w:rsidR="00092844">
        <w:t>Lors de la connexion à l’API, Laravel créer un « </w:t>
      </w:r>
      <w:proofErr w:type="spellStart"/>
      <w:r w:rsidR="00092844">
        <w:t>access</w:t>
      </w:r>
      <w:proofErr w:type="spellEnd"/>
      <w:r w:rsidR="00092844">
        <w:t xml:space="preserve"> token » et l’enregistre dans la base de donnée. Ce token est ensuite fourni à l’utilisateur. Lorsque l’utilisateur essaye ensuite d’accéder à une route qui se trouve dans le middleware « auth:api », il devra ajouter dans sa requête le header « Authorization » et y mettre dedans le token </w:t>
      </w:r>
      <w:proofErr w:type="spellStart"/>
      <w:r w:rsidR="00092844">
        <w:t>recu</w:t>
      </w:r>
      <w:proofErr w:type="spellEnd"/>
      <w:r w:rsidR="00092844">
        <w:t xml:space="preserve"> précédemment. Le middleware</w:t>
      </w:r>
      <w:r>
        <w:t xml:space="preserve"> vérifiera si le token fournit dans la requête correspond à un utilisateur et si ce n’est pas le cas, répondra avec une erreur 401, </w:t>
      </w:r>
      <w:proofErr w:type="spellStart"/>
      <w:r>
        <w:t>Un</w:t>
      </w:r>
      <w:r w:rsidR="00E70652">
        <w:t>authorized</w:t>
      </w:r>
      <w:proofErr w:type="spellEnd"/>
      <w:r w:rsidR="00E70652">
        <w:t xml:space="preserve">. </w:t>
      </w:r>
    </w:p>
    <w:p w14:paraId="49D58C87" w14:textId="66B9D7C7" w:rsidR="00BB6385" w:rsidRPr="00E26FEC" w:rsidRDefault="00BB6385" w:rsidP="00BB6385">
      <w:pPr>
        <w:pStyle w:val="Corpsdetexte"/>
      </w:pPr>
      <w:r>
        <w:t xml:space="preserve">Pour mettre son application Laravel en déploiement, il suffit de copier tous les dossiers et fichiers sur son serveur et de faire pointer son </w:t>
      </w:r>
      <w:r w:rsidR="000E74A7">
        <w:t>« </w:t>
      </w:r>
      <w:r>
        <w:t>sous-domaine</w:t>
      </w:r>
      <w:r w:rsidR="000E74A7">
        <w:t> »</w:t>
      </w:r>
      <w:r>
        <w:t xml:space="preserve"> sur le dossier « public » de Laravel.</w:t>
      </w:r>
    </w:p>
    <w:p w14:paraId="3A383426" w14:textId="77777777" w:rsidR="00F37FB6" w:rsidRPr="00F37FB6" w:rsidRDefault="00F37FB6" w:rsidP="00F37FB6">
      <w:pPr>
        <w:pStyle w:val="Corpsdetexte"/>
      </w:pPr>
    </w:p>
    <w:p w14:paraId="02F74F4A" w14:textId="77777777" w:rsidR="00341ED8" w:rsidRDefault="00341ED8">
      <w:r>
        <w:rPr>
          <w:b/>
          <w:bCs/>
        </w:rPr>
        <w:br w:type="page"/>
      </w:r>
    </w:p>
    <w:p w14:paraId="5D629A6D" w14:textId="1CB00ECD" w:rsidR="00556725" w:rsidRDefault="00556725" w:rsidP="00556725">
      <w:pPr>
        <w:pStyle w:val="Titre1"/>
      </w:pPr>
      <w:bookmarkStart w:id="78" w:name="_Toc523479702"/>
      <w:r>
        <w:lastRenderedPageBreak/>
        <w:t>Développement de l’application</w:t>
      </w:r>
      <w:bookmarkEnd w:id="78"/>
    </w:p>
    <w:p w14:paraId="3F0DC709" w14:textId="7402D8A7" w:rsidR="004A7E18" w:rsidRDefault="00F83F0C" w:rsidP="004A7E18">
      <w:pPr>
        <w:pStyle w:val="Titre2"/>
      </w:pPr>
      <w:bookmarkStart w:id="79" w:name="_Toc523479703"/>
      <w:r>
        <w:t>Apprentissage du Framework</w:t>
      </w:r>
      <w:bookmarkEnd w:id="79"/>
    </w:p>
    <w:p w14:paraId="280B8D81" w14:textId="49C8E5CA" w:rsidR="001D3ABE" w:rsidRDefault="001D3ABE" w:rsidP="001D3ABE">
      <w:pPr>
        <w:pStyle w:val="Corpsdetexte"/>
      </w:pPr>
      <w:r>
        <w:t xml:space="preserve">L’apprentissage de React Native est spécial. Il est très facile de </w:t>
      </w:r>
      <w:r w:rsidR="004503B3">
        <w:t>se</w:t>
      </w:r>
      <w:r>
        <w:t xml:space="preserve"> lancer dans la création d’une application car le Framework est bien documenté quand il s’agit de faire quelque chose de très </w:t>
      </w:r>
      <w:r w:rsidR="006B1F37">
        <w:t>simple</w:t>
      </w:r>
      <w:r>
        <w:t xml:space="preserve">. Par contre, lorsque il faut créer des fonctionnalités avancées, la documentation de React Native ne suffit plus. Il est nécessaire de </w:t>
      </w:r>
      <w:r w:rsidR="004311B6">
        <w:t>rechercher par</w:t>
      </w:r>
      <w:r>
        <w:t xml:space="preserve"> </w:t>
      </w:r>
      <w:r w:rsidR="004503B3">
        <w:t>nous-même</w:t>
      </w:r>
      <w:r>
        <w:t xml:space="preserve"> des informations auprès de la communauté.</w:t>
      </w:r>
    </w:p>
    <w:p w14:paraId="17C2AFEC" w14:textId="06D58A17" w:rsidR="001D3ABE" w:rsidRDefault="001D3ABE" w:rsidP="001D3ABE">
      <w:pPr>
        <w:pStyle w:val="Corpsdetexte"/>
      </w:pPr>
      <w:r>
        <w:t xml:space="preserve">React Native utilise un système de state et de </w:t>
      </w:r>
      <w:proofErr w:type="spellStart"/>
      <w:r>
        <w:t>props</w:t>
      </w:r>
      <w:proofErr w:type="spellEnd"/>
      <w:r>
        <w:t xml:space="preserve"> pour la gestion de ses composants. Les </w:t>
      </w:r>
      <w:proofErr w:type="spellStart"/>
      <w:r>
        <w:t>props</w:t>
      </w:r>
      <w:proofErr w:type="spellEnd"/>
      <w:r>
        <w:t xml:space="preserve"> sont les données reçues du composant parent tandis que le state enregistre les données internes au composant. Lorsque une valeur dans le state change, React Native relance le rendu du composant pour réactualiser les données affichées. Il est assez difficile au début de savoir si une valeur doit être enregistrée dans le state ou bien simplement gardée dans les </w:t>
      </w:r>
      <w:proofErr w:type="spellStart"/>
      <w:r>
        <w:t>props</w:t>
      </w:r>
      <w:proofErr w:type="spellEnd"/>
      <w:r>
        <w:t xml:space="preserve">. Au fur est </w:t>
      </w:r>
      <w:proofErr w:type="spellStart"/>
      <w:r>
        <w:t>a</w:t>
      </w:r>
      <w:proofErr w:type="spellEnd"/>
      <w:r>
        <w:t xml:space="preserve"> mesure de l’apprentissage de React Native, il va falloir repasser sur son code car on va se rendre compte que la manière dont l’on a </w:t>
      </w:r>
      <w:r w:rsidR="004503B3">
        <w:t>créé</w:t>
      </w:r>
      <w:r>
        <w:t xml:space="preserve"> un composant n’est pas forcement la plus efficace et la plus performante. </w:t>
      </w:r>
    </w:p>
    <w:p w14:paraId="34C7325C" w14:textId="06BF95E2" w:rsidR="00DC0164" w:rsidRDefault="00B108A8" w:rsidP="001D3ABE">
      <w:pPr>
        <w:pStyle w:val="Corpsdetexte"/>
      </w:pPr>
      <w:r>
        <w:t xml:space="preserve">Un point important dans la création d’une application React Native est la clarté du code. Un composant comporte toute la logique ainsi que l’interface dans un seul et même fichier. Il est alors facile de se perdre dans son code et de commencer à créer un code « spaghetti ». </w:t>
      </w:r>
      <w:r w:rsidR="00FB4610">
        <w:t>Il est alors important de se donner</w:t>
      </w:r>
      <w:r w:rsidR="009B0A6F">
        <w:t>,</w:t>
      </w:r>
      <w:r w:rsidR="00FB4610">
        <w:t xml:space="preserve"> dès le début</w:t>
      </w:r>
      <w:r w:rsidR="009B0A6F">
        <w:t>,</w:t>
      </w:r>
      <w:r w:rsidR="00FB4610">
        <w:t xml:space="preserve"> des normes de codages pour garder un code propre et facilement lisible / maintenable. </w:t>
      </w:r>
    </w:p>
    <w:p w14:paraId="234EE110" w14:textId="115D192D" w:rsidR="00DC0164" w:rsidRDefault="00DC0164" w:rsidP="001D3ABE">
      <w:pPr>
        <w:pStyle w:val="Corpsdetexte"/>
      </w:pPr>
      <w:r>
        <w:t xml:space="preserve">React native utilise un système de </w:t>
      </w:r>
      <w:proofErr w:type="spellStart"/>
      <w:r>
        <w:t>props</w:t>
      </w:r>
      <w:proofErr w:type="spellEnd"/>
      <w:r>
        <w:t xml:space="preserve"> et de state pour la gestion des données mais ne permet pas un échange de données de façon simple entre les différentes pages de </w:t>
      </w:r>
      <w:r w:rsidR="0049239B">
        <w:t>l’</w:t>
      </w:r>
      <w:r>
        <w:t>application. Il est alors nécessaire d’installer un système de gestion de state global</w:t>
      </w:r>
      <w:r w:rsidR="00DE6B71">
        <w:t>e</w:t>
      </w:r>
      <w:r>
        <w:t xml:space="preserve"> tel que « </w:t>
      </w:r>
      <w:proofErr w:type="spellStart"/>
      <w:r>
        <w:t>mobx</w:t>
      </w:r>
      <w:proofErr w:type="spellEnd"/>
      <w:r>
        <w:t> » ou « </w:t>
      </w:r>
      <w:proofErr w:type="spellStart"/>
      <w:r>
        <w:t>redux</w:t>
      </w:r>
      <w:proofErr w:type="spellEnd"/>
      <w:r>
        <w:t xml:space="preserve"> » pour transférer les données de manière global et efficace. Ces derniers sont plus ou moins simple d’utilisation. Je conseille fortement de débuter avec </w:t>
      </w:r>
      <w:proofErr w:type="spellStart"/>
      <w:r>
        <w:t>mobx</w:t>
      </w:r>
      <w:proofErr w:type="spellEnd"/>
      <w:r>
        <w:t xml:space="preserve"> qui est plus simple de compréhension.</w:t>
      </w:r>
    </w:p>
    <w:p w14:paraId="68073B3E" w14:textId="07D84A52" w:rsidR="009B7073" w:rsidRDefault="009B7073" w:rsidP="001D3ABE">
      <w:pPr>
        <w:pStyle w:val="Corpsdetexte"/>
      </w:pPr>
      <w:r>
        <w:t xml:space="preserve">De manière général, React Native permet simplement et rapidement de créer une petite application. Par contre, lorsque l’on va vouloir créer quelque chose de plus conséquent, comme l’application </w:t>
      </w:r>
      <w:proofErr w:type="spellStart"/>
      <w:r>
        <w:t>parkaps</w:t>
      </w:r>
      <w:proofErr w:type="spellEnd"/>
      <w:r>
        <w:t xml:space="preserve">, il va falloir bien faire attention </w:t>
      </w:r>
      <w:r w:rsidR="00A756C5">
        <w:t>à</w:t>
      </w:r>
      <w:r>
        <w:t xml:space="preserve"> normaliser son code et ne pas partir tête baissée dans le code.</w:t>
      </w:r>
    </w:p>
    <w:p w14:paraId="5644E4CF" w14:textId="77777777" w:rsidR="00DC0164" w:rsidRDefault="00DC0164" w:rsidP="00DC0164">
      <w:pPr>
        <w:pStyle w:val="Corpsdetexte"/>
      </w:pPr>
      <w:r>
        <w:br w:type="page"/>
      </w:r>
    </w:p>
    <w:p w14:paraId="188E0715" w14:textId="56D83C29" w:rsidR="008135C0" w:rsidRDefault="00E41AC9" w:rsidP="008135C0">
      <w:pPr>
        <w:pStyle w:val="Titre2"/>
      </w:pPr>
      <w:bookmarkStart w:id="80" w:name="_Toc523479704"/>
      <w:r>
        <w:lastRenderedPageBreak/>
        <w:t>Environnement de développement</w:t>
      </w:r>
      <w:bookmarkEnd w:id="80"/>
    </w:p>
    <w:p w14:paraId="50E84CA0" w14:textId="0A90A723" w:rsidR="002746A9" w:rsidRDefault="002746A9">
      <w:r>
        <w:rPr>
          <w:noProof/>
        </w:rPr>
        <mc:AlternateContent>
          <mc:Choice Requires="wpg">
            <w:drawing>
              <wp:anchor distT="0" distB="0" distL="114300" distR="114300" simplePos="0" relativeHeight="251677184" behindDoc="0" locked="0" layoutInCell="1" allowOverlap="1" wp14:anchorId="2A830492" wp14:editId="56354DE6">
                <wp:simplePos x="0" y="0"/>
                <wp:positionH relativeFrom="column">
                  <wp:posOffset>-371475</wp:posOffset>
                </wp:positionH>
                <wp:positionV relativeFrom="paragraph">
                  <wp:posOffset>138904</wp:posOffset>
                </wp:positionV>
                <wp:extent cx="6231255" cy="3469005"/>
                <wp:effectExtent l="0" t="0" r="17145" b="36195"/>
                <wp:wrapNone/>
                <wp:docPr id="56" name="Groupe 56"/>
                <wp:cNvGraphicFramePr/>
                <a:graphic xmlns:a="http://schemas.openxmlformats.org/drawingml/2006/main">
                  <a:graphicData uri="http://schemas.microsoft.com/office/word/2010/wordprocessingGroup">
                    <wpg:wgp>
                      <wpg:cNvGrpSpPr/>
                      <wpg:grpSpPr>
                        <a:xfrm>
                          <a:off x="0" y="0"/>
                          <a:ext cx="6231255" cy="3469005"/>
                          <a:chOff x="0" y="0"/>
                          <a:chExt cx="6231255" cy="3469428"/>
                        </a:xfrm>
                      </wpg:grpSpPr>
                      <wps:wsp>
                        <wps:cNvPr id="32" name="Zone de texte 2"/>
                        <wps:cNvSpPr txBox="1">
                          <a:spLocks noChangeArrowheads="1"/>
                        </wps:cNvSpPr>
                        <wps:spPr bwMode="auto">
                          <a:xfrm>
                            <a:off x="431800" y="1727200"/>
                            <a:ext cx="914400" cy="531495"/>
                          </a:xfrm>
                          <a:prstGeom prst="rect">
                            <a:avLst/>
                          </a:prstGeom>
                          <a:noFill/>
                          <a:ln w="9525">
                            <a:noFill/>
                            <a:miter lim="800000"/>
                            <a:headEnd/>
                            <a:tailEnd/>
                          </a:ln>
                        </wps:spPr>
                        <wps:txbx>
                          <w:txbxContent>
                            <w:p w14:paraId="09416657" w14:textId="2A536F00" w:rsidR="00940131" w:rsidRDefault="00940131" w:rsidP="002746A9">
                              <w:pPr>
                                <w:pStyle w:val="Texte"/>
                              </w:pPr>
                              <w:proofErr w:type="spellStart"/>
                              <w:r>
                                <w:t>PhpStorm</w:t>
                              </w:r>
                              <w:proofErr w:type="spellEnd"/>
                            </w:p>
                          </w:txbxContent>
                        </wps:txbx>
                        <wps:bodyPr rot="0" vert="horz" wrap="square" lIns="91440" tIns="45720" rIns="91440" bIns="45720" anchor="t" anchorCtr="0">
                          <a:spAutoFit/>
                        </wps:bodyPr>
                      </wps:wsp>
                      <wps:wsp>
                        <wps:cNvPr id="44" name="Zone de texte 2"/>
                        <wps:cNvSpPr txBox="1">
                          <a:spLocks noChangeArrowheads="1"/>
                        </wps:cNvSpPr>
                        <wps:spPr bwMode="auto">
                          <a:xfrm>
                            <a:off x="1845733" y="2937933"/>
                            <a:ext cx="762000" cy="531495"/>
                          </a:xfrm>
                          <a:prstGeom prst="rect">
                            <a:avLst/>
                          </a:prstGeom>
                          <a:noFill/>
                          <a:ln w="9525">
                            <a:noFill/>
                            <a:miter lim="800000"/>
                            <a:headEnd/>
                            <a:tailEnd/>
                          </a:ln>
                        </wps:spPr>
                        <wps:txbx>
                          <w:txbxContent>
                            <w:p w14:paraId="4FA10190" w14:textId="509BF17D" w:rsidR="00940131" w:rsidRDefault="00940131" w:rsidP="002746A9">
                              <w:pPr>
                                <w:pStyle w:val="Texte"/>
                              </w:pPr>
                              <w:proofErr w:type="spellStart"/>
                              <w:r>
                                <w:t>Xampp</w:t>
                              </w:r>
                              <w:proofErr w:type="spellEnd"/>
                            </w:p>
                          </w:txbxContent>
                        </wps:txbx>
                        <wps:bodyPr rot="0" vert="horz" wrap="square" lIns="91440" tIns="45720" rIns="91440" bIns="45720" anchor="t" anchorCtr="0">
                          <a:spAutoFit/>
                        </wps:bodyPr>
                      </wps:wsp>
                      <wpg:grpSp>
                        <wpg:cNvPr id="55" name="Groupe 55"/>
                        <wpg:cNvGrpSpPr/>
                        <wpg:grpSpPr>
                          <a:xfrm>
                            <a:off x="0" y="0"/>
                            <a:ext cx="6231255" cy="3469428"/>
                            <a:chOff x="0" y="0"/>
                            <a:chExt cx="6231255" cy="3469428"/>
                          </a:xfrm>
                        </wpg:grpSpPr>
                        <wps:wsp>
                          <wps:cNvPr id="25" name="Connecteur droit 25"/>
                          <wps:cNvCnPr/>
                          <wps:spPr>
                            <a:xfrm>
                              <a:off x="3048000" y="0"/>
                              <a:ext cx="0" cy="3469428"/>
                            </a:xfrm>
                            <a:prstGeom prst="line">
                              <a:avLst/>
                            </a:prstGeom>
                          </wps:spPr>
                          <wps:style>
                            <a:lnRef idx="2">
                              <a:schemeClr val="dk1"/>
                            </a:lnRef>
                            <a:fillRef idx="0">
                              <a:schemeClr val="dk1"/>
                            </a:fillRef>
                            <a:effectRef idx="1">
                              <a:schemeClr val="dk1"/>
                            </a:effectRef>
                            <a:fontRef idx="minor">
                              <a:schemeClr val="tx1"/>
                            </a:fontRef>
                          </wps:style>
                          <wps:bodyPr/>
                        </wps:wsp>
                        <wpg:grpSp>
                          <wpg:cNvPr id="54" name="Groupe 54"/>
                          <wpg:cNvGrpSpPr/>
                          <wpg:grpSpPr>
                            <a:xfrm>
                              <a:off x="0" y="0"/>
                              <a:ext cx="6231255" cy="3469428"/>
                              <a:chOff x="0" y="0"/>
                              <a:chExt cx="6231255" cy="3469428"/>
                            </a:xfrm>
                          </wpg:grpSpPr>
                          <wps:wsp>
                            <wps:cNvPr id="22" name="Rectangle : coins arrondis 22"/>
                            <wps:cNvSpPr/>
                            <wps:spPr>
                              <a:xfrm>
                                <a:off x="0" y="0"/>
                                <a:ext cx="6231255" cy="3469428"/>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4" name="Image 24" descr="RÃ©sultat de recherche d'images pour &quot;phpStorm&quot;"/>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287867" y="770466"/>
                                <a:ext cx="1134110" cy="1134110"/>
                              </a:xfrm>
                              <a:prstGeom prst="rect">
                                <a:avLst/>
                              </a:prstGeom>
                              <a:noFill/>
                              <a:ln>
                                <a:noFill/>
                              </a:ln>
                            </pic:spPr>
                          </pic:pic>
                          <wps:wsp>
                            <wps:cNvPr id="26" name="Zone de texte 2"/>
                            <wps:cNvSpPr txBox="1">
                              <a:spLocks noChangeArrowheads="1"/>
                            </wps:cNvSpPr>
                            <wps:spPr bwMode="auto">
                              <a:xfrm>
                                <a:off x="1193800" y="101600"/>
                                <a:ext cx="1159510" cy="597535"/>
                              </a:xfrm>
                              <a:prstGeom prst="rect">
                                <a:avLst/>
                              </a:prstGeom>
                              <a:noFill/>
                              <a:ln w="9525">
                                <a:noFill/>
                                <a:miter lim="800000"/>
                                <a:headEnd/>
                                <a:tailEnd/>
                              </a:ln>
                            </wps:spPr>
                            <wps:txbx>
                              <w:txbxContent>
                                <w:p w14:paraId="49DD69ED" w14:textId="50A638D6" w:rsidR="00940131" w:rsidRPr="002746A9" w:rsidRDefault="00940131" w:rsidP="002746A9">
                                  <w:pPr>
                                    <w:pStyle w:val="Texte"/>
                                    <w:rPr>
                                      <w:b/>
                                      <w:sz w:val="28"/>
                                    </w:rPr>
                                  </w:pPr>
                                  <w:r w:rsidRPr="002746A9">
                                    <w:rPr>
                                      <w:b/>
                                      <w:sz w:val="28"/>
                                    </w:rPr>
                                    <w:t>Logiciels</w:t>
                                  </w:r>
                                </w:p>
                              </w:txbxContent>
                            </wps:txbx>
                            <wps:bodyPr rot="0" vert="horz" wrap="square" lIns="91440" tIns="45720" rIns="91440" bIns="45720" anchor="t" anchorCtr="0">
                              <a:spAutoFit/>
                            </wps:bodyPr>
                          </wps:wsp>
                          <pic:pic xmlns:pic="http://schemas.openxmlformats.org/drawingml/2006/picture">
                            <pic:nvPicPr>
                              <pic:cNvPr id="27" name="Image 27" descr="RÃ©sultat de recherche d'images pour &quot;xampp&quot;"/>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1651000" y="2091266"/>
                                <a:ext cx="956310" cy="956310"/>
                              </a:xfrm>
                              <a:prstGeom prst="rect">
                                <a:avLst/>
                              </a:prstGeom>
                              <a:noFill/>
                              <a:ln>
                                <a:noFill/>
                              </a:ln>
                            </pic:spPr>
                          </pic:pic>
                          <pic:pic xmlns:pic="http://schemas.openxmlformats.org/drawingml/2006/picture">
                            <pic:nvPicPr>
                              <pic:cNvPr id="48" name="Image 48" descr="RÃ©sultat de recherche d'images pour &quot;mysql&quot;"/>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3852333" y="1117600"/>
                                <a:ext cx="1699895" cy="880110"/>
                              </a:xfrm>
                              <a:prstGeom prst="rect">
                                <a:avLst/>
                              </a:prstGeom>
                              <a:noFill/>
                              <a:ln>
                                <a:noFill/>
                              </a:ln>
                            </pic:spPr>
                          </pic:pic>
                          <wps:wsp>
                            <wps:cNvPr id="51" name="Zone de texte 2"/>
                            <wps:cNvSpPr txBox="1">
                              <a:spLocks noChangeArrowheads="1"/>
                            </wps:cNvSpPr>
                            <wps:spPr bwMode="auto">
                              <a:xfrm>
                                <a:off x="3970867" y="50800"/>
                                <a:ext cx="1159510" cy="597535"/>
                              </a:xfrm>
                              <a:prstGeom prst="rect">
                                <a:avLst/>
                              </a:prstGeom>
                              <a:noFill/>
                              <a:ln w="9525">
                                <a:noFill/>
                                <a:miter lim="800000"/>
                                <a:headEnd/>
                                <a:tailEnd/>
                              </a:ln>
                            </wps:spPr>
                            <wps:txbx>
                              <w:txbxContent>
                                <w:p w14:paraId="319959B7" w14:textId="2EE6D31D" w:rsidR="00940131" w:rsidRPr="002746A9" w:rsidRDefault="00940131" w:rsidP="002746A9">
                                  <w:pPr>
                                    <w:pStyle w:val="Texte"/>
                                    <w:rPr>
                                      <w:b/>
                                      <w:sz w:val="28"/>
                                    </w:rPr>
                                  </w:pPr>
                                  <w:r>
                                    <w:rPr>
                                      <w:b/>
                                      <w:sz w:val="28"/>
                                    </w:rPr>
                                    <w:t>Outils</w:t>
                                  </w:r>
                                </w:p>
                              </w:txbxContent>
                            </wps:txbx>
                            <wps:bodyPr rot="0" vert="horz" wrap="square" lIns="91440" tIns="45720" rIns="91440" bIns="45720" anchor="t" anchorCtr="0">
                              <a:spAutoFit/>
                            </wps:bodyPr>
                          </wps:wsp>
                        </wpg:grpSp>
                      </wpg:grpSp>
                    </wpg:wgp>
                  </a:graphicData>
                </a:graphic>
              </wp:anchor>
            </w:drawing>
          </mc:Choice>
          <mc:Fallback>
            <w:pict>
              <v:group w14:anchorId="2A830492" id="Groupe 56" o:spid="_x0000_s1053" style="position:absolute;margin-left:-29.25pt;margin-top:10.95pt;width:490.65pt;height:273.15pt;z-index:251677184" coordsize="62312,346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">
                <v:shape id="_x0000_s1054" type="#_x0000_t202" style="position:absolute;left:4318;top:17272;width:9144;height:5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09416657" w14:textId="2A536F00" w:rsidR="00940131" w:rsidRDefault="00940131" w:rsidP="002746A9">
                        <w:pPr>
                          <w:pStyle w:val="Texte"/>
                        </w:pPr>
                        <w:proofErr w:type="spellStart"/>
                        <w:r>
                          <w:t>PhpStorm</w:t>
                        </w:r>
                        <w:proofErr w:type="spellEnd"/>
                      </w:p>
                    </w:txbxContent>
                  </v:textbox>
                </v:shape>
                <v:shape id="_x0000_s1055" type="#_x0000_t202" style="position:absolute;left:18457;top:29379;width:7620;height:5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04mwQAAANsAAAAPAAAAZHJzL2Rvd25yZXYueG1sRI9Ba8JA&#10;FITvBf/D8gre6kax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KYLTibBAAAA2wAAAA8AAAAA&#10;AAAAAAAAAAAABwIAAGRycy9kb3ducmV2LnhtbFBLBQYAAAAAAwADALcAAAD1AgAAAAA=&#10;" filled="f" stroked="f">
                  <v:textbox style="mso-fit-shape-to-text:t">
                    <w:txbxContent>
                      <w:p w14:paraId="4FA10190" w14:textId="509BF17D" w:rsidR="00940131" w:rsidRDefault="00940131" w:rsidP="002746A9">
                        <w:pPr>
                          <w:pStyle w:val="Texte"/>
                        </w:pPr>
                        <w:proofErr w:type="spellStart"/>
                        <w:r>
                          <w:t>Xampp</w:t>
                        </w:r>
                        <w:proofErr w:type="spellEnd"/>
                      </w:p>
                    </w:txbxContent>
                  </v:textbox>
                </v:shape>
                <v:group id="Groupe 55" o:spid="_x0000_s1056" style="position:absolute;width:62312;height:34694" coordsize="62312,34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line id="Connecteur droit 25" o:spid="_x0000_s1057" style="position:absolute;visibility:visible;mso-wrap-style:square" from="30480,0" to="30480,346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" strokecolor="black [3200]" strokeweight="1pt">
                    <v:stroke joinstyle="miter"/>
                  </v:line>
                  <v:group id="Groupe 54" o:spid="_x0000_s1058" style="position:absolute;width:62312;height:34694" coordsize="62312,34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roundrect id="Rectangle : coins arrondis 22" o:spid="_x0000_s1059" style="position:absolute;width:62312;height:346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" filled="f" strokecolor="black [3200]" strokeweight="1pt">
                      <v:stroke joinstyle="miter"/>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4" o:spid="_x0000_s1060" type="#_x0000_t75" alt="RÃ©sultat de recherche d'images pour &quot;phpStorm&quot;" style="position:absolute;left:2878;top:7704;width:11341;height:11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">
                      <v:imagedata r:id="rId31" o:title="RÃ©sultat de recherche d'images pour &quot;phpStorm&quot;"/>
                    </v:shape>
                    <v:shape id="_x0000_s1061" type="#_x0000_t202" style="position:absolute;left:11938;top:1016;width:11595;height:5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49DD69ED" w14:textId="50A638D6" w:rsidR="00940131" w:rsidRPr="002746A9" w:rsidRDefault="00940131" w:rsidP="002746A9">
                            <w:pPr>
                              <w:pStyle w:val="Texte"/>
                              <w:rPr>
                                <w:b/>
                                <w:sz w:val="28"/>
                              </w:rPr>
                            </w:pPr>
                            <w:r w:rsidRPr="002746A9">
                              <w:rPr>
                                <w:b/>
                                <w:sz w:val="28"/>
                              </w:rPr>
                              <w:t>Logiciels</w:t>
                            </w:r>
                          </w:p>
                        </w:txbxContent>
                      </v:textbox>
                    </v:shape>
                    <v:shape id="Image 27" o:spid="_x0000_s1062" type="#_x0000_t75" alt="RÃ©sultat de recherche d'images pour &quot;xampp&quot;" style="position:absolute;left:16510;top:20912;width:9563;height:9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">
                      <v:imagedata r:id="rId32" o:title="RÃ©sultat de recherche d'images pour &quot;xampp&quot;"/>
                    </v:shape>
                    <v:shape id="Image 48" o:spid="_x0000_s1063" type="#_x0000_t75" alt="RÃ©sultat de recherche d'images pour &quot;mysql&quot;" style="position:absolute;left:38523;top:11176;width:16999;height:8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">
                      <v:imagedata r:id="rId33" o:title="RÃ©sultat de recherche d'images pour &quot;mysql&quot;"/>
                    </v:shape>
                    <v:shape id="_x0000_s1064" type="#_x0000_t202" style="position:absolute;left:39708;top:508;width:11595;height:5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" filled="f" stroked="f">
                      <v:textbox style="mso-fit-shape-to-text:t">
                        <w:txbxContent>
                          <w:p w14:paraId="319959B7" w14:textId="2EE6D31D" w:rsidR="00940131" w:rsidRPr="002746A9" w:rsidRDefault="00940131" w:rsidP="002746A9">
                            <w:pPr>
                              <w:pStyle w:val="Texte"/>
                              <w:rPr>
                                <w:b/>
                                <w:sz w:val="28"/>
                              </w:rPr>
                            </w:pPr>
                            <w:r>
                              <w:rPr>
                                <w:b/>
                                <w:sz w:val="28"/>
                              </w:rPr>
                              <w:t>Outils</w:t>
                            </w:r>
                          </w:p>
                        </w:txbxContent>
                      </v:textbox>
                    </v:shape>
                  </v:group>
                </v:group>
              </v:group>
            </w:pict>
          </mc:Fallback>
        </mc:AlternateContent>
      </w:r>
    </w:p>
    <w:p w14:paraId="1F597A8D" w14:textId="6C8CF642" w:rsidR="002746A9" w:rsidRDefault="002746A9"/>
    <w:p w14:paraId="30251CB7" w14:textId="522FB070" w:rsidR="002746A9" w:rsidRDefault="002746A9"/>
    <w:p w14:paraId="085B1792" w14:textId="5356D267" w:rsidR="002746A9" w:rsidRDefault="002746A9"/>
    <w:p w14:paraId="1150AAD1" w14:textId="15B3E659" w:rsidR="002746A9" w:rsidRDefault="002746A9"/>
    <w:p w14:paraId="01786C05" w14:textId="51B8D6F9" w:rsidR="002746A9" w:rsidRDefault="002746A9"/>
    <w:p w14:paraId="13554AE7" w14:textId="77777777" w:rsidR="002746A9" w:rsidRDefault="002746A9"/>
    <w:p w14:paraId="5DE11251" w14:textId="77777777" w:rsidR="002746A9" w:rsidRDefault="002746A9"/>
    <w:p w14:paraId="7A04477B" w14:textId="0346FB0D" w:rsidR="002746A9" w:rsidRDefault="002746A9"/>
    <w:p w14:paraId="0BE8CB7E" w14:textId="77777777" w:rsidR="002746A9" w:rsidRDefault="002746A9"/>
    <w:p w14:paraId="52E68653" w14:textId="77777777" w:rsidR="002746A9" w:rsidRDefault="002746A9"/>
    <w:p w14:paraId="7916BB0F" w14:textId="77777777" w:rsidR="002746A9" w:rsidRDefault="002746A9"/>
    <w:p w14:paraId="120B98C4" w14:textId="77777777" w:rsidR="002746A9" w:rsidRDefault="002746A9"/>
    <w:p w14:paraId="5914D667" w14:textId="77777777" w:rsidR="002746A9" w:rsidRDefault="002746A9"/>
    <w:p w14:paraId="23DB08AB" w14:textId="3E7B8A51" w:rsidR="002746A9" w:rsidRDefault="002746A9"/>
    <w:p w14:paraId="7FFD8350" w14:textId="35CA35AD" w:rsidR="002746A9" w:rsidRDefault="002746A9"/>
    <w:p w14:paraId="0F58F0FC" w14:textId="12E60317" w:rsidR="002746A9" w:rsidRDefault="002746A9"/>
    <w:p w14:paraId="4202AC7A" w14:textId="14A314BF" w:rsidR="002746A9" w:rsidRDefault="002746A9"/>
    <w:p w14:paraId="37D661CC" w14:textId="55DDB639" w:rsidR="002746A9" w:rsidRDefault="002746A9"/>
    <w:p w14:paraId="665E143E" w14:textId="4D76CB54" w:rsidR="002746A9" w:rsidRDefault="002746A9"/>
    <w:p w14:paraId="7F21E6CB" w14:textId="6EFC9AD1" w:rsidR="002746A9" w:rsidRDefault="002746A9"/>
    <w:p w14:paraId="5F69E3D5" w14:textId="0DA6BEAA" w:rsidR="002746A9" w:rsidRDefault="002746A9"/>
    <w:p w14:paraId="148A53EC" w14:textId="77777777" w:rsidR="002746A9" w:rsidRDefault="002746A9"/>
    <w:p w14:paraId="4C912EAA" w14:textId="6A689326" w:rsidR="002746A9" w:rsidRDefault="002746A9"/>
    <w:p w14:paraId="3C01DED5" w14:textId="0DE7371F" w:rsidR="002746A9" w:rsidRDefault="002746A9" w:rsidP="002746A9">
      <w:pPr>
        <w:pStyle w:val="Corpsdetexte"/>
      </w:pPr>
      <w:r>
        <w:t xml:space="preserve">Pour créer toute l’application ainsi que le </w:t>
      </w:r>
      <w:proofErr w:type="spellStart"/>
      <w:r>
        <w:t>back-end</w:t>
      </w:r>
      <w:proofErr w:type="spellEnd"/>
      <w:r>
        <w:t xml:space="preserve"> Laravel, je n’ai eu besoin que de deux logiciels et un outil, qui est intégré à </w:t>
      </w:r>
      <w:proofErr w:type="spellStart"/>
      <w:r>
        <w:t>Xampp</w:t>
      </w:r>
      <w:proofErr w:type="spellEnd"/>
      <w:r>
        <w:t>.</w:t>
      </w:r>
    </w:p>
    <w:p w14:paraId="763A91D7" w14:textId="1566C420" w:rsidR="002746A9" w:rsidRPr="002746A9" w:rsidRDefault="002746A9" w:rsidP="002746A9">
      <w:pPr>
        <w:pStyle w:val="Corpsdetexte"/>
      </w:pPr>
      <w:proofErr w:type="spellStart"/>
      <w:r>
        <w:t>Xampp</w:t>
      </w:r>
      <w:proofErr w:type="spellEnd"/>
      <w:r>
        <w:t xml:space="preserve"> permet le lancement d’un serveur </w:t>
      </w:r>
      <w:proofErr w:type="spellStart"/>
      <w:r>
        <w:t>php</w:t>
      </w:r>
      <w:proofErr w:type="spellEnd"/>
      <w:r>
        <w:t xml:space="preserve"> ainsi que l’accès et la création de base de données </w:t>
      </w:r>
      <w:proofErr w:type="spellStart"/>
      <w:r>
        <w:t>mysql</w:t>
      </w:r>
      <w:proofErr w:type="spellEnd"/>
      <w:r>
        <w:t xml:space="preserve">. Il intègre </w:t>
      </w:r>
      <w:proofErr w:type="spellStart"/>
      <w:r>
        <w:t>phpmyadming</w:t>
      </w:r>
      <w:proofErr w:type="spellEnd"/>
      <w:r>
        <w:t>, qui est une interface graphique simple et efficace de gestion de base de donnée</w:t>
      </w:r>
      <w:r w:rsidR="00D30138">
        <w:t>s</w:t>
      </w:r>
      <w:r>
        <w:t xml:space="preserve">. Pour créer l’application et le </w:t>
      </w:r>
      <w:proofErr w:type="spellStart"/>
      <w:r>
        <w:t>back-end</w:t>
      </w:r>
      <w:proofErr w:type="spellEnd"/>
      <w:r>
        <w:t xml:space="preserve"> </w:t>
      </w:r>
      <w:r w:rsidR="007F3DA5">
        <w:t>L</w:t>
      </w:r>
      <w:r>
        <w:t xml:space="preserve">aravel, j’ai utilisé </w:t>
      </w:r>
      <w:proofErr w:type="spellStart"/>
      <w:r>
        <w:t>PhpStorm</w:t>
      </w:r>
      <w:proofErr w:type="spellEnd"/>
      <w:r>
        <w:t xml:space="preserve"> qui offre plusieurs outils d’aide au développement (</w:t>
      </w:r>
      <w:proofErr w:type="spellStart"/>
      <w:r>
        <w:t>auto-complétion</w:t>
      </w:r>
      <w:proofErr w:type="spellEnd"/>
      <w:r>
        <w:t xml:space="preserve">, recherche de fichiers, etc.). </w:t>
      </w:r>
      <w:proofErr w:type="spellStart"/>
      <w:r>
        <w:t>PhpStorm</w:t>
      </w:r>
      <w:proofErr w:type="spellEnd"/>
      <w:r>
        <w:t xml:space="preserve"> est le seul logiciel payant que j’ai utilisé mais il est tout</w:t>
      </w:r>
      <w:r w:rsidR="00A54204">
        <w:t>-</w:t>
      </w:r>
      <w:proofErr w:type="spellStart"/>
      <w:r>
        <w:t>a</w:t>
      </w:r>
      <w:proofErr w:type="spellEnd"/>
      <w:r w:rsidR="00A54204">
        <w:t>-</w:t>
      </w:r>
      <w:r>
        <w:t>fait possible de coder tout le projet sans débourser un seul centime.</w:t>
      </w:r>
      <w:r w:rsidR="001D3ABE">
        <w:t xml:space="preserve"> Utiliser un IDE tel que Atom ou Visual Studio Code qui sont gratuit </w:t>
      </w:r>
      <w:r w:rsidR="00BE77D8">
        <w:t>garanti</w:t>
      </w:r>
      <w:r w:rsidR="00C4352A">
        <w:t>ssent</w:t>
      </w:r>
      <w:r w:rsidR="001D3ABE">
        <w:t xml:space="preserve"> le même résultat.</w:t>
      </w:r>
      <w:r>
        <w:t xml:space="preserve"> </w:t>
      </w:r>
    </w:p>
    <w:p w14:paraId="4A51A1DA" w14:textId="77777777" w:rsidR="002746A9" w:rsidRDefault="002746A9"/>
    <w:p w14:paraId="4ABF408C" w14:textId="1AFD8A70" w:rsidR="004A7E18" w:rsidRDefault="004A7E18">
      <w:r>
        <w:br w:type="page"/>
      </w:r>
    </w:p>
    <w:p w14:paraId="1FB758AA" w14:textId="77777777" w:rsidR="004A7E18" w:rsidRPr="004A7E18" w:rsidRDefault="004A7E18" w:rsidP="004A7E18">
      <w:pPr>
        <w:pStyle w:val="Corpsdetexte"/>
      </w:pPr>
    </w:p>
    <w:p w14:paraId="074D426E" w14:textId="6F939E7A" w:rsidR="00E41AC9" w:rsidRDefault="00E41AC9" w:rsidP="00E41AC9">
      <w:pPr>
        <w:pStyle w:val="Titre1"/>
      </w:pPr>
      <w:bookmarkStart w:id="81" w:name="_Toc523479705"/>
      <w:r>
        <w:t>Rapport de test</w:t>
      </w:r>
      <w:bookmarkEnd w:id="81"/>
    </w:p>
    <w:tbl>
      <w:tblPr>
        <w:tblStyle w:val="TableauGrille4-Accentuation3"/>
        <w:tblW w:w="10204" w:type="dxa"/>
        <w:tblInd w:w="-745" w:type="dxa"/>
        <w:tblLook w:val="04A0" w:firstRow="1" w:lastRow="0" w:firstColumn="1" w:lastColumn="0" w:noHBand="0" w:noVBand="1"/>
      </w:tblPr>
      <w:tblGrid>
        <w:gridCol w:w="897"/>
        <w:gridCol w:w="4231"/>
        <w:gridCol w:w="2538"/>
        <w:gridCol w:w="2538"/>
      </w:tblGrid>
      <w:tr w:rsidR="00481D51" w14:paraId="4D5E6B21" w14:textId="77777777" w:rsidTr="00481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0A9D632" w14:textId="5B4320AC" w:rsidR="00724DC6" w:rsidRPr="00481D51" w:rsidRDefault="00724DC6" w:rsidP="00724DC6">
            <w:pPr>
              <w:pStyle w:val="Corpsdetexte"/>
              <w:jc w:val="center"/>
              <w:rPr>
                <w:sz w:val="18"/>
              </w:rPr>
            </w:pPr>
            <w:r w:rsidRPr="00481D51">
              <w:rPr>
                <w:sz w:val="18"/>
              </w:rPr>
              <w:t>Numéro</w:t>
            </w:r>
          </w:p>
        </w:tc>
        <w:tc>
          <w:tcPr>
            <w:tcW w:w="4231" w:type="dxa"/>
            <w:vAlign w:val="center"/>
          </w:tcPr>
          <w:p w14:paraId="4E8B139B" w14:textId="44CCF7E2" w:rsidR="00724DC6" w:rsidRPr="00481D51" w:rsidRDefault="00724DC6" w:rsidP="00724DC6">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Description</w:t>
            </w:r>
          </w:p>
        </w:tc>
        <w:tc>
          <w:tcPr>
            <w:tcW w:w="2538" w:type="dxa"/>
            <w:vAlign w:val="center"/>
          </w:tcPr>
          <w:p w14:paraId="487BFA2C" w14:textId="7FD05D20" w:rsidR="00724DC6" w:rsidRPr="00481D51" w:rsidRDefault="00724DC6" w:rsidP="00724DC6">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attendu</w:t>
            </w:r>
          </w:p>
        </w:tc>
        <w:tc>
          <w:tcPr>
            <w:tcW w:w="2538" w:type="dxa"/>
            <w:vAlign w:val="center"/>
          </w:tcPr>
          <w:p w14:paraId="57395428" w14:textId="4F8E7233" w:rsidR="00724DC6" w:rsidRPr="00481D51" w:rsidRDefault="00724DC6" w:rsidP="00724DC6">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obtenu</w:t>
            </w:r>
          </w:p>
        </w:tc>
      </w:tr>
      <w:tr w:rsidR="00481D51" w14:paraId="0AE8F54E"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48C5E2A" w14:textId="404F135D" w:rsidR="00724DC6" w:rsidRPr="00481D51" w:rsidRDefault="00724DC6" w:rsidP="00481D51">
            <w:pPr>
              <w:pStyle w:val="Texte"/>
              <w:jc w:val="center"/>
              <w:rPr>
                <w:sz w:val="18"/>
              </w:rPr>
            </w:pPr>
            <w:r w:rsidRPr="00481D51">
              <w:rPr>
                <w:sz w:val="18"/>
              </w:rPr>
              <w:t>1</w:t>
            </w:r>
          </w:p>
        </w:tc>
        <w:tc>
          <w:tcPr>
            <w:tcW w:w="4231" w:type="dxa"/>
            <w:vAlign w:val="center"/>
          </w:tcPr>
          <w:p w14:paraId="1805257C" w14:textId="7621C666" w:rsidR="00724DC6" w:rsidRPr="00481D51" w:rsidRDefault="00724DC6"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Lancement de l’application depuis un téléphone Android</w:t>
            </w:r>
            <w:r w:rsidR="00481D51" w:rsidRPr="00481D51">
              <w:rPr>
                <w:sz w:val="18"/>
              </w:rPr>
              <w:t xml:space="preserve"> en cliquant sur son icone</w:t>
            </w:r>
          </w:p>
        </w:tc>
        <w:tc>
          <w:tcPr>
            <w:tcW w:w="2538" w:type="dxa"/>
            <w:vAlign w:val="center"/>
          </w:tcPr>
          <w:p w14:paraId="187BD0AE" w14:textId="3F60BDFD"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L’application se lance et affiche la page d’accueil</w:t>
            </w:r>
          </w:p>
        </w:tc>
        <w:tc>
          <w:tcPr>
            <w:tcW w:w="2538" w:type="dxa"/>
            <w:vAlign w:val="center"/>
          </w:tcPr>
          <w:p w14:paraId="61015363" w14:textId="3B38A8F8" w:rsidR="00724DC6" w:rsidRPr="00481D51" w:rsidRDefault="00724DC6"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 xml:space="preserve">L’application se lance et affiche la page </w:t>
            </w:r>
            <w:r w:rsidR="00114F15" w:rsidRPr="00481D51">
              <w:rPr>
                <w:sz w:val="18"/>
              </w:rPr>
              <w:t>d’accueil</w:t>
            </w:r>
          </w:p>
        </w:tc>
      </w:tr>
      <w:tr w:rsidR="00481D51" w14:paraId="77259CC0"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5D4278A3" w14:textId="34A6ADC7" w:rsidR="00724DC6" w:rsidRPr="00481D51" w:rsidRDefault="00724DC6" w:rsidP="00481D51">
            <w:pPr>
              <w:pStyle w:val="Texte"/>
              <w:jc w:val="center"/>
              <w:rPr>
                <w:sz w:val="18"/>
              </w:rPr>
            </w:pPr>
            <w:r w:rsidRPr="00481D51">
              <w:rPr>
                <w:sz w:val="18"/>
              </w:rPr>
              <w:t>2</w:t>
            </w:r>
          </w:p>
        </w:tc>
        <w:tc>
          <w:tcPr>
            <w:tcW w:w="4231" w:type="dxa"/>
            <w:vAlign w:val="center"/>
          </w:tcPr>
          <w:p w14:paraId="733EB548" w14:textId="77777777" w:rsidR="00724DC6" w:rsidRPr="00481D51" w:rsidRDefault="003B002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Création d’un compte utilisateur avec des erreurs</w:t>
            </w:r>
            <w:r w:rsidR="00481D51" w:rsidRPr="00481D51">
              <w:rPr>
                <w:sz w:val="18"/>
              </w:rPr>
              <w:t> :</w:t>
            </w:r>
          </w:p>
          <w:p w14:paraId="5A1AE13A" w14:textId="32C2A8DA" w:rsidR="00481D51" w:rsidRPr="00481D51" w:rsidRDefault="00481D51" w:rsidP="00481D51">
            <w:pPr>
              <w:pStyle w:val="Texte"/>
              <w:tabs>
                <w:tab w:val="left" w:pos="267"/>
              </w:tabs>
              <w:jc w:val="left"/>
              <w:cnfStyle w:val="000000000000" w:firstRow="0" w:lastRow="0" w:firstColumn="0" w:lastColumn="0" w:oddVBand="0" w:evenVBand="0" w:oddHBand="0" w:evenHBand="0" w:firstRowFirstColumn="0" w:firstRowLastColumn="0" w:lastRowFirstColumn="0" w:lastRowLastColumn="0"/>
              <w:rPr>
                <w:sz w:val="18"/>
              </w:rPr>
            </w:pPr>
            <w:r w:rsidRPr="00481D51">
              <w:rPr>
                <w:sz w:val="18"/>
              </w:rPr>
              <w:t>{</w:t>
            </w:r>
            <w:r w:rsidRPr="00481D51">
              <w:rPr>
                <w:sz w:val="18"/>
              </w:rPr>
              <w:br/>
            </w:r>
            <w:r w:rsidRPr="00481D51">
              <w:rPr>
                <w:sz w:val="18"/>
              </w:rPr>
              <w:tab/>
              <w:t xml:space="preserve">nom : </w:t>
            </w:r>
            <w:proofErr w:type="spellStart"/>
            <w:r w:rsidRPr="00481D51">
              <w:rPr>
                <w:sz w:val="18"/>
              </w:rPr>
              <w:t>null</w:t>
            </w:r>
            <w:proofErr w:type="spellEnd"/>
            <w:r w:rsidRPr="00481D51">
              <w:rPr>
                <w:sz w:val="18"/>
              </w:rPr>
              <w:t>,</w:t>
            </w:r>
            <w:r w:rsidRPr="00481D51">
              <w:rPr>
                <w:sz w:val="18"/>
              </w:rPr>
              <w:br/>
            </w:r>
            <w:r w:rsidRPr="00481D51">
              <w:rPr>
                <w:sz w:val="18"/>
              </w:rPr>
              <w:tab/>
              <w:t>email : ‘</w:t>
            </w:r>
            <w:proofErr w:type="spellStart"/>
            <w:r w:rsidRPr="00481D51">
              <w:rPr>
                <w:sz w:val="18"/>
              </w:rPr>
              <w:t>cecinestpasunemail</w:t>
            </w:r>
            <w:proofErr w:type="spellEnd"/>
            <w:r>
              <w:rPr>
                <w:sz w:val="18"/>
              </w:rPr>
              <w:t>’</w:t>
            </w:r>
            <w:r w:rsidRPr="00481D51">
              <w:rPr>
                <w:sz w:val="18"/>
              </w:rPr>
              <w:t>,</w:t>
            </w:r>
            <w:r w:rsidRPr="00481D51">
              <w:rPr>
                <w:sz w:val="18"/>
              </w:rPr>
              <w:br/>
            </w:r>
            <w:r w:rsidRPr="00481D51">
              <w:rPr>
                <w:sz w:val="18"/>
              </w:rPr>
              <w:tab/>
            </w:r>
            <w:proofErr w:type="spellStart"/>
            <w:r w:rsidRPr="00481D51">
              <w:rPr>
                <w:sz w:val="18"/>
              </w:rPr>
              <w:t>password</w:t>
            </w:r>
            <w:proofErr w:type="spellEnd"/>
            <w:r w:rsidRPr="00481D51">
              <w:rPr>
                <w:sz w:val="18"/>
              </w:rPr>
              <w:t xml:space="preserve"> : </w:t>
            </w:r>
            <w:r>
              <w:rPr>
                <w:sz w:val="18"/>
              </w:rPr>
              <w:t>‘</w:t>
            </w:r>
            <w:r w:rsidRPr="00481D51">
              <w:rPr>
                <w:sz w:val="18"/>
              </w:rPr>
              <w:t>123</w:t>
            </w:r>
            <w:r>
              <w:rPr>
                <w:sz w:val="18"/>
              </w:rPr>
              <w:t>’</w:t>
            </w:r>
            <w:r w:rsidRPr="00481D51">
              <w:rPr>
                <w:sz w:val="18"/>
              </w:rPr>
              <w:br/>
            </w:r>
            <w:r w:rsidRPr="00481D51">
              <w:rPr>
                <w:sz w:val="18"/>
              </w:rPr>
              <w:tab/>
            </w:r>
            <w:proofErr w:type="spellStart"/>
            <w:r w:rsidRPr="00481D51">
              <w:rPr>
                <w:sz w:val="18"/>
              </w:rPr>
              <w:t>password_confirmation</w:t>
            </w:r>
            <w:proofErr w:type="spellEnd"/>
            <w:r w:rsidRPr="00481D51">
              <w:rPr>
                <w:sz w:val="18"/>
              </w:rPr>
              <w:t xml:space="preserve"> : </w:t>
            </w:r>
            <w:r>
              <w:rPr>
                <w:sz w:val="18"/>
              </w:rPr>
              <w:t>‘</w:t>
            </w:r>
            <w:r w:rsidRPr="00481D51">
              <w:rPr>
                <w:sz w:val="18"/>
              </w:rPr>
              <w:t>1234</w:t>
            </w:r>
            <w:r>
              <w:rPr>
                <w:sz w:val="18"/>
              </w:rPr>
              <w:t>’</w:t>
            </w:r>
            <w:r w:rsidR="004209A2">
              <w:rPr>
                <w:sz w:val="18"/>
              </w:rPr>
              <w:br/>
              <w:t>}</w:t>
            </w:r>
          </w:p>
        </w:tc>
        <w:tc>
          <w:tcPr>
            <w:tcW w:w="2538" w:type="dxa"/>
            <w:vAlign w:val="center"/>
          </w:tcPr>
          <w:p w14:paraId="543F4A02" w14:textId="1DD752A7" w:rsidR="00724DC6"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Des messages d’erreurs s’affichent pour le nom, l’email, et pour les mots de passes non semblables</w:t>
            </w:r>
          </w:p>
        </w:tc>
        <w:tc>
          <w:tcPr>
            <w:tcW w:w="2538" w:type="dxa"/>
            <w:vAlign w:val="center"/>
          </w:tcPr>
          <w:p w14:paraId="1B0703B3" w14:textId="174BA626" w:rsidR="00724DC6"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Les trois messages d’erreurs s’affichent</w:t>
            </w:r>
          </w:p>
        </w:tc>
      </w:tr>
      <w:tr w:rsidR="00481D51" w14:paraId="63CA9810"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3CF4E42" w14:textId="796580B5" w:rsidR="00724DC6" w:rsidRPr="00481D51" w:rsidRDefault="00724DC6" w:rsidP="00481D51">
            <w:pPr>
              <w:pStyle w:val="Texte"/>
              <w:jc w:val="center"/>
              <w:rPr>
                <w:sz w:val="18"/>
              </w:rPr>
            </w:pPr>
            <w:r w:rsidRPr="00481D51">
              <w:rPr>
                <w:sz w:val="18"/>
              </w:rPr>
              <w:t>3</w:t>
            </w:r>
          </w:p>
        </w:tc>
        <w:tc>
          <w:tcPr>
            <w:tcW w:w="4231" w:type="dxa"/>
            <w:vAlign w:val="center"/>
          </w:tcPr>
          <w:p w14:paraId="32FA0881" w14:textId="37F42821"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Création d’un compte utilisateur sans erreurs</w:t>
            </w:r>
          </w:p>
        </w:tc>
        <w:tc>
          <w:tcPr>
            <w:tcW w:w="2538" w:type="dxa"/>
            <w:vAlign w:val="center"/>
          </w:tcPr>
          <w:p w14:paraId="3D24FE20" w14:textId="4F363261"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Le compte est créé et un email est envoyé pour le valider</w:t>
            </w:r>
          </w:p>
        </w:tc>
        <w:tc>
          <w:tcPr>
            <w:tcW w:w="2538" w:type="dxa"/>
            <w:vAlign w:val="center"/>
          </w:tcPr>
          <w:p w14:paraId="4F35F37B" w14:textId="0CD740E7"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Le compte est créé dans la base de donnée et l’email a été reçu</w:t>
            </w:r>
          </w:p>
        </w:tc>
      </w:tr>
      <w:tr w:rsidR="00481D51" w14:paraId="4575C775"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402D7149" w14:textId="4607A2A7" w:rsidR="00724DC6" w:rsidRPr="00481D51" w:rsidRDefault="00724DC6" w:rsidP="00481D51">
            <w:pPr>
              <w:pStyle w:val="Texte"/>
              <w:jc w:val="center"/>
              <w:rPr>
                <w:sz w:val="18"/>
              </w:rPr>
            </w:pPr>
            <w:r w:rsidRPr="00481D51">
              <w:rPr>
                <w:sz w:val="18"/>
              </w:rPr>
              <w:t>4</w:t>
            </w:r>
          </w:p>
        </w:tc>
        <w:tc>
          <w:tcPr>
            <w:tcW w:w="4231" w:type="dxa"/>
            <w:vAlign w:val="center"/>
          </w:tcPr>
          <w:p w14:paraId="2A5FCE25" w14:textId="6225A38E" w:rsidR="00724DC6"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Validation du compte avec l’email reçu</w:t>
            </w:r>
          </w:p>
        </w:tc>
        <w:tc>
          <w:tcPr>
            <w:tcW w:w="2538" w:type="dxa"/>
            <w:vAlign w:val="center"/>
          </w:tcPr>
          <w:p w14:paraId="38742600" w14:textId="0489F485" w:rsidR="00724DC6"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En cliquant sur le bouton « Confirmer le compte », redirection vers le site avec un message de réussite</w:t>
            </w:r>
          </w:p>
        </w:tc>
        <w:tc>
          <w:tcPr>
            <w:tcW w:w="2538" w:type="dxa"/>
            <w:vAlign w:val="center"/>
          </w:tcPr>
          <w:p w14:paraId="5AE2AF8E" w14:textId="2C1FD837" w:rsidR="00724DC6"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Compte validé avec affiche du message de réussite</w:t>
            </w:r>
          </w:p>
        </w:tc>
      </w:tr>
      <w:tr w:rsidR="00481D51" w14:paraId="78088C76"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0662BE4" w14:textId="2DF7C719" w:rsidR="00724DC6" w:rsidRPr="00481D51" w:rsidRDefault="00724DC6" w:rsidP="00481D51">
            <w:pPr>
              <w:pStyle w:val="Texte"/>
              <w:jc w:val="center"/>
              <w:rPr>
                <w:sz w:val="18"/>
              </w:rPr>
            </w:pPr>
            <w:r w:rsidRPr="00481D51">
              <w:rPr>
                <w:sz w:val="18"/>
              </w:rPr>
              <w:t>5</w:t>
            </w:r>
          </w:p>
        </w:tc>
        <w:tc>
          <w:tcPr>
            <w:tcW w:w="4231" w:type="dxa"/>
            <w:vAlign w:val="center"/>
          </w:tcPr>
          <w:p w14:paraId="47A953D7" w14:textId="77777777" w:rsidR="00724DC6" w:rsidRPr="004209A2"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szCs w:val="18"/>
              </w:rPr>
            </w:pPr>
            <w:r w:rsidRPr="004209A2">
              <w:rPr>
                <w:sz w:val="18"/>
                <w:szCs w:val="18"/>
              </w:rPr>
              <w:t>Connexion avec des erreurs :</w:t>
            </w:r>
          </w:p>
          <w:p w14:paraId="2AAEB1E8" w14:textId="24111101" w:rsidR="00481D51" w:rsidRPr="004209A2" w:rsidRDefault="00481D51" w:rsidP="00481D51">
            <w:pPr>
              <w:pStyle w:val="Corpsdetexte"/>
              <w:tabs>
                <w:tab w:val="left" w:pos="307"/>
              </w:tabs>
              <w:jc w:val="left"/>
              <w:cnfStyle w:val="000000100000" w:firstRow="0" w:lastRow="0" w:firstColumn="0" w:lastColumn="0" w:oddVBand="0" w:evenVBand="0" w:oddHBand="1" w:evenHBand="0" w:firstRowFirstColumn="0" w:firstRowLastColumn="0" w:lastRowFirstColumn="0" w:lastRowLastColumn="0"/>
              <w:rPr>
                <w:sz w:val="18"/>
                <w:szCs w:val="18"/>
              </w:rPr>
            </w:pPr>
            <w:r w:rsidRPr="004209A2">
              <w:rPr>
                <w:sz w:val="18"/>
                <w:szCs w:val="18"/>
              </w:rPr>
              <w:t>{</w:t>
            </w:r>
            <w:r w:rsidRPr="004209A2">
              <w:rPr>
                <w:sz w:val="18"/>
                <w:szCs w:val="18"/>
              </w:rPr>
              <w:br/>
            </w:r>
            <w:r w:rsidRPr="004209A2">
              <w:rPr>
                <w:sz w:val="18"/>
                <w:szCs w:val="18"/>
              </w:rPr>
              <w:tab/>
              <w:t>email : ‘</w:t>
            </w:r>
            <w:proofErr w:type="spellStart"/>
            <w:r w:rsidRPr="004209A2">
              <w:rPr>
                <w:sz w:val="18"/>
                <w:szCs w:val="18"/>
              </w:rPr>
              <w:t>emailinexistant</w:t>
            </w:r>
            <w:proofErr w:type="spellEnd"/>
            <w:r w:rsidRPr="004209A2">
              <w:rPr>
                <w:sz w:val="18"/>
                <w:szCs w:val="18"/>
              </w:rPr>
              <w:t>’</w:t>
            </w:r>
            <w:r w:rsidRPr="004209A2">
              <w:rPr>
                <w:sz w:val="18"/>
                <w:szCs w:val="18"/>
              </w:rPr>
              <w:br/>
            </w:r>
            <w:r w:rsidRPr="004209A2">
              <w:rPr>
                <w:sz w:val="18"/>
                <w:szCs w:val="18"/>
              </w:rPr>
              <w:tab/>
            </w:r>
            <w:proofErr w:type="spellStart"/>
            <w:r w:rsidRPr="004209A2">
              <w:rPr>
                <w:sz w:val="18"/>
                <w:szCs w:val="18"/>
              </w:rPr>
              <w:t>password</w:t>
            </w:r>
            <w:proofErr w:type="spellEnd"/>
            <w:r w:rsidRPr="004209A2">
              <w:rPr>
                <w:sz w:val="18"/>
                <w:szCs w:val="18"/>
              </w:rPr>
              <w:t> : ‘123’</w:t>
            </w:r>
            <w:r w:rsidR="004209A2">
              <w:rPr>
                <w:sz w:val="18"/>
                <w:szCs w:val="18"/>
              </w:rPr>
              <w:br/>
              <w:t>}</w:t>
            </w:r>
          </w:p>
        </w:tc>
        <w:tc>
          <w:tcPr>
            <w:tcW w:w="2538" w:type="dxa"/>
            <w:vAlign w:val="center"/>
          </w:tcPr>
          <w:p w14:paraId="0AEBD039" w14:textId="76E139B9"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 message d’erreur s’affiche pour l’email</w:t>
            </w:r>
          </w:p>
        </w:tc>
        <w:tc>
          <w:tcPr>
            <w:tcW w:w="2538" w:type="dxa"/>
            <w:vAlign w:val="center"/>
          </w:tcPr>
          <w:p w14:paraId="139FE45D" w14:textId="2EB1E4E6"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 message d’erreur s’affiche pour l’email</w:t>
            </w:r>
          </w:p>
        </w:tc>
      </w:tr>
      <w:tr w:rsidR="00481D51" w14:paraId="3850D003"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41F042A6" w14:textId="79A71701" w:rsidR="00481D51" w:rsidRPr="00481D51" w:rsidRDefault="00481D51" w:rsidP="00481D51">
            <w:pPr>
              <w:pStyle w:val="Texte"/>
              <w:jc w:val="center"/>
              <w:rPr>
                <w:sz w:val="18"/>
              </w:rPr>
            </w:pPr>
            <w:r>
              <w:rPr>
                <w:sz w:val="18"/>
              </w:rPr>
              <w:t>6</w:t>
            </w:r>
          </w:p>
        </w:tc>
        <w:tc>
          <w:tcPr>
            <w:tcW w:w="4231" w:type="dxa"/>
            <w:vAlign w:val="center"/>
          </w:tcPr>
          <w:p w14:paraId="3939B113" w14:textId="29BC5C50" w:rsidR="00481D51"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Connexion sans erreurs</w:t>
            </w:r>
          </w:p>
        </w:tc>
        <w:tc>
          <w:tcPr>
            <w:tcW w:w="2538" w:type="dxa"/>
            <w:vAlign w:val="center"/>
          </w:tcPr>
          <w:p w14:paraId="754AE66A" w14:textId="5D9E556F" w:rsidR="00481D51"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utilisateur est redirigé vers la page « </w:t>
            </w:r>
            <w:proofErr w:type="spellStart"/>
            <w:r>
              <w:rPr>
                <w:sz w:val="18"/>
              </w:rPr>
              <w:t>map</w:t>
            </w:r>
            <w:proofErr w:type="spellEnd"/>
            <w:r>
              <w:rPr>
                <w:sz w:val="18"/>
              </w:rPr>
              <w:t> »</w:t>
            </w:r>
          </w:p>
        </w:tc>
        <w:tc>
          <w:tcPr>
            <w:tcW w:w="2538" w:type="dxa"/>
            <w:vAlign w:val="center"/>
          </w:tcPr>
          <w:p w14:paraId="55765968" w14:textId="5250BD64" w:rsidR="00481D51"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utilisateur est redirigé vers la page « </w:t>
            </w:r>
            <w:proofErr w:type="spellStart"/>
            <w:r>
              <w:rPr>
                <w:sz w:val="18"/>
              </w:rPr>
              <w:t>map</w:t>
            </w:r>
            <w:proofErr w:type="spellEnd"/>
            <w:r>
              <w:rPr>
                <w:sz w:val="18"/>
              </w:rPr>
              <w:t> »</w:t>
            </w:r>
          </w:p>
        </w:tc>
      </w:tr>
      <w:tr w:rsidR="00AE5D2D" w14:paraId="326754D3"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505079FC" w14:textId="04629E16" w:rsidR="00AE5D2D" w:rsidRPr="00481D51" w:rsidRDefault="00AE5D2D" w:rsidP="00AE5D2D">
            <w:pPr>
              <w:pStyle w:val="Texte"/>
              <w:jc w:val="center"/>
              <w:rPr>
                <w:sz w:val="18"/>
              </w:rPr>
            </w:pPr>
            <w:r>
              <w:rPr>
                <w:sz w:val="18"/>
              </w:rPr>
              <w:t>7</w:t>
            </w:r>
          </w:p>
        </w:tc>
        <w:tc>
          <w:tcPr>
            <w:tcW w:w="4231" w:type="dxa"/>
            <w:vAlign w:val="center"/>
          </w:tcPr>
          <w:p w14:paraId="3A649A41" w14:textId="7089EE58" w:rsidR="00AE5D2D" w:rsidRPr="00481D51" w:rsidRDefault="00AE5D2D" w:rsidP="00AE5D2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Recherche de places de parking sans résultats</w:t>
            </w:r>
          </w:p>
        </w:tc>
        <w:tc>
          <w:tcPr>
            <w:tcW w:w="2538" w:type="dxa"/>
            <w:vAlign w:val="center"/>
          </w:tcPr>
          <w:p w14:paraId="407E840F" w14:textId="7A151A5E" w:rsidR="00AE5D2D" w:rsidRPr="00481D51" w:rsidRDefault="00AE5D2D" w:rsidP="00AE5D2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 message est affiché pour dire qu’il n’y a pas de places de parking dans ce rayon</w:t>
            </w:r>
          </w:p>
        </w:tc>
        <w:tc>
          <w:tcPr>
            <w:tcW w:w="2538" w:type="dxa"/>
            <w:vAlign w:val="center"/>
          </w:tcPr>
          <w:p w14:paraId="509D0220" w14:textId="15088F00" w:rsidR="00AE5D2D" w:rsidRPr="00481D51" w:rsidRDefault="00AE5D2D" w:rsidP="00AE5D2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 message est affiché pour dire qu’il n’y a pas de places de parking dans ce rayon</w:t>
            </w:r>
          </w:p>
        </w:tc>
      </w:tr>
    </w:tbl>
    <w:p w14:paraId="48801BC2" w14:textId="77777777" w:rsidR="00B26995" w:rsidRDefault="00B26995">
      <w:r>
        <w:rPr>
          <w:b/>
          <w:bCs/>
        </w:rPr>
        <w:br w:type="page"/>
      </w:r>
    </w:p>
    <w:tbl>
      <w:tblPr>
        <w:tblStyle w:val="TableauGrille4-Accentuation3"/>
        <w:tblW w:w="10204" w:type="dxa"/>
        <w:tblInd w:w="-745" w:type="dxa"/>
        <w:tblLook w:val="04A0" w:firstRow="1" w:lastRow="0" w:firstColumn="1" w:lastColumn="0" w:noHBand="0" w:noVBand="1"/>
      </w:tblPr>
      <w:tblGrid>
        <w:gridCol w:w="897"/>
        <w:gridCol w:w="4231"/>
        <w:gridCol w:w="2538"/>
        <w:gridCol w:w="2538"/>
      </w:tblGrid>
      <w:tr w:rsidR="00B26995" w14:paraId="142D827D" w14:textId="77777777" w:rsidTr="00481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371EFF0" w14:textId="2DF58477" w:rsidR="00B26995" w:rsidRDefault="00B26995" w:rsidP="00B26995">
            <w:pPr>
              <w:pStyle w:val="Texte"/>
              <w:jc w:val="center"/>
              <w:rPr>
                <w:sz w:val="18"/>
              </w:rPr>
            </w:pPr>
            <w:r w:rsidRPr="00481D51">
              <w:rPr>
                <w:sz w:val="18"/>
              </w:rPr>
              <w:lastRenderedPageBreak/>
              <w:t>Numéro</w:t>
            </w:r>
          </w:p>
        </w:tc>
        <w:tc>
          <w:tcPr>
            <w:tcW w:w="4231" w:type="dxa"/>
            <w:vAlign w:val="center"/>
          </w:tcPr>
          <w:p w14:paraId="050EA800" w14:textId="3EE78A32"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Description</w:t>
            </w:r>
          </w:p>
        </w:tc>
        <w:tc>
          <w:tcPr>
            <w:tcW w:w="2538" w:type="dxa"/>
            <w:vAlign w:val="center"/>
          </w:tcPr>
          <w:p w14:paraId="1E4FCB5D" w14:textId="53AD6625"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attendu</w:t>
            </w:r>
          </w:p>
        </w:tc>
        <w:tc>
          <w:tcPr>
            <w:tcW w:w="2538" w:type="dxa"/>
            <w:vAlign w:val="center"/>
          </w:tcPr>
          <w:p w14:paraId="76396D92" w14:textId="3E348C4F"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obtenu</w:t>
            </w:r>
          </w:p>
        </w:tc>
      </w:tr>
      <w:tr w:rsidR="00B26995" w14:paraId="38292AB5"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2539D75" w14:textId="11782069" w:rsidR="00B26995" w:rsidRPr="00481D51" w:rsidRDefault="00B26995" w:rsidP="00B26995">
            <w:pPr>
              <w:pStyle w:val="Texte"/>
              <w:jc w:val="center"/>
              <w:rPr>
                <w:sz w:val="18"/>
              </w:rPr>
            </w:pPr>
            <w:r>
              <w:rPr>
                <w:sz w:val="18"/>
              </w:rPr>
              <w:t>8</w:t>
            </w:r>
          </w:p>
        </w:tc>
        <w:tc>
          <w:tcPr>
            <w:tcW w:w="4231" w:type="dxa"/>
            <w:vAlign w:val="center"/>
          </w:tcPr>
          <w:p w14:paraId="3CCC74F0" w14:textId="43945A3A"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Recherche de places de parking avec résultats</w:t>
            </w:r>
          </w:p>
        </w:tc>
        <w:tc>
          <w:tcPr>
            <w:tcW w:w="2538" w:type="dxa"/>
            <w:vAlign w:val="center"/>
          </w:tcPr>
          <w:p w14:paraId="0AAEE718" w14:textId="0FB37FC7"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Chaque place s’affiche avec un marqueur sur la carte et l’écran zoom sur les marqueurs</w:t>
            </w:r>
          </w:p>
        </w:tc>
        <w:tc>
          <w:tcPr>
            <w:tcW w:w="2538" w:type="dxa"/>
            <w:vAlign w:val="center"/>
          </w:tcPr>
          <w:p w14:paraId="72E43744" w14:textId="610ED0E1"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Chaque place s’affiche avec un marqueur sur la carte et l’écran zoom sur les marqueurs</w:t>
            </w:r>
          </w:p>
        </w:tc>
      </w:tr>
      <w:tr w:rsidR="00B26995" w14:paraId="5FE2A326"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57A4A3A7" w14:textId="3C263583" w:rsidR="00B26995" w:rsidRPr="00481D51" w:rsidRDefault="00B26995" w:rsidP="00B26995">
            <w:pPr>
              <w:pStyle w:val="Texte"/>
              <w:jc w:val="center"/>
              <w:rPr>
                <w:sz w:val="18"/>
              </w:rPr>
            </w:pPr>
            <w:r>
              <w:rPr>
                <w:sz w:val="18"/>
              </w:rPr>
              <w:t>9</w:t>
            </w:r>
          </w:p>
        </w:tc>
        <w:tc>
          <w:tcPr>
            <w:tcW w:w="4231" w:type="dxa"/>
            <w:vAlign w:val="center"/>
          </w:tcPr>
          <w:p w14:paraId="62271256" w14:textId="3F749B7D" w:rsidR="00B26995" w:rsidRPr="00481D51"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Voir les infos rapides d’une place en cliquant sur un marqueur</w:t>
            </w:r>
          </w:p>
        </w:tc>
        <w:tc>
          <w:tcPr>
            <w:tcW w:w="2538" w:type="dxa"/>
            <w:vAlign w:val="center"/>
          </w:tcPr>
          <w:p w14:paraId="0FF750D3" w14:textId="405D7D33" w:rsidR="00B26995" w:rsidRPr="00481D51"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 bloc en bas de l’écran s’affiche avec les informations rapides de la place</w:t>
            </w:r>
          </w:p>
        </w:tc>
        <w:tc>
          <w:tcPr>
            <w:tcW w:w="2538" w:type="dxa"/>
            <w:vAlign w:val="center"/>
          </w:tcPr>
          <w:p w14:paraId="1DE4717E" w14:textId="4F18E580" w:rsidR="00B26995" w:rsidRPr="00481D51"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 bloc en bas de l’écran s’affiche avec les informations rapides de la place</w:t>
            </w:r>
          </w:p>
        </w:tc>
      </w:tr>
      <w:tr w:rsidR="00B26995" w14:paraId="15718D86"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D9E4D21" w14:textId="404FD086" w:rsidR="00B26995" w:rsidRPr="00481D51" w:rsidRDefault="00B26995" w:rsidP="00B26995">
            <w:pPr>
              <w:pStyle w:val="Texte"/>
              <w:jc w:val="center"/>
              <w:rPr>
                <w:sz w:val="18"/>
              </w:rPr>
            </w:pPr>
            <w:r>
              <w:rPr>
                <w:sz w:val="18"/>
              </w:rPr>
              <w:t>10</w:t>
            </w:r>
          </w:p>
        </w:tc>
        <w:tc>
          <w:tcPr>
            <w:tcW w:w="4231" w:type="dxa"/>
            <w:vAlign w:val="center"/>
          </w:tcPr>
          <w:p w14:paraId="3D01E259" w14:textId="451794E4"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Afficher la page de réservations d’une place en cliquant sur le bouton « réserver »</w:t>
            </w:r>
          </w:p>
        </w:tc>
        <w:tc>
          <w:tcPr>
            <w:tcW w:w="2538" w:type="dxa"/>
            <w:vAlign w:val="center"/>
          </w:tcPr>
          <w:p w14:paraId="0C5557D0" w14:textId="5636CAC1"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age s’affiche avec les disponibilités et horaires de la place</w:t>
            </w:r>
          </w:p>
        </w:tc>
        <w:tc>
          <w:tcPr>
            <w:tcW w:w="2538" w:type="dxa"/>
            <w:vAlign w:val="center"/>
          </w:tcPr>
          <w:p w14:paraId="4116741F" w14:textId="7094F258"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age s’affiche avec les disponibilités et horaires de la place</w:t>
            </w:r>
          </w:p>
        </w:tc>
      </w:tr>
      <w:tr w:rsidR="00B26995" w14:paraId="3973DF88"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459FF8B3" w14:textId="02DC5CD7" w:rsidR="00B26995" w:rsidRDefault="00B26995" w:rsidP="00B26995">
            <w:pPr>
              <w:pStyle w:val="Texte"/>
              <w:jc w:val="center"/>
              <w:rPr>
                <w:sz w:val="18"/>
              </w:rPr>
            </w:pPr>
            <w:r>
              <w:rPr>
                <w:sz w:val="18"/>
              </w:rPr>
              <w:t>11</w:t>
            </w:r>
          </w:p>
        </w:tc>
        <w:tc>
          <w:tcPr>
            <w:tcW w:w="4231" w:type="dxa"/>
            <w:vAlign w:val="center"/>
          </w:tcPr>
          <w:p w14:paraId="2514D4FA" w14:textId="732B5434"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Cliquer sur le bouton « réserver » de la page de réservation affiche des sélecteurs de dates et d’heures</w:t>
            </w:r>
          </w:p>
        </w:tc>
        <w:tc>
          <w:tcPr>
            <w:tcW w:w="2538" w:type="dxa"/>
            <w:vAlign w:val="center"/>
          </w:tcPr>
          <w:p w14:paraId="2B3B4E84" w14:textId="6E21269D"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e page modale s’affiche avec les horaires disponibles de la place</w:t>
            </w:r>
          </w:p>
        </w:tc>
        <w:tc>
          <w:tcPr>
            <w:tcW w:w="2538" w:type="dxa"/>
            <w:vAlign w:val="center"/>
          </w:tcPr>
          <w:p w14:paraId="1D3FF3AC" w14:textId="21BDC228"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e page modale s’affiche avec les horaires disponibles de la place</w:t>
            </w:r>
          </w:p>
        </w:tc>
      </w:tr>
      <w:tr w:rsidR="00B26995" w14:paraId="65957EC2"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F68E294" w14:textId="73305B8A" w:rsidR="00B26995" w:rsidRDefault="00B26995" w:rsidP="00B26995">
            <w:pPr>
              <w:pStyle w:val="Texte"/>
              <w:jc w:val="center"/>
              <w:rPr>
                <w:sz w:val="18"/>
              </w:rPr>
            </w:pPr>
            <w:r>
              <w:rPr>
                <w:sz w:val="18"/>
              </w:rPr>
              <w:t>12</w:t>
            </w:r>
          </w:p>
        </w:tc>
        <w:tc>
          <w:tcPr>
            <w:tcW w:w="4231" w:type="dxa"/>
            <w:vAlign w:val="center"/>
          </w:tcPr>
          <w:p w14:paraId="45C8FF4A" w14:textId="0A318869"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Cliquer sur le bouton « enregistrer » de la page modale de sélection d’horaire de réservation enregistre notre réservation et met à jour la dates disponibles</w:t>
            </w:r>
          </w:p>
        </w:tc>
        <w:tc>
          <w:tcPr>
            <w:tcW w:w="2538" w:type="dxa"/>
            <w:vAlign w:val="center"/>
          </w:tcPr>
          <w:p w14:paraId="4AF68436" w14:textId="0B7BC3BF"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réservation est faite et les horaires disponibles sont mis-à-jour</w:t>
            </w:r>
          </w:p>
        </w:tc>
        <w:tc>
          <w:tcPr>
            <w:tcW w:w="2538" w:type="dxa"/>
            <w:vAlign w:val="center"/>
          </w:tcPr>
          <w:p w14:paraId="6E3AECA6" w14:textId="70501699"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réservation est faite et les horaires disponibles sont mis-à-jour</w:t>
            </w:r>
          </w:p>
        </w:tc>
      </w:tr>
      <w:tr w:rsidR="00B26995" w14:paraId="6BC40955"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70D53E3C" w14:textId="46936DB0" w:rsidR="00B26995" w:rsidRDefault="00B26995" w:rsidP="00B26995">
            <w:pPr>
              <w:pStyle w:val="Texte"/>
              <w:jc w:val="center"/>
              <w:rPr>
                <w:sz w:val="18"/>
              </w:rPr>
            </w:pPr>
            <w:r>
              <w:rPr>
                <w:sz w:val="18"/>
              </w:rPr>
              <w:t>13</w:t>
            </w:r>
          </w:p>
        </w:tc>
        <w:tc>
          <w:tcPr>
            <w:tcW w:w="4231" w:type="dxa"/>
            <w:vAlign w:val="center"/>
          </w:tcPr>
          <w:p w14:paraId="3FC17970" w14:textId="35FF7A53"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ors de l’accès à la page de profil, nos places de parking et réservations sont affichées</w:t>
            </w:r>
          </w:p>
        </w:tc>
        <w:tc>
          <w:tcPr>
            <w:tcW w:w="2538" w:type="dxa"/>
            <w:vAlign w:val="center"/>
          </w:tcPr>
          <w:p w14:paraId="7C5C8EFB" w14:textId="70C82514"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s places et les réservations sont affichées</w:t>
            </w:r>
          </w:p>
        </w:tc>
        <w:tc>
          <w:tcPr>
            <w:tcW w:w="2538" w:type="dxa"/>
            <w:vAlign w:val="center"/>
          </w:tcPr>
          <w:p w14:paraId="05E63676" w14:textId="3789E805"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s places et les réservations sont affichées</w:t>
            </w:r>
          </w:p>
        </w:tc>
      </w:tr>
      <w:tr w:rsidR="00B26995" w14:paraId="6FFBB247"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C68E3A8" w14:textId="60927D05" w:rsidR="00B26995" w:rsidRDefault="00B26995" w:rsidP="00B26995">
            <w:pPr>
              <w:pStyle w:val="Texte"/>
              <w:jc w:val="center"/>
              <w:rPr>
                <w:sz w:val="18"/>
              </w:rPr>
            </w:pPr>
            <w:r>
              <w:rPr>
                <w:sz w:val="18"/>
              </w:rPr>
              <w:t>14</w:t>
            </w:r>
          </w:p>
        </w:tc>
        <w:tc>
          <w:tcPr>
            <w:tcW w:w="4231" w:type="dxa"/>
            <w:vAlign w:val="center"/>
          </w:tcPr>
          <w:p w14:paraId="7EF2521C" w14:textId="3107D799"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rsque le bouton « corbeille » d’une réservation est appuyé, cette dernière est supprimée et la page est mise-à-jour</w:t>
            </w:r>
          </w:p>
        </w:tc>
        <w:tc>
          <w:tcPr>
            <w:tcW w:w="2538" w:type="dxa"/>
            <w:vAlign w:val="center"/>
          </w:tcPr>
          <w:p w14:paraId="3144F136" w14:textId="64ADB9CA"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réservation est supprimée et la page mise-à-jour</w:t>
            </w:r>
          </w:p>
        </w:tc>
        <w:tc>
          <w:tcPr>
            <w:tcW w:w="2538" w:type="dxa"/>
            <w:vAlign w:val="center"/>
          </w:tcPr>
          <w:p w14:paraId="3CE673F7" w14:textId="6ACAB027"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réservation est supprimée et la page mise-à-jour</w:t>
            </w:r>
          </w:p>
        </w:tc>
      </w:tr>
      <w:tr w:rsidR="00B26995" w14:paraId="58385928"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07D0C342" w14:textId="355DDC0D" w:rsidR="00B26995" w:rsidRDefault="00B26995" w:rsidP="00B26995">
            <w:pPr>
              <w:pStyle w:val="Texte"/>
              <w:jc w:val="center"/>
              <w:rPr>
                <w:sz w:val="18"/>
              </w:rPr>
            </w:pPr>
            <w:r>
              <w:rPr>
                <w:sz w:val="18"/>
              </w:rPr>
              <w:t>15</w:t>
            </w:r>
          </w:p>
        </w:tc>
        <w:tc>
          <w:tcPr>
            <w:tcW w:w="4231" w:type="dxa"/>
            <w:vAlign w:val="center"/>
          </w:tcPr>
          <w:p w14:paraId="6EDF666F" w14:textId="0BC6D4BB"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orsque le bouton « ajouter une place » est cliqué la page d’ajout d’une place s’affiche</w:t>
            </w:r>
          </w:p>
        </w:tc>
        <w:tc>
          <w:tcPr>
            <w:tcW w:w="2538" w:type="dxa"/>
            <w:vAlign w:val="center"/>
          </w:tcPr>
          <w:p w14:paraId="0B69AEA6" w14:textId="5CE1B784"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a page d’ajout d’une place est affichée</w:t>
            </w:r>
          </w:p>
        </w:tc>
        <w:tc>
          <w:tcPr>
            <w:tcW w:w="2538" w:type="dxa"/>
            <w:vAlign w:val="center"/>
          </w:tcPr>
          <w:p w14:paraId="705DC415" w14:textId="0CE3DFAD"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a page d’ajout d’une place est affichée</w:t>
            </w:r>
          </w:p>
        </w:tc>
      </w:tr>
      <w:tr w:rsidR="00B26995" w14:paraId="4C0F408F"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DE4C8FC" w14:textId="5AE62D1F" w:rsidR="00B26995" w:rsidRDefault="00B26995" w:rsidP="00B26995">
            <w:pPr>
              <w:pStyle w:val="Texte"/>
              <w:jc w:val="center"/>
              <w:rPr>
                <w:sz w:val="18"/>
              </w:rPr>
            </w:pPr>
            <w:r>
              <w:rPr>
                <w:sz w:val="18"/>
              </w:rPr>
              <w:t>16</w:t>
            </w:r>
          </w:p>
        </w:tc>
        <w:tc>
          <w:tcPr>
            <w:tcW w:w="4231" w:type="dxa"/>
            <w:vAlign w:val="center"/>
          </w:tcPr>
          <w:p w14:paraId="6CFF2E88" w14:textId="595C912A"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enregistrer » de la page d’ajout d’une place est appuyé avec des erreurs</w:t>
            </w:r>
          </w:p>
        </w:tc>
        <w:tc>
          <w:tcPr>
            <w:tcW w:w="2538" w:type="dxa"/>
            <w:vAlign w:val="center"/>
          </w:tcPr>
          <w:p w14:paraId="14A90016" w14:textId="5FD08CC0"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s messages d’erreurs s’affichent</w:t>
            </w:r>
          </w:p>
        </w:tc>
        <w:tc>
          <w:tcPr>
            <w:tcW w:w="2538" w:type="dxa"/>
            <w:vAlign w:val="center"/>
          </w:tcPr>
          <w:p w14:paraId="3274F607" w14:textId="725CE374"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s messages d’erreurs s’affichent</w:t>
            </w:r>
          </w:p>
        </w:tc>
      </w:tr>
    </w:tbl>
    <w:p w14:paraId="30B55FE3" w14:textId="77777777" w:rsidR="00B26995" w:rsidRDefault="00B26995">
      <w:r>
        <w:rPr>
          <w:b/>
          <w:bCs/>
        </w:rPr>
        <w:br w:type="page"/>
      </w:r>
    </w:p>
    <w:tbl>
      <w:tblPr>
        <w:tblStyle w:val="TableauGrille4-Accentuation3"/>
        <w:tblW w:w="10204" w:type="dxa"/>
        <w:tblInd w:w="-745" w:type="dxa"/>
        <w:tblLook w:val="04A0" w:firstRow="1" w:lastRow="0" w:firstColumn="1" w:lastColumn="0" w:noHBand="0" w:noVBand="1"/>
      </w:tblPr>
      <w:tblGrid>
        <w:gridCol w:w="897"/>
        <w:gridCol w:w="4231"/>
        <w:gridCol w:w="2538"/>
        <w:gridCol w:w="2538"/>
      </w:tblGrid>
      <w:tr w:rsidR="00B26995" w14:paraId="1AFD7C80" w14:textId="77777777" w:rsidTr="00481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FA9C2B3" w14:textId="2EE6536E" w:rsidR="00B26995" w:rsidRDefault="00B26995" w:rsidP="00B26995">
            <w:pPr>
              <w:pStyle w:val="Texte"/>
              <w:jc w:val="center"/>
              <w:rPr>
                <w:sz w:val="18"/>
              </w:rPr>
            </w:pPr>
            <w:r w:rsidRPr="00481D51">
              <w:rPr>
                <w:sz w:val="18"/>
              </w:rPr>
              <w:lastRenderedPageBreak/>
              <w:t>Numéro</w:t>
            </w:r>
          </w:p>
        </w:tc>
        <w:tc>
          <w:tcPr>
            <w:tcW w:w="4231" w:type="dxa"/>
            <w:vAlign w:val="center"/>
          </w:tcPr>
          <w:p w14:paraId="1E9F206D" w14:textId="551B6E30"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Description</w:t>
            </w:r>
          </w:p>
        </w:tc>
        <w:tc>
          <w:tcPr>
            <w:tcW w:w="2538" w:type="dxa"/>
            <w:vAlign w:val="center"/>
          </w:tcPr>
          <w:p w14:paraId="59ABAF71" w14:textId="185F0F5E"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attendu</w:t>
            </w:r>
          </w:p>
        </w:tc>
        <w:tc>
          <w:tcPr>
            <w:tcW w:w="2538" w:type="dxa"/>
            <w:vAlign w:val="center"/>
          </w:tcPr>
          <w:p w14:paraId="2A766495" w14:textId="11DD3A28"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obtenu</w:t>
            </w:r>
          </w:p>
        </w:tc>
      </w:tr>
      <w:tr w:rsidR="00B26995" w14:paraId="075E146A"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01ACEAB" w14:textId="00F777A3" w:rsidR="00B26995" w:rsidRDefault="00B26995" w:rsidP="00B26995">
            <w:pPr>
              <w:pStyle w:val="Texte"/>
              <w:jc w:val="center"/>
              <w:rPr>
                <w:sz w:val="18"/>
              </w:rPr>
            </w:pPr>
            <w:r>
              <w:rPr>
                <w:sz w:val="18"/>
              </w:rPr>
              <w:t>17</w:t>
            </w:r>
          </w:p>
        </w:tc>
        <w:tc>
          <w:tcPr>
            <w:tcW w:w="4231" w:type="dxa"/>
            <w:vAlign w:val="center"/>
          </w:tcPr>
          <w:p w14:paraId="4F777905" w14:textId="4F13A18A"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enregistrer » de la page d’ajout d’une place est appuyé sans erreurs</w:t>
            </w:r>
          </w:p>
        </w:tc>
        <w:tc>
          <w:tcPr>
            <w:tcW w:w="2538" w:type="dxa"/>
            <w:vAlign w:val="center"/>
          </w:tcPr>
          <w:p w14:paraId="356A9B3F" w14:textId="63A99D2A"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de parking est enregistrée et on est redirigé vers la page de création d’horaires</w:t>
            </w:r>
          </w:p>
        </w:tc>
        <w:tc>
          <w:tcPr>
            <w:tcW w:w="2538" w:type="dxa"/>
            <w:vAlign w:val="center"/>
          </w:tcPr>
          <w:p w14:paraId="55D27EFA" w14:textId="75514743"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de parking est enregistrée et on est redirigé vers la page de création d’horaires</w:t>
            </w:r>
          </w:p>
        </w:tc>
      </w:tr>
      <w:tr w:rsidR="00B26995" w14:paraId="09C4C6F0"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1BFD3445" w14:textId="6E80EB1D" w:rsidR="00B26995" w:rsidRDefault="00B26995" w:rsidP="00B26995">
            <w:pPr>
              <w:pStyle w:val="Texte"/>
              <w:jc w:val="center"/>
              <w:rPr>
                <w:sz w:val="18"/>
              </w:rPr>
            </w:pPr>
            <w:r>
              <w:rPr>
                <w:sz w:val="18"/>
              </w:rPr>
              <w:t>18</w:t>
            </w:r>
          </w:p>
        </w:tc>
        <w:tc>
          <w:tcPr>
            <w:tcW w:w="4231" w:type="dxa"/>
            <w:vAlign w:val="center"/>
          </w:tcPr>
          <w:p w14:paraId="5BCB0A1D" w14:textId="47855740"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 bouton « ajouter un horaire » de la page horaires est appuyé</w:t>
            </w:r>
          </w:p>
        </w:tc>
        <w:tc>
          <w:tcPr>
            <w:tcW w:w="2538" w:type="dxa"/>
            <w:vAlign w:val="center"/>
          </w:tcPr>
          <w:p w14:paraId="174FEC94" w14:textId="777B522D"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e page modale s’affiche pour sélectionner les dates du nouvel horaire</w:t>
            </w:r>
          </w:p>
        </w:tc>
        <w:tc>
          <w:tcPr>
            <w:tcW w:w="2538" w:type="dxa"/>
            <w:vAlign w:val="center"/>
          </w:tcPr>
          <w:p w14:paraId="7033AEC6" w14:textId="510C742B"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 page modale s’affiche pour sélectionner les dates du nouvel horaire</w:t>
            </w:r>
          </w:p>
        </w:tc>
      </w:tr>
      <w:tr w:rsidR="00B26995" w14:paraId="671C4EFB"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ACD6772" w14:textId="7FBC047D" w:rsidR="00B26995" w:rsidRDefault="00B26995" w:rsidP="00B26995">
            <w:pPr>
              <w:pStyle w:val="Texte"/>
              <w:jc w:val="center"/>
              <w:rPr>
                <w:sz w:val="18"/>
              </w:rPr>
            </w:pPr>
            <w:r>
              <w:rPr>
                <w:sz w:val="18"/>
              </w:rPr>
              <w:t>19</w:t>
            </w:r>
          </w:p>
        </w:tc>
        <w:tc>
          <w:tcPr>
            <w:tcW w:w="4231" w:type="dxa"/>
            <w:vAlign w:val="center"/>
          </w:tcPr>
          <w:p w14:paraId="25064593" w14:textId="2825A3F9"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enregistré » de la page modale d’ajout d’horaire est appuyé</w:t>
            </w:r>
          </w:p>
        </w:tc>
        <w:tc>
          <w:tcPr>
            <w:tcW w:w="2538" w:type="dxa"/>
            <w:vAlign w:val="center"/>
          </w:tcPr>
          <w:p w14:paraId="7CA7E4FA" w14:textId="6FAEEDA7"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horaire est ajouté et la page mise-à-jour</w:t>
            </w:r>
          </w:p>
        </w:tc>
        <w:tc>
          <w:tcPr>
            <w:tcW w:w="2538" w:type="dxa"/>
            <w:vAlign w:val="center"/>
          </w:tcPr>
          <w:p w14:paraId="50083D16" w14:textId="1123D09D"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horaire est ajouté et la page mise-à-jour</w:t>
            </w:r>
          </w:p>
        </w:tc>
      </w:tr>
      <w:tr w:rsidR="00B26995" w14:paraId="174B0B35"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5707E215" w14:textId="40F7CC18" w:rsidR="00B26995" w:rsidRDefault="00B26995" w:rsidP="00B26995">
            <w:pPr>
              <w:pStyle w:val="Texte"/>
              <w:jc w:val="center"/>
              <w:rPr>
                <w:sz w:val="18"/>
              </w:rPr>
            </w:pPr>
            <w:r>
              <w:rPr>
                <w:sz w:val="18"/>
              </w:rPr>
              <w:t>20</w:t>
            </w:r>
          </w:p>
        </w:tc>
        <w:tc>
          <w:tcPr>
            <w:tcW w:w="4231" w:type="dxa"/>
            <w:vAlign w:val="center"/>
          </w:tcPr>
          <w:p w14:paraId="64792B4D" w14:textId="685C4C88"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r la page de profile, le bouton « modification » (la clé anglaise) est appuyé</w:t>
            </w:r>
          </w:p>
        </w:tc>
        <w:tc>
          <w:tcPr>
            <w:tcW w:w="2538" w:type="dxa"/>
            <w:vAlign w:val="center"/>
          </w:tcPr>
          <w:p w14:paraId="177F037D" w14:textId="0000E70B"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a page de modification d’une place est affichée avec les informations pré remplies</w:t>
            </w:r>
          </w:p>
        </w:tc>
        <w:tc>
          <w:tcPr>
            <w:tcW w:w="2538" w:type="dxa"/>
            <w:vAlign w:val="center"/>
          </w:tcPr>
          <w:p w14:paraId="7EB59611" w14:textId="1675147E"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a page de modification d’une place est affichée avec les informations pré remplies</w:t>
            </w:r>
          </w:p>
        </w:tc>
      </w:tr>
      <w:tr w:rsidR="00B26995" w14:paraId="2B0572BD" w14:textId="77777777" w:rsidTr="004E0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2085B83" w14:textId="0AFEC0EF" w:rsidR="00B26995" w:rsidRDefault="00B26995" w:rsidP="00B26995">
            <w:pPr>
              <w:pStyle w:val="Texte"/>
              <w:jc w:val="center"/>
              <w:rPr>
                <w:sz w:val="18"/>
              </w:rPr>
            </w:pPr>
            <w:r>
              <w:rPr>
                <w:sz w:val="18"/>
              </w:rPr>
              <w:t>21</w:t>
            </w:r>
          </w:p>
        </w:tc>
        <w:tc>
          <w:tcPr>
            <w:tcW w:w="4231" w:type="dxa"/>
            <w:vAlign w:val="center"/>
          </w:tcPr>
          <w:p w14:paraId="75ABA33A" w14:textId="16D53C50" w:rsidR="00B26995" w:rsidRDefault="004E01F4" w:rsidP="004E01F4">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modifier » est appuyé sur la page de modification d’une place</w:t>
            </w:r>
          </w:p>
        </w:tc>
        <w:tc>
          <w:tcPr>
            <w:tcW w:w="2538" w:type="dxa"/>
            <w:vAlign w:val="center"/>
          </w:tcPr>
          <w:p w14:paraId="54A1E4D3" w14:textId="5FB34072" w:rsidR="00B26995" w:rsidRDefault="004E01F4"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est mise-à-jour avec les nouvelles informations</w:t>
            </w:r>
          </w:p>
        </w:tc>
        <w:tc>
          <w:tcPr>
            <w:tcW w:w="2538" w:type="dxa"/>
            <w:vAlign w:val="center"/>
          </w:tcPr>
          <w:p w14:paraId="61D45D20" w14:textId="2AFDA528" w:rsidR="00B26995" w:rsidRDefault="004E01F4"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est mise-à-jour avec les nouvelles informations</w:t>
            </w:r>
          </w:p>
        </w:tc>
      </w:tr>
      <w:tr w:rsidR="00B26995" w14:paraId="450FB6C9"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192C62B7" w14:textId="23F59C94" w:rsidR="00B26995" w:rsidRDefault="00B26995" w:rsidP="00B26995">
            <w:pPr>
              <w:pStyle w:val="Texte"/>
              <w:jc w:val="center"/>
              <w:rPr>
                <w:sz w:val="18"/>
              </w:rPr>
            </w:pPr>
            <w:r>
              <w:rPr>
                <w:sz w:val="18"/>
              </w:rPr>
              <w:t>22</w:t>
            </w:r>
          </w:p>
        </w:tc>
        <w:tc>
          <w:tcPr>
            <w:tcW w:w="4231" w:type="dxa"/>
            <w:vAlign w:val="center"/>
          </w:tcPr>
          <w:p w14:paraId="56D3B48F" w14:textId="70AB839D" w:rsidR="00B26995" w:rsidRDefault="004E01F4"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 bouton « modifier les horaires » est appuyé sur la page de modification d’une place</w:t>
            </w:r>
          </w:p>
        </w:tc>
        <w:tc>
          <w:tcPr>
            <w:tcW w:w="2538" w:type="dxa"/>
            <w:vAlign w:val="center"/>
          </w:tcPr>
          <w:p w14:paraId="12C2C6FE" w14:textId="582704C7" w:rsidR="00B26995" w:rsidRDefault="004E01F4"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On est redirigé vers la page des horaires avec les horaires déjà existant affichés</w:t>
            </w:r>
          </w:p>
        </w:tc>
        <w:tc>
          <w:tcPr>
            <w:tcW w:w="2538" w:type="dxa"/>
            <w:vAlign w:val="center"/>
          </w:tcPr>
          <w:p w14:paraId="5558A71C" w14:textId="3E61A52A" w:rsidR="00B26995" w:rsidRDefault="004E01F4"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On est redirigé vers la page des horaires avec les horaires déjà existant affichés</w:t>
            </w:r>
          </w:p>
        </w:tc>
      </w:tr>
      <w:tr w:rsidR="00B26995" w14:paraId="62A856B2"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528ADEF" w14:textId="1C5E64D4" w:rsidR="00B26995" w:rsidRDefault="00B26995" w:rsidP="00B26995">
            <w:pPr>
              <w:pStyle w:val="Texte"/>
              <w:jc w:val="center"/>
              <w:rPr>
                <w:sz w:val="18"/>
              </w:rPr>
            </w:pPr>
            <w:r>
              <w:rPr>
                <w:sz w:val="18"/>
              </w:rPr>
              <w:t>23</w:t>
            </w:r>
          </w:p>
        </w:tc>
        <w:tc>
          <w:tcPr>
            <w:tcW w:w="4231" w:type="dxa"/>
            <w:vAlign w:val="center"/>
          </w:tcPr>
          <w:p w14:paraId="24A580F8" w14:textId="6B3088B1" w:rsidR="00B26995" w:rsidRDefault="005D4FBF"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supprimer » est appuyé sur la page de modification d’une place</w:t>
            </w:r>
          </w:p>
        </w:tc>
        <w:tc>
          <w:tcPr>
            <w:tcW w:w="2538" w:type="dxa"/>
            <w:vAlign w:val="center"/>
          </w:tcPr>
          <w:p w14:paraId="7C516715" w14:textId="273F346C" w:rsidR="00B26995" w:rsidRDefault="005D4FBF"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est toutes les données relatives à cette place sont supprimées</w:t>
            </w:r>
          </w:p>
        </w:tc>
        <w:tc>
          <w:tcPr>
            <w:tcW w:w="2538" w:type="dxa"/>
            <w:vAlign w:val="center"/>
          </w:tcPr>
          <w:p w14:paraId="59EC8B49" w14:textId="15720258" w:rsidR="00B26995" w:rsidRDefault="005D4FBF"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est toutes les données relatives à cette place sont supprimées</w:t>
            </w:r>
          </w:p>
        </w:tc>
      </w:tr>
      <w:tr w:rsidR="00EF51D4" w14:paraId="5B020394"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46F05E6A" w14:textId="2AB399A6" w:rsidR="00EF51D4" w:rsidRDefault="00EF51D4" w:rsidP="00EF51D4">
            <w:pPr>
              <w:pStyle w:val="Texte"/>
              <w:jc w:val="center"/>
              <w:rPr>
                <w:sz w:val="18"/>
              </w:rPr>
            </w:pPr>
            <w:r>
              <w:rPr>
                <w:sz w:val="18"/>
              </w:rPr>
              <w:t>24</w:t>
            </w:r>
          </w:p>
        </w:tc>
        <w:tc>
          <w:tcPr>
            <w:tcW w:w="4231" w:type="dxa"/>
            <w:vAlign w:val="center"/>
          </w:tcPr>
          <w:p w14:paraId="0E62DE01" w14:textId="298A9222" w:rsidR="00EF51D4" w:rsidRDefault="00EF51D4" w:rsidP="00EF51D4">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icône « corbeille » sur la page horaire est appuyé</w:t>
            </w:r>
          </w:p>
        </w:tc>
        <w:tc>
          <w:tcPr>
            <w:tcW w:w="2538" w:type="dxa"/>
            <w:vAlign w:val="center"/>
          </w:tcPr>
          <w:p w14:paraId="01EB8982" w14:textId="3557D4ED" w:rsidR="00EF51D4" w:rsidRDefault="00EF51D4" w:rsidP="00EF51D4">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horaire sélectionné est supprimé</w:t>
            </w:r>
          </w:p>
        </w:tc>
        <w:tc>
          <w:tcPr>
            <w:tcW w:w="2538" w:type="dxa"/>
            <w:vAlign w:val="center"/>
          </w:tcPr>
          <w:p w14:paraId="4406FC18" w14:textId="5AE7FE33" w:rsidR="00EF51D4" w:rsidRDefault="00EF51D4" w:rsidP="00EF51D4">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horaire sélectionné est supprimé</w:t>
            </w:r>
          </w:p>
        </w:tc>
      </w:tr>
      <w:tr w:rsidR="00164412" w14:paraId="15D7A4FD" w14:textId="77777777" w:rsidTr="003E7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Borders>
              <w:bottom w:val="single" w:sz="4" w:space="0" w:color="A5A5A5" w:themeColor="accent3"/>
            </w:tcBorders>
            <w:vAlign w:val="center"/>
          </w:tcPr>
          <w:p w14:paraId="71BFB183" w14:textId="379D8437" w:rsidR="00164412" w:rsidRDefault="00164412" w:rsidP="00EF51D4">
            <w:pPr>
              <w:pStyle w:val="Texte"/>
              <w:jc w:val="center"/>
              <w:rPr>
                <w:sz w:val="18"/>
              </w:rPr>
            </w:pPr>
            <w:r>
              <w:rPr>
                <w:sz w:val="18"/>
              </w:rPr>
              <w:t>25</w:t>
            </w:r>
          </w:p>
        </w:tc>
        <w:tc>
          <w:tcPr>
            <w:tcW w:w="4231" w:type="dxa"/>
            <w:tcBorders>
              <w:bottom w:val="single" w:sz="4" w:space="0" w:color="A5A5A5" w:themeColor="accent3"/>
            </w:tcBorders>
            <w:vAlign w:val="center"/>
          </w:tcPr>
          <w:p w14:paraId="6209E20D" w14:textId="4CFAA05C" w:rsidR="00164412" w:rsidRPr="00164412" w:rsidRDefault="00164412" w:rsidP="00164412">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icône « paramètres » de la page de profil est appuyé</w:t>
            </w:r>
          </w:p>
        </w:tc>
        <w:tc>
          <w:tcPr>
            <w:tcW w:w="2538" w:type="dxa"/>
            <w:tcBorders>
              <w:bottom w:val="single" w:sz="4" w:space="0" w:color="A5A5A5" w:themeColor="accent3"/>
            </w:tcBorders>
            <w:vAlign w:val="center"/>
          </w:tcPr>
          <w:p w14:paraId="3032097B" w14:textId="36EA483A" w:rsidR="00164412" w:rsidRDefault="00164412" w:rsidP="00EF51D4">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age paramètre s’affiche</w:t>
            </w:r>
          </w:p>
        </w:tc>
        <w:tc>
          <w:tcPr>
            <w:tcW w:w="2538" w:type="dxa"/>
            <w:tcBorders>
              <w:bottom w:val="single" w:sz="4" w:space="0" w:color="A5A5A5" w:themeColor="accent3"/>
            </w:tcBorders>
            <w:vAlign w:val="center"/>
          </w:tcPr>
          <w:p w14:paraId="0AA277B9" w14:textId="18770A44" w:rsidR="00164412" w:rsidRDefault="00164412" w:rsidP="00EF51D4">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age paramètre s’affiche</w:t>
            </w:r>
          </w:p>
        </w:tc>
      </w:tr>
    </w:tbl>
    <w:p w14:paraId="63276322" w14:textId="77777777" w:rsidR="003E734D" w:rsidRDefault="003E734D">
      <w:r>
        <w:rPr>
          <w:b/>
          <w:bCs/>
        </w:rPr>
        <w:br w:type="page"/>
      </w:r>
    </w:p>
    <w:tbl>
      <w:tblPr>
        <w:tblStyle w:val="TableauGrille4-Accentuation3"/>
        <w:tblW w:w="10204" w:type="dxa"/>
        <w:tblInd w:w="-745" w:type="dxa"/>
        <w:tblLook w:val="04A0" w:firstRow="1" w:lastRow="0" w:firstColumn="1" w:lastColumn="0" w:noHBand="0" w:noVBand="1"/>
      </w:tblPr>
      <w:tblGrid>
        <w:gridCol w:w="897"/>
        <w:gridCol w:w="4231"/>
        <w:gridCol w:w="2538"/>
        <w:gridCol w:w="2538"/>
      </w:tblGrid>
      <w:tr w:rsidR="003E734D" w14:paraId="087C628D" w14:textId="77777777" w:rsidTr="003E73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Borders>
              <w:bottom w:val="single" w:sz="4" w:space="0" w:color="C9C9C9" w:themeColor="accent3" w:themeTint="99"/>
              <w:right w:val="single" w:sz="4" w:space="0" w:color="A5A5A5" w:themeColor="accent3"/>
            </w:tcBorders>
            <w:vAlign w:val="center"/>
          </w:tcPr>
          <w:p w14:paraId="18D592D0" w14:textId="2F36162D" w:rsidR="003E734D" w:rsidRDefault="003E734D" w:rsidP="003E734D">
            <w:pPr>
              <w:pStyle w:val="Texte"/>
              <w:jc w:val="center"/>
              <w:rPr>
                <w:sz w:val="18"/>
              </w:rPr>
            </w:pPr>
            <w:r w:rsidRPr="00481D51">
              <w:rPr>
                <w:sz w:val="18"/>
              </w:rPr>
              <w:lastRenderedPageBreak/>
              <w:t>Numéro</w:t>
            </w:r>
          </w:p>
        </w:tc>
        <w:tc>
          <w:tcPr>
            <w:tcW w:w="4231" w:type="dxa"/>
            <w:tcBorders>
              <w:left w:val="single" w:sz="4" w:space="0" w:color="A5A5A5" w:themeColor="accent3"/>
              <w:bottom w:val="single" w:sz="4" w:space="0" w:color="C9C9C9" w:themeColor="accent3" w:themeTint="99"/>
              <w:right w:val="single" w:sz="4" w:space="0" w:color="A5A5A5" w:themeColor="accent3"/>
            </w:tcBorders>
            <w:vAlign w:val="center"/>
          </w:tcPr>
          <w:p w14:paraId="546DF28E" w14:textId="48FD8B19" w:rsidR="003E734D" w:rsidRPr="003E734D" w:rsidRDefault="003E734D" w:rsidP="003E734D">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Description</w:t>
            </w:r>
          </w:p>
        </w:tc>
        <w:tc>
          <w:tcPr>
            <w:tcW w:w="2538" w:type="dxa"/>
            <w:tcBorders>
              <w:left w:val="single" w:sz="4" w:space="0" w:color="A5A5A5" w:themeColor="accent3"/>
              <w:bottom w:val="single" w:sz="4" w:space="0" w:color="C9C9C9" w:themeColor="accent3" w:themeTint="99"/>
              <w:right w:val="single" w:sz="4" w:space="0" w:color="A5A5A5" w:themeColor="accent3"/>
            </w:tcBorders>
            <w:vAlign w:val="center"/>
          </w:tcPr>
          <w:p w14:paraId="18FF05E2" w14:textId="41CE1440" w:rsidR="003E734D" w:rsidRPr="003E734D" w:rsidRDefault="003E734D" w:rsidP="003E734D">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attendu</w:t>
            </w:r>
          </w:p>
        </w:tc>
        <w:tc>
          <w:tcPr>
            <w:tcW w:w="2538" w:type="dxa"/>
            <w:tcBorders>
              <w:left w:val="single" w:sz="4" w:space="0" w:color="A5A5A5" w:themeColor="accent3"/>
              <w:bottom w:val="single" w:sz="4" w:space="0" w:color="C9C9C9" w:themeColor="accent3" w:themeTint="99"/>
            </w:tcBorders>
            <w:vAlign w:val="center"/>
          </w:tcPr>
          <w:p w14:paraId="0A916FD8" w14:textId="19EBB0BF" w:rsidR="003E734D" w:rsidRPr="003E734D" w:rsidRDefault="003E734D" w:rsidP="003E734D">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obtenu</w:t>
            </w:r>
          </w:p>
        </w:tc>
      </w:tr>
      <w:tr w:rsidR="003E734D" w14:paraId="06CB54A9" w14:textId="77777777" w:rsidTr="003E7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Borders>
              <w:right w:val="single" w:sz="4" w:space="0" w:color="C9C9C9" w:themeColor="accent3" w:themeTint="99"/>
            </w:tcBorders>
            <w:shd w:val="clear" w:color="auto" w:fill="auto"/>
            <w:vAlign w:val="center"/>
          </w:tcPr>
          <w:p w14:paraId="6A237D7B" w14:textId="003A99B5" w:rsidR="003E734D" w:rsidRDefault="003E734D" w:rsidP="003E734D">
            <w:pPr>
              <w:pStyle w:val="Texte"/>
              <w:jc w:val="center"/>
              <w:rPr>
                <w:sz w:val="18"/>
              </w:rPr>
            </w:pPr>
            <w:r>
              <w:rPr>
                <w:sz w:val="18"/>
              </w:rPr>
              <w:t>26</w:t>
            </w:r>
          </w:p>
        </w:tc>
        <w:tc>
          <w:tcPr>
            <w:tcW w:w="4231" w:type="dxa"/>
            <w:tcBorders>
              <w:left w:val="single" w:sz="4" w:space="0" w:color="C9C9C9" w:themeColor="accent3" w:themeTint="99"/>
              <w:right w:val="single" w:sz="4" w:space="0" w:color="C9C9C9" w:themeColor="accent3" w:themeTint="99"/>
            </w:tcBorders>
            <w:shd w:val="clear" w:color="auto" w:fill="auto"/>
            <w:vAlign w:val="center"/>
          </w:tcPr>
          <w:p w14:paraId="6E91B7F7" w14:textId="5B6C1424" w:rsidR="003E734D" w:rsidRPr="003E734D" w:rsidRDefault="003E734D"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3E734D">
              <w:rPr>
                <w:sz w:val="18"/>
              </w:rPr>
              <w:t>Le bouton « se déconnecté » de la page de paramètre est appuyé</w:t>
            </w:r>
          </w:p>
        </w:tc>
        <w:tc>
          <w:tcPr>
            <w:tcW w:w="2538" w:type="dxa"/>
            <w:tcBorders>
              <w:left w:val="single" w:sz="4" w:space="0" w:color="C9C9C9" w:themeColor="accent3" w:themeTint="99"/>
              <w:right w:val="single" w:sz="4" w:space="0" w:color="C9C9C9" w:themeColor="accent3" w:themeTint="99"/>
            </w:tcBorders>
            <w:shd w:val="clear" w:color="auto" w:fill="auto"/>
            <w:vAlign w:val="center"/>
          </w:tcPr>
          <w:p w14:paraId="674B683A" w14:textId="3C5FA598" w:rsidR="003E734D" w:rsidRPr="003E734D" w:rsidRDefault="003E734D"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3E734D">
              <w:rPr>
                <w:sz w:val="18"/>
              </w:rPr>
              <w:t>L’utilisateur est déconnecté et redirigé vers la page de connexion</w:t>
            </w:r>
          </w:p>
        </w:tc>
        <w:tc>
          <w:tcPr>
            <w:tcW w:w="2538" w:type="dxa"/>
            <w:tcBorders>
              <w:left w:val="single" w:sz="4" w:space="0" w:color="C9C9C9" w:themeColor="accent3" w:themeTint="99"/>
            </w:tcBorders>
            <w:shd w:val="clear" w:color="auto" w:fill="auto"/>
            <w:vAlign w:val="center"/>
          </w:tcPr>
          <w:p w14:paraId="52EA6FAE" w14:textId="10E4FB12" w:rsidR="003E734D" w:rsidRPr="003E734D" w:rsidRDefault="003E734D"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3E734D">
              <w:rPr>
                <w:sz w:val="18"/>
              </w:rPr>
              <w:t>L’utilisateur est déconnecté et redirigé vers la page de connexion</w:t>
            </w:r>
          </w:p>
        </w:tc>
      </w:tr>
      <w:tr w:rsidR="003E734D" w14:paraId="4C869D78" w14:textId="77777777" w:rsidTr="003E734D">
        <w:tc>
          <w:tcPr>
            <w:cnfStyle w:val="001000000000" w:firstRow="0" w:lastRow="0" w:firstColumn="1" w:lastColumn="0" w:oddVBand="0" w:evenVBand="0" w:oddHBand="0" w:evenHBand="0" w:firstRowFirstColumn="0" w:firstRowLastColumn="0" w:lastRowFirstColumn="0" w:lastRowLastColumn="0"/>
            <w:tcW w:w="897" w:type="dxa"/>
            <w:shd w:val="clear" w:color="auto" w:fill="EDEDED" w:themeFill="accent3" w:themeFillTint="33"/>
            <w:vAlign w:val="center"/>
          </w:tcPr>
          <w:p w14:paraId="504BD598" w14:textId="23EDB579" w:rsidR="003E734D" w:rsidRPr="006F5393" w:rsidRDefault="003E734D" w:rsidP="003E734D">
            <w:pPr>
              <w:pStyle w:val="Texte"/>
              <w:jc w:val="center"/>
              <w:rPr>
                <w:sz w:val="18"/>
              </w:rPr>
            </w:pPr>
            <w:r w:rsidRPr="006F5393">
              <w:rPr>
                <w:sz w:val="18"/>
              </w:rPr>
              <w:t>27</w:t>
            </w:r>
          </w:p>
        </w:tc>
        <w:tc>
          <w:tcPr>
            <w:tcW w:w="4231" w:type="dxa"/>
            <w:shd w:val="clear" w:color="auto" w:fill="EDEDED" w:themeFill="accent3" w:themeFillTint="33"/>
            <w:vAlign w:val="center"/>
          </w:tcPr>
          <w:p w14:paraId="084DFBFE" w14:textId="377C054F" w:rsidR="003E734D" w:rsidRPr="006F5393" w:rsidRDefault="003E734D" w:rsidP="003E734D">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6F5393">
              <w:rPr>
                <w:sz w:val="18"/>
              </w:rPr>
              <w:t>Le bouton « Supprimer son compte » est appuyé sur la page de paramètres</w:t>
            </w:r>
          </w:p>
        </w:tc>
        <w:tc>
          <w:tcPr>
            <w:tcW w:w="2538" w:type="dxa"/>
            <w:shd w:val="clear" w:color="auto" w:fill="EDEDED" w:themeFill="accent3" w:themeFillTint="33"/>
            <w:vAlign w:val="center"/>
          </w:tcPr>
          <w:p w14:paraId="32C8F599" w14:textId="7B1A090A" w:rsidR="003E734D" w:rsidRPr="006F5393" w:rsidRDefault="003E734D" w:rsidP="003E734D">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6F5393">
              <w:rPr>
                <w:sz w:val="18"/>
              </w:rPr>
              <w:t>Un message de confirmation est affiché et si l’utilisateur clique sur oui, son compte est supprimé</w:t>
            </w:r>
          </w:p>
        </w:tc>
        <w:tc>
          <w:tcPr>
            <w:tcW w:w="2538" w:type="dxa"/>
            <w:shd w:val="clear" w:color="auto" w:fill="EDEDED" w:themeFill="accent3" w:themeFillTint="33"/>
            <w:vAlign w:val="center"/>
          </w:tcPr>
          <w:p w14:paraId="6282BC81" w14:textId="11AF44AF" w:rsidR="003E734D" w:rsidRPr="006F5393" w:rsidRDefault="003E734D" w:rsidP="003E734D">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6F5393">
              <w:rPr>
                <w:sz w:val="18"/>
              </w:rPr>
              <w:t>Un message de confirmation est affiché et si l’utilisateur clique sur oui, son compte est supprimé</w:t>
            </w:r>
          </w:p>
        </w:tc>
      </w:tr>
      <w:tr w:rsidR="003E734D" w14:paraId="5E3F43B2" w14:textId="77777777" w:rsidTr="003E7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shd w:val="clear" w:color="auto" w:fill="FFFFFF" w:themeFill="background1"/>
            <w:vAlign w:val="center"/>
          </w:tcPr>
          <w:p w14:paraId="31C77A8F" w14:textId="4087D60B" w:rsidR="003E734D" w:rsidRPr="006F5393" w:rsidRDefault="003E734D" w:rsidP="003E734D">
            <w:pPr>
              <w:pStyle w:val="Texte"/>
              <w:jc w:val="center"/>
              <w:rPr>
                <w:sz w:val="18"/>
              </w:rPr>
            </w:pPr>
            <w:r>
              <w:rPr>
                <w:sz w:val="18"/>
              </w:rPr>
              <w:t>28</w:t>
            </w:r>
          </w:p>
        </w:tc>
        <w:tc>
          <w:tcPr>
            <w:tcW w:w="4231" w:type="dxa"/>
            <w:shd w:val="clear" w:color="auto" w:fill="FFFFFF" w:themeFill="background1"/>
            <w:vAlign w:val="center"/>
          </w:tcPr>
          <w:p w14:paraId="4CB5967E" w14:textId="18442330" w:rsidR="003E734D" w:rsidRPr="006F5393" w:rsidRDefault="00EB55C1"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modifier le nom d’utilisateur » de la page paramètres est appuyé</w:t>
            </w:r>
          </w:p>
        </w:tc>
        <w:tc>
          <w:tcPr>
            <w:tcW w:w="2538" w:type="dxa"/>
            <w:shd w:val="clear" w:color="auto" w:fill="FFFFFF" w:themeFill="background1"/>
            <w:vAlign w:val="center"/>
          </w:tcPr>
          <w:p w14:paraId="6D5B31BE" w14:textId="0F3677B6" w:rsidR="003E734D" w:rsidRPr="006F5393" w:rsidRDefault="00EB55C1"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e page modale est affichée pour écrire son nouveau nom d’utilisateur</w:t>
            </w:r>
          </w:p>
        </w:tc>
        <w:tc>
          <w:tcPr>
            <w:tcW w:w="2538" w:type="dxa"/>
            <w:shd w:val="clear" w:color="auto" w:fill="FFFFFF" w:themeFill="background1"/>
            <w:vAlign w:val="center"/>
          </w:tcPr>
          <w:p w14:paraId="5E903B49" w14:textId="5917F310" w:rsidR="003E734D" w:rsidRPr="006F5393" w:rsidRDefault="00EB55C1"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e page modale est affichée pour écrire son nouveau nom d’utilisateur</w:t>
            </w:r>
          </w:p>
        </w:tc>
      </w:tr>
      <w:tr w:rsidR="00EB55C1" w14:paraId="03B691A7" w14:textId="77777777" w:rsidTr="00EB55C1">
        <w:tc>
          <w:tcPr>
            <w:cnfStyle w:val="001000000000" w:firstRow="0" w:lastRow="0" w:firstColumn="1" w:lastColumn="0" w:oddVBand="0" w:evenVBand="0" w:oddHBand="0" w:evenHBand="0" w:firstRowFirstColumn="0" w:firstRowLastColumn="0" w:lastRowFirstColumn="0" w:lastRowLastColumn="0"/>
            <w:tcW w:w="897" w:type="dxa"/>
            <w:shd w:val="clear" w:color="auto" w:fill="EDEDED" w:themeFill="accent3" w:themeFillTint="33"/>
            <w:vAlign w:val="center"/>
          </w:tcPr>
          <w:p w14:paraId="31D7B6D4" w14:textId="6F2D71D0" w:rsidR="00EB55C1" w:rsidRDefault="00EB55C1" w:rsidP="00EB55C1">
            <w:pPr>
              <w:pStyle w:val="Texte"/>
              <w:jc w:val="center"/>
              <w:rPr>
                <w:sz w:val="18"/>
              </w:rPr>
            </w:pPr>
            <w:r w:rsidRPr="006F5393">
              <w:rPr>
                <w:sz w:val="18"/>
              </w:rPr>
              <w:t>2</w:t>
            </w:r>
            <w:r>
              <w:rPr>
                <w:sz w:val="18"/>
              </w:rPr>
              <w:t>9</w:t>
            </w:r>
          </w:p>
        </w:tc>
        <w:tc>
          <w:tcPr>
            <w:tcW w:w="4231" w:type="dxa"/>
            <w:shd w:val="clear" w:color="auto" w:fill="EDEDED" w:themeFill="accent3" w:themeFillTint="33"/>
            <w:vAlign w:val="center"/>
          </w:tcPr>
          <w:p w14:paraId="3B8DBC08" w14:textId="15E49FE6" w:rsidR="00EB55C1" w:rsidRDefault="00EB55C1" w:rsidP="00EB55C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 bouton « enregistrer » de la page modale de modification du nom d’utilisateur est appuyé</w:t>
            </w:r>
          </w:p>
        </w:tc>
        <w:tc>
          <w:tcPr>
            <w:tcW w:w="2538" w:type="dxa"/>
            <w:shd w:val="clear" w:color="auto" w:fill="EDEDED" w:themeFill="accent3" w:themeFillTint="33"/>
            <w:vAlign w:val="center"/>
          </w:tcPr>
          <w:p w14:paraId="477350A7" w14:textId="39006F3E" w:rsidR="00EB55C1" w:rsidRDefault="00EB55C1" w:rsidP="00EB55C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 nom d’utilisateur est modifié et la page mise-à-jour</w:t>
            </w:r>
          </w:p>
        </w:tc>
        <w:tc>
          <w:tcPr>
            <w:tcW w:w="2538" w:type="dxa"/>
            <w:shd w:val="clear" w:color="auto" w:fill="EDEDED" w:themeFill="accent3" w:themeFillTint="33"/>
            <w:vAlign w:val="center"/>
          </w:tcPr>
          <w:p w14:paraId="2DE9F707" w14:textId="785708E1" w:rsidR="00EB55C1" w:rsidRDefault="00EB55C1" w:rsidP="00EB55C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 nom d’utilisateur est modifié et la page mise-à-jour</w:t>
            </w:r>
          </w:p>
        </w:tc>
      </w:tr>
    </w:tbl>
    <w:p w14:paraId="5053D9D8" w14:textId="25F135D9" w:rsidR="0027014F" w:rsidRDefault="0027014F" w:rsidP="00520680">
      <w:pPr>
        <w:pStyle w:val="Texte"/>
        <w:rPr>
          <w:rFonts w:eastAsia="Times New Roman"/>
          <w:kern w:val="32"/>
        </w:rPr>
      </w:pPr>
    </w:p>
    <w:p w14:paraId="31AB99FA" w14:textId="4EBD17F9" w:rsidR="00643C07" w:rsidRDefault="00520680" w:rsidP="00520680">
      <w:pPr>
        <w:pStyle w:val="Texte"/>
      </w:pPr>
      <w:r>
        <w:t>L’application est disponible sur le Play Store sous le nom « </w:t>
      </w:r>
      <w:proofErr w:type="spellStart"/>
      <w:r>
        <w:t>Parkaps</w:t>
      </w:r>
      <w:proofErr w:type="spellEnd"/>
      <w:r>
        <w:t xml:space="preserve"> ». De plus, la totalité de mon </w:t>
      </w:r>
      <w:proofErr w:type="spellStart"/>
      <w:r>
        <w:t>Bachelor</w:t>
      </w:r>
      <w:proofErr w:type="spellEnd"/>
      <w:r>
        <w:t xml:space="preserve">, </w:t>
      </w:r>
      <w:r w:rsidR="008C0FE9">
        <w:t>soit</w:t>
      </w:r>
      <w:r>
        <w:t xml:space="preserve"> le mémoire, l’application et le serveur Laravel, sont disponibles sur le répertoire GitHub suivant : </w:t>
      </w:r>
      <w:hyperlink r:id="rId34" w:history="1">
        <w:r w:rsidR="00643C07" w:rsidRPr="000B18CE">
          <w:rPr>
            <w:rStyle w:val="Lienhypertexte"/>
          </w:rPr>
          <w:t>https://github.com/schupbachl/Bachelor-HEG-2018</w:t>
        </w:r>
      </w:hyperlink>
    </w:p>
    <w:p w14:paraId="5C6D0E0A" w14:textId="77777777" w:rsidR="00643C07" w:rsidRDefault="00643C07" w:rsidP="00643C07">
      <w:pPr>
        <w:pStyle w:val="Corpsdetexte"/>
      </w:pPr>
      <w:r>
        <w:br w:type="page"/>
      </w:r>
    </w:p>
    <w:p w14:paraId="39FA3307" w14:textId="4F4248D9" w:rsidR="00556725" w:rsidRDefault="00556725" w:rsidP="00556725">
      <w:pPr>
        <w:pStyle w:val="Titre1"/>
      </w:pPr>
      <w:bookmarkStart w:id="82" w:name="_Toc523479706"/>
      <w:r>
        <w:lastRenderedPageBreak/>
        <w:t>Conclusion</w:t>
      </w:r>
      <w:bookmarkEnd w:id="82"/>
    </w:p>
    <w:p w14:paraId="73F20ECC" w14:textId="4B68ADD6" w:rsidR="00235453" w:rsidRDefault="00235453" w:rsidP="00235453">
      <w:pPr>
        <w:pStyle w:val="Texte"/>
      </w:pPr>
      <w:r>
        <w:t>Les Frameworks de développement mobiles cross-platform sont, actuellement, la solution la plus efficace pour créer et déployer une application sur le Play Store et l’App Store. Ils permettent un développement uniforme entre les différentes plateformes cibles. Chaque Framework a ses avantages et ses inconvénients et il est important de les comparer et les étudier pour choisir celui qui convient le mieux à son projet. De manière général</w:t>
      </w:r>
      <w:r w:rsidR="00E2697E">
        <w:t>e</w:t>
      </w:r>
      <w:r>
        <w:t xml:space="preserve">, un Framework proposant des performances accrues aura une possibilité de customisation de ses </w:t>
      </w:r>
      <w:r w:rsidR="00835F81">
        <w:t>pages</w:t>
      </w:r>
      <w:r>
        <w:t xml:space="preserve"> plus faible et inversement.</w:t>
      </w:r>
    </w:p>
    <w:p w14:paraId="12876DC4" w14:textId="60FDF71A" w:rsidR="00835F81" w:rsidRDefault="00235453" w:rsidP="00235453">
      <w:pPr>
        <w:pStyle w:val="Corpsdetexte"/>
      </w:pPr>
      <w:r>
        <w:t xml:space="preserve">Pour mon </w:t>
      </w:r>
      <w:proofErr w:type="spellStart"/>
      <w:r>
        <w:t>Bachelor</w:t>
      </w:r>
      <w:proofErr w:type="spellEnd"/>
      <w:r>
        <w:t xml:space="preserve">, j’ai expliqué trois Frameworks : Ionic, Xamarin et React Native. Après avoir comparé les avantages et inconvénients de chacun d’eux, il m’a semblé évident que React Native était le Framework le plus approprié à la création d’une application d’échange de places de parking. Des performances proches du natif, tout en proposant </w:t>
      </w:r>
      <w:r w:rsidR="00835F81">
        <w:t xml:space="preserve">une customisation suffisante et un langage de programmation connu et simple. Au fur et à mesure que je créais l’application, je me suis rendu compte que ce Framework </w:t>
      </w:r>
      <w:proofErr w:type="spellStart"/>
      <w:r w:rsidR="00835F81">
        <w:t>comblai</w:t>
      </w:r>
      <w:r w:rsidR="005F7915">
        <w:t>ts</w:t>
      </w:r>
      <w:proofErr w:type="spellEnd"/>
      <w:r w:rsidR="00835F81">
        <w:t xml:space="preserve"> totalement mes attentes. Il y a néanmoins un aspect négatif du Framework </w:t>
      </w:r>
      <w:r w:rsidR="004030FA">
        <w:t>dont</w:t>
      </w:r>
      <w:r w:rsidR="00835F81">
        <w:t xml:space="preserve"> je ne m’attendais pas à rencontrer. Un manque cruel de mise-à-jour d</w:t>
      </w:r>
      <w:r w:rsidR="00681B95">
        <w:t xml:space="preserve">u </w:t>
      </w:r>
      <w:r w:rsidR="00835F81">
        <w:t xml:space="preserve">Framework. En effet, React Native utilise le moteur de production </w:t>
      </w:r>
      <w:proofErr w:type="spellStart"/>
      <w:r w:rsidR="00835F81">
        <w:t>Gradle</w:t>
      </w:r>
      <w:proofErr w:type="spellEnd"/>
      <w:r w:rsidR="00835F81">
        <w:t xml:space="preserve"> pour créer et compiler les projets en APKS. React Native utilise toujours la version 2 de </w:t>
      </w:r>
      <w:proofErr w:type="spellStart"/>
      <w:r w:rsidR="00835F81">
        <w:t>Gradle</w:t>
      </w:r>
      <w:proofErr w:type="spellEnd"/>
      <w:r w:rsidR="00835F81">
        <w:t xml:space="preserve"> alors que ce dernier </w:t>
      </w:r>
      <w:r w:rsidR="00A55846">
        <w:t>a</w:t>
      </w:r>
      <w:r w:rsidR="00835F81">
        <w:t xml:space="preserve"> déjà sorti des versions </w:t>
      </w:r>
      <w:r w:rsidR="0086441F">
        <w:t>supérieures</w:t>
      </w:r>
      <w:r w:rsidR="00835F81">
        <w:t xml:space="preserve"> à 4. Ceci limite grandement la possibilité d’ajout de</w:t>
      </w:r>
      <w:r w:rsidR="0024017E">
        <w:t>s</w:t>
      </w:r>
      <w:r w:rsidR="00835F81">
        <w:t xml:space="preserve"> libraires tierces </w:t>
      </w:r>
      <w:r w:rsidR="00A63B41">
        <w:t xml:space="preserve">au </w:t>
      </w:r>
      <w:r w:rsidR="00835F81">
        <w:t xml:space="preserve">projet car elle </w:t>
      </w:r>
      <w:r w:rsidR="00A63B41">
        <w:t>n’utilisent</w:t>
      </w:r>
      <w:r w:rsidR="00835F81">
        <w:t xml:space="preserve"> pas forcement la même version de </w:t>
      </w:r>
      <w:proofErr w:type="spellStart"/>
      <w:r w:rsidR="00835F81">
        <w:t>Gradle</w:t>
      </w:r>
      <w:proofErr w:type="spellEnd"/>
      <w:r w:rsidR="00835F81">
        <w:t xml:space="preserve"> que nous. De la part d’une entreprise aussi grande, on peut se poser de</w:t>
      </w:r>
      <w:r w:rsidR="00EF1CFE">
        <w:t>s</w:t>
      </w:r>
      <w:r w:rsidR="00835F81">
        <w:t xml:space="preserve"> questions </w:t>
      </w:r>
      <w:r w:rsidR="003E15ED">
        <w:t>quant</w:t>
      </w:r>
      <w:r w:rsidR="00835F81">
        <w:t xml:space="preserve"> à la pérennité de </w:t>
      </w:r>
      <w:r w:rsidR="00EF1CFE">
        <w:t>son</w:t>
      </w:r>
      <w:r w:rsidR="00835F81">
        <w:t xml:space="preserve"> Framework </w:t>
      </w:r>
      <w:r w:rsidR="00EF1CFE">
        <w:t>à l’avenir</w:t>
      </w:r>
      <w:r w:rsidR="009B783F">
        <w:t>.</w:t>
      </w:r>
    </w:p>
    <w:p w14:paraId="429F7749" w14:textId="050C4870" w:rsidR="00835F81" w:rsidRDefault="00835F81" w:rsidP="00235453">
      <w:pPr>
        <w:pStyle w:val="Corpsdetexte"/>
      </w:pPr>
      <w:r>
        <w:t xml:space="preserve">Il est donc </w:t>
      </w:r>
      <w:r w:rsidR="006177DC">
        <w:t>essentiel</w:t>
      </w:r>
      <w:r>
        <w:t xml:space="preserve"> de penser à l’importance et la taille </w:t>
      </w:r>
      <w:r w:rsidR="009B783F">
        <w:t>du</w:t>
      </w:r>
      <w:r>
        <w:t xml:space="preserve"> projet avant de commencer. L’utilisation de Xamarin pour le</w:t>
      </w:r>
      <w:r w:rsidR="009A5FA6">
        <w:t>s</w:t>
      </w:r>
      <w:r>
        <w:t xml:space="preserve"> gros projets est fortement recommandé car, </w:t>
      </w:r>
      <w:r w:rsidR="00EF179B">
        <w:t>étant donné</w:t>
      </w:r>
      <w:r w:rsidR="009B6C87">
        <w:t xml:space="preserve"> que</w:t>
      </w:r>
      <w:r>
        <w:t xml:space="preserve"> c’est un Framework propriétaire embarquant son propre environnement de runtime et de compilation, le problème de concordance de version ne se posera pas.</w:t>
      </w:r>
    </w:p>
    <w:p w14:paraId="0A84C0C4" w14:textId="553F62DE" w:rsidR="00835F81" w:rsidRDefault="00835F81" w:rsidP="00235453">
      <w:pPr>
        <w:pStyle w:val="Corpsdetexte"/>
      </w:pPr>
      <w:r>
        <w:t>Ionic, quant à lui, sera parfai</w:t>
      </w:r>
      <w:r w:rsidR="00747B10">
        <w:t>t</w:t>
      </w:r>
      <w:r>
        <w:t xml:space="preserve"> pour des petits projets solitaires.</w:t>
      </w:r>
    </w:p>
    <w:p w14:paraId="091665FF" w14:textId="4C8F6C61" w:rsidR="008362FB" w:rsidRDefault="008362FB" w:rsidP="00235453">
      <w:pPr>
        <w:pStyle w:val="Corpsdetexte"/>
      </w:pPr>
      <w:r>
        <w:t xml:space="preserve">Je pense que ce travail explique les points importants à </w:t>
      </w:r>
      <w:r w:rsidR="003B544B">
        <w:t>prendre en considération</w:t>
      </w:r>
      <w:r>
        <w:t xml:space="preserve"> pour choisir le Framework le plus adapté à son projet</w:t>
      </w:r>
      <w:r w:rsidR="008A02F5">
        <w:t>. M</w:t>
      </w:r>
      <w:r>
        <w:t>a démonstration</w:t>
      </w:r>
      <w:r w:rsidR="00CE4980">
        <w:t xml:space="preserve"> du Framework React Native avec l’application </w:t>
      </w:r>
      <w:r w:rsidR="00532817">
        <w:t>« </w:t>
      </w:r>
      <w:proofErr w:type="spellStart"/>
      <w:r w:rsidR="00CE4980">
        <w:t>Parkaps</w:t>
      </w:r>
      <w:proofErr w:type="spellEnd"/>
      <w:r w:rsidR="00532817">
        <w:t> »</w:t>
      </w:r>
      <w:r w:rsidR="00CE4980">
        <w:t xml:space="preserve"> le prouve bien.</w:t>
      </w:r>
    </w:p>
    <w:p w14:paraId="2BC5ED5E" w14:textId="77777777" w:rsidR="00835F81" w:rsidRDefault="00835F81" w:rsidP="00235453">
      <w:pPr>
        <w:pStyle w:val="Corpsdetexte"/>
      </w:pPr>
    </w:p>
    <w:p w14:paraId="00C51E13" w14:textId="57BD5358" w:rsidR="00FB54CC" w:rsidRDefault="00FB54CC">
      <w:pPr>
        <w:rPr>
          <w:rFonts w:eastAsia="Times New Roman"/>
          <w:b/>
          <w:bCs/>
          <w:kern w:val="32"/>
          <w:sz w:val="32"/>
          <w:szCs w:val="32"/>
        </w:rPr>
      </w:pPr>
    </w:p>
    <w:p w14:paraId="499BB7D1" w14:textId="4F801C29" w:rsidR="00466B4A" w:rsidRDefault="00466B4A" w:rsidP="00095EC2">
      <w:pPr>
        <w:pStyle w:val="titrenonnumrotcentr"/>
      </w:pPr>
      <w:bookmarkStart w:id="83" w:name="_Toc523479707"/>
      <w:r>
        <w:lastRenderedPageBreak/>
        <w:t>Bibliographie</w:t>
      </w:r>
      <w:bookmarkEnd w:id="83"/>
    </w:p>
    <w:p w14:paraId="57C088AA" w14:textId="77777777" w:rsidR="00817D32" w:rsidRPr="00817D32" w:rsidRDefault="005C3C63" w:rsidP="00817D32">
      <w:pPr>
        <w:pStyle w:val="Bibliographie"/>
        <w:rPr>
          <w:rFonts w:cs="Arial"/>
        </w:rPr>
      </w:pPr>
      <w:r w:rsidRPr="005C3C63">
        <w:fldChar w:fldCharType="begin"/>
      </w:r>
      <w:r w:rsidR="00817D32">
        <w:instrText xml:space="preserve"> ADDIN ZOTERO_BIBL {"uncited":[],"omitted":[],"custom":[]} CSL_BIBLIOGRAPHY </w:instrText>
      </w:r>
      <w:r w:rsidRPr="005C3C63">
        <w:fldChar w:fldCharType="separate"/>
      </w:r>
      <w:r w:rsidR="00817D32" w:rsidRPr="00817D32">
        <w:rPr>
          <w:rFonts w:cs="Arial"/>
        </w:rPr>
        <w:t xml:space="preserve">ALTEXSOFT, 2018a. Pros and Cons of ReactJS and React Native. In : [en ligne]. 10 mai 2018. [Consulté le 17 août 2018]. Disponible à l’adresse : https://www.altexsoft.com/blog/engineering/the-good-and-the-bad-of-reactjs-and-react-native/. </w:t>
      </w:r>
    </w:p>
    <w:p w14:paraId="1047C81D" w14:textId="77777777" w:rsidR="00817D32" w:rsidRPr="00817D32" w:rsidRDefault="00817D32" w:rsidP="00817D32">
      <w:pPr>
        <w:pStyle w:val="Bibliographie"/>
        <w:rPr>
          <w:rFonts w:cs="Arial"/>
        </w:rPr>
      </w:pPr>
      <w:r w:rsidRPr="00817D32">
        <w:rPr>
          <w:rFonts w:cs="Arial"/>
        </w:rPr>
        <w:t xml:space="preserve">ALTEXSOFT, 2018b. Pros and Cons of Xamarin vs Native Mobile Development. In : [en ligne]. 8 mai 2018. [Consulté le 17 août 2018]. Disponible à l’adresse : https://www.altexsoft.com/blog/mobile/pros-and-cons-of-xamarin-vs-native/. </w:t>
      </w:r>
    </w:p>
    <w:p w14:paraId="2CD4B8A8" w14:textId="77777777" w:rsidR="00817D32" w:rsidRPr="00817D32" w:rsidRDefault="00817D32" w:rsidP="00817D32">
      <w:pPr>
        <w:pStyle w:val="Bibliographie"/>
        <w:rPr>
          <w:rFonts w:cs="Arial"/>
        </w:rPr>
      </w:pPr>
      <w:r w:rsidRPr="00817D32">
        <w:rPr>
          <w:rFonts w:cs="Arial"/>
        </w:rPr>
        <w:t xml:space="preserve">ALTEXSOFT, 2018c. Xamarin vs React Native vs Ionic: Cross-platform Mobile Frameworks Comparison. In : [en ligne]. 19 février 2018. [Consulté le 13 juin 2018]. Disponible à l’adresse : https://www.altexsoft.com/blog/engineering/xamarin-vs-react-native-vs-ionic-cross-platform-mobile-frameworks-comparison/. </w:t>
      </w:r>
    </w:p>
    <w:p w14:paraId="77BCE0BE" w14:textId="77777777" w:rsidR="00817D32" w:rsidRPr="00817D32" w:rsidRDefault="00817D32" w:rsidP="00817D32">
      <w:pPr>
        <w:pStyle w:val="Bibliographie"/>
        <w:rPr>
          <w:rFonts w:cs="Arial"/>
        </w:rPr>
      </w:pPr>
      <w:r w:rsidRPr="00817D32">
        <w:rPr>
          <w:rFonts w:cs="Arial"/>
        </w:rPr>
        <w:t xml:space="preserve">ANGULAR, 2009a. Angular - Architecture overview. In : [en ligne]. 2009. [Consulté le 18 juin 2018]. Disponible à l’adresse : https://angular.io/guide/architecture. </w:t>
      </w:r>
    </w:p>
    <w:p w14:paraId="2406BF74" w14:textId="77777777" w:rsidR="00817D32" w:rsidRPr="00817D32" w:rsidRDefault="00817D32" w:rsidP="00817D32">
      <w:pPr>
        <w:pStyle w:val="Bibliographie"/>
        <w:rPr>
          <w:rFonts w:cs="Arial"/>
        </w:rPr>
      </w:pPr>
      <w:r w:rsidRPr="00817D32">
        <w:rPr>
          <w:rFonts w:cs="Arial"/>
        </w:rPr>
        <w:t xml:space="preserve">ANGULAR, 2009b. Angular. In : [en ligne]. 2009. [Consulté le 18 juin 2018]. Disponible à l’adresse : https://angular.io/. </w:t>
      </w:r>
    </w:p>
    <w:p w14:paraId="31EB844E" w14:textId="77777777" w:rsidR="00817D32" w:rsidRPr="00817D32" w:rsidRDefault="00817D32" w:rsidP="00817D32">
      <w:pPr>
        <w:pStyle w:val="Bibliographie"/>
        <w:rPr>
          <w:rFonts w:cs="Arial"/>
        </w:rPr>
      </w:pPr>
      <w:r w:rsidRPr="00817D32">
        <w:rPr>
          <w:rFonts w:cs="Arial"/>
        </w:rPr>
        <w:t xml:space="preserve">CORDOVA, Apache, 2012. Architectural overview of Cordova platform - Apache Cordova. In : [en ligne]. 2012. [Consulté le 15 juin 2018]. Disponible à l’adresse : https://cordova.apache.org/docs/en/latest/guide/overview/index.html. </w:t>
      </w:r>
    </w:p>
    <w:p w14:paraId="333F82E6" w14:textId="77777777" w:rsidR="00817D32" w:rsidRPr="00817D32" w:rsidRDefault="00817D32" w:rsidP="00817D32">
      <w:pPr>
        <w:pStyle w:val="Bibliographie"/>
        <w:rPr>
          <w:rFonts w:cs="Arial"/>
        </w:rPr>
      </w:pPr>
      <w:r w:rsidRPr="00817D32">
        <w:rPr>
          <w:rFonts w:cs="Arial"/>
        </w:rPr>
        <w:t xml:space="preserve">CRUXLAB, 2017. Xamarin vs Ionic vs React Native: differences under the hood. In : [en ligne]. 2017. [Consulté le 8 juin 2018]. Disponible à l’adresse : https://cruxlab.com/blog/reactnative-vs-xamarin/. </w:t>
      </w:r>
    </w:p>
    <w:p w14:paraId="268D6DE0" w14:textId="77777777" w:rsidR="00817D32" w:rsidRPr="00817D32" w:rsidRDefault="00817D32" w:rsidP="00817D32">
      <w:pPr>
        <w:pStyle w:val="Bibliographie"/>
        <w:rPr>
          <w:rFonts w:cs="Arial"/>
        </w:rPr>
      </w:pPr>
      <w:r w:rsidRPr="00817D32">
        <w:rPr>
          <w:rFonts w:cs="Arial"/>
          <w:lang w:val="de-CH"/>
        </w:rPr>
        <w:t xml:space="preserve">DRIFTY, 2017. Ionic Framework. In : </w:t>
      </w:r>
      <w:r w:rsidRPr="00817D32">
        <w:rPr>
          <w:rFonts w:cs="Arial"/>
          <w:i/>
          <w:iCs/>
          <w:lang w:val="de-CH"/>
        </w:rPr>
        <w:t>Ionic Framework</w:t>
      </w:r>
      <w:r w:rsidRPr="00817D32">
        <w:rPr>
          <w:rFonts w:cs="Arial"/>
          <w:lang w:val="de-CH"/>
        </w:rPr>
        <w:t xml:space="preserve"> [en ligne]. </w:t>
      </w:r>
      <w:r w:rsidRPr="00817D32">
        <w:rPr>
          <w:rFonts w:cs="Arial"/>
        </w:rPr>
        <w:t xml:space="preserve">2017. [Consulté le 18 juin 2018]. Disponible à l’adresse : https://ionicframework.com/docs/cli/projects.html. </w:t>
      </w:r>
    </w:p>
    <w:p w14:paraId="1ABCE652" w14:textId="77777777" w:rsidR="00817D32" w:rsidRPr="00817D32" w:rsidRDefault="00817D32" w:rsidP="00817D32">
      <w:pPr>
        <w:pStyle w:val="Bibliographie"/>
        <w:rPr>
          <w:rFonts w:cs="Arial"/>
        </w:rPr>
      </w:pPr>
      <w:r w:rsidRPr="00817D32">
        <w:rPr>
          <w:rFonts w:cs="Arial"/>
        </w:rPr>
        <w:t xml:space="preserve">HEARD, Pete, 2017. React Native Architecture : Explained! In : </w:t>
      </w:r>
      <w:r w:rsidRPr="00817D32">
        <w:rPr>
          <w:rFonts w:cs="Arial"/>
          <w:i/>
          <w:iCs/>
        </w:rPr>
        <w:t>React Native Architecture : Explained!</w:t>
      </w:r>
      <w:r w:rsidRPr="00817D32">
        <w:rPr>
          <w:rFonts w:cs="Arial"/>
        </w:rPr>
        <w:t xml:space="preserve"> [en ligne]. 13 juin 2017. [Consulté le 25 juin 2018]. Disponible à l’adresse : https://www.logicroom.co/react-native-architecture-explained/. </w:t>
      </w:r>
    </w:p>
    <w:p w14:paraId="5BDC9741" w14:textId="77777777" w:rsidR="00817D32" w:rsidRPr="00817D32" w:rsidRDefault="00817D32" w:rsidP="00817D32">
      <w:pPr>
        <w:pStyle w:val="Bibliographie"/>
        <w:rPr>
          <w:rFonts w:cs="Arial"/>
        </w:rPr>
      </w:pPr>
      <w:r w:rsidRPr="00817D32">
        <w:rPr>
          <w:rFonts w:cs="Arial"/>
        </w:rPr>
        <w:t xml:space="preserve">NEXGENDESIGN, Non daté. 7 Reasons Xamarin Can Be a Trouble | NexGenDesign. In : [en ligne]. Non daté. [Consulté le 19 juin 2018]. Disponible à l’adresse : http://www.nexgendesign.com/xamarin-troubles. </w:t>
      </w:r>
    </w:p>
    <w:p w14:paraId="38A36CAF" w14:textId="77777777" w:rsidR="00817D32" w:rsidRPr="00817D32" w:rsidRDefault="00817D32" w:rsidP="00817D32">
      <w:pPr>
        <w:pStyle w:val="Bibliographie"/>
        <w:rPr>
          <w:rFonts w:cs="Arial"/>
        </w:rPr>
      </w:pPr>
      <w:r w:rsidRPr="00817D32">
        <w:rPr>
          <w:rFonts w:cs="Arial"/>
        </w:rPr>
        <w:t xml:space="preserve">PHP, Non daté. PHP: Supported Versions. In : [en ligne]. Non daté. [Consulté le 24 août 2018]. Disponible à l’adresse : http://php.net/supported-versions.php. </w:t>
      </w:r>
    </w:p>
    <w:p w14:paraId="708D47C5" w14:textId="77777777" w:rsidR="00817D32" w:rsidRPr="00817D32" w:rsidRDefault="00817D32" w:rsidP="00817D32">
      <w:pPr>
        <w:pStyle w:val="Bibliographie"/>
        <w:rPr>
          <w:rFonts w:cs="Arial"/>
        </w:rPr>
      </w:pPr>
      <w:r w:rsidRPr="00817D32">
        <w:rPr>
          <w:rFonts w:cs="Arial"/>
        </w:rPr>
        <w:t xml:space="preserve">REACT, 2018. Introducing JSX – React. In : [en ligne]. 2018. [Consulté le 19 août 2018]. Disponible à l’adresse : https://reactjs.org/docs/introducing-jsx.html. </w:t>
      </w:r>
    </w:p>
    <w:p w14:paraId="7707345E" w14:textId="77777777" w:rsidR="00817D32" w:rsidRPr="00817D32" w:rsidRDefault="00817D32" w:rsidP="00817D32">
      <w:pPr>
        <w:pStyle w:val="Bibliographie"/>
        <w:rPr>
          <w:rFonts w:cs="Arial"/>
        </w:rPr>
      </w:pPr>
      <w:r w:rsidRPr="00817D32">
        <w:rPr>
          <w:rFonts w:cs="Arial"/>
        </w:rPr>
        <w:t xml:space="preserve">REACT NATIVE, 2018. React Native · A framework for building native apps using React. In : [en ligne]. 2018. [Consulté le 25 juin 2018]. Disponible à l’adresse : https://facebook.github.io/react-native/index.html. </w:t>
      </w:r>
    </w:p>
    <w:p w14:paraId="6A70F840" w14:textId="77777777" w:rsidR="00817D32" w:rsidRPr="00817D32" w:rsidRDefault="00817D32" w:rsidP="00817D32">
      <w:pPr>
        <w:pStyle w:val="Bibliographie"/>
        <w:rPr>
          <w:rFonts w:cs="Arial"/>
        </w:rPr>
      </w:pPr>
      <w:r w:rsidRPr="00817D32">
        <w:rPr>
          <w:rFonts w:cs="Arial"/>
        </w:rPr>
        <w:lastRenderedPageBreak/>
        <w:t xml:space="preserve">STACK OVERFLOW, 2018. Stack Overflow Developer Survey 2018. </w:t>
      </w:r>
      <w:r w:rsidRPr="00817D32">
        <w:rPr>
          <w:rFonts w:cs="Arial"/>
          <w:lang w:val="de-CH"/>
        </w:rPr>
        <w:t xml:space="preserve">In : </w:t>
      </w:r>
      <w:r w:rsidRPr="00817D32">
        <w:rPr>
          <w:rFonts w:cs="Arial"/>
          <w:i/>
          <w:iCs/>
          <w:lang w:val="de-CH"/>
        </w:rPr>
        <w:t>Stack Overflow</w:t>
      </w:r>
      <w:r w:rsidRPr="00817D32">
        <w:rPr>
          <w:rFonts w:cs="Arial"/>
          <w:lang w:val="de-CH"/>
        </w:rPr>
        <w:t xml:space="preserve"> [en ligne]. </w:t>
      </w:r>
      <w:r w:rsidRPr="00817D32">
        <w:rPr>
          <w:rFonts w:cs="Arial"/>
        </w:rPr>
        <w:t xml:space="preserve">31 janvier 2018. [Consulté le 18 juin 2018]. Disponible à l’adresse : https://insights.stackoverflow.com/survey/2018/. </w:t>
      </w:r>
    </w:p>
    <w:p w14:paraId="0AF0A411" w14:textId="77777777" w:rsidR="00817D32" w:rsidRPr="00817D32" w:rsidRDefault="00817D32" w:rsidP="00817D32">
      <w:pPr>
        <w:pStyle w:val="Bibliographie"/>
        <w:rPr>
          <w:rFonts w:cs="Arial"/>
        </w:rPr>
      </w:pPr>
      <w:r w:rsidRPr="00817D32">
        <w:rPr>
          <w:rFonts w:cs="Arial"/>
        </w:rPr>
        <w:t xml:space="preserve">VINCENT, 2016. Cordova : Applications mobiles hybrides. In : </w:t>
      </w:r>
      <w:r w:rsidRPr="00817D32">
        <w:rPr>
          <w:rFonts w:cs="Arial"/>
          <w:i/>
          <w:iCs/>
        </w:rPr>
        <w:t>VinceOPS</w:t>
      </w:r>
      <w:r w:rsidRPr="00817D32">
        <w:rPr>
          <w:rFonts w:cs="Arial"/>
        </w:rPr>
        <w:t xml:space="preserve"> [en ligne]. 25 février 2016. [Consulté le 18 juin 2018]. Disponible à l’adresse : https://vincent-g.fr/2016/02/25/ionic-apache-cordova-developpement-mobile-hybride/. </w:t>
      </w:r>
    </w:p>
    <w:p w14:paraId="4CD2DA78" w14:textId="77777777" w:rsidR="00817D32" w:rsidRPr="00817D32" w:rsidRDefault="00817D32" w:rsidP="00817D32">
      <w:pPr>
        <w:pStyle w:val="Bibliographie"/>
        <w:rPr>
          <w:rFonts w:cs="Arial"/>
        </w:rPr>
      </w:pPr>
      <w:r w:rsidRPr="00817D32">
        <w:rPr>
          <w:rFonts w:cs="Arial"/>
        </w:rPr>
        <w:t xml:space="preserve">XAML.FR, 2012. Description de XAML. In : [en ligne]. 2012. [Consulté le 24 août 2018]. Disponible à l’adresse : https://www.xaml.fr/xaml-description.html. </w:t>
      </w:r>
    </w:p>
    <w:p w14:paraId="26265D78" w14:textId="50141392"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5D6157" w14:textId="77777777" w:rsidR="003F1147" w:rsidRDefault="003F1147" w:rsidP="00035121">
      <w:r>
        <w:separator/>
      </w:r>
    </w:p>
  </w:endnote>
  <w:endnote w:type="continuationSeparator" w:id="0">
    <w:p w14:paraId="5694F427" w14:textId="77777777" w:rsidR="003F1147" w:rsidRDefault="003F1147"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940131" w:rsidRDefault="00940131" w:rsidP="009A75D7">
    <w:pPr>
      <w:pStyle w:val="Pieddepage"/>
      <w:pBdr>
        <w:top w:val="double" w:sz="4" w:space="5" w:color="auto"/>
      </w:pBdr>
    </w:pPr>
    <w:r>
      <w:t>Développement d’une application mobile d’échange de parking, quel Framework choisir ?</w:t>
    </w:r>
  </w:p>
  <w:p w14:paraId="3A934D3E" w14:textId="77777777" w:rsidR="00940131" w:rsidRDefault="00940131"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B4375E" w14:textId="77777777" w:rsidR="003F1147" w:rsidRDefault="003F1147" w:rsidP="00035121">
      <w:r>
        <w:separator/>
      </w:r>
    </w:p>
  </w:footnote>
  <w:footnote w:type="continuationSeparator" w:id="0">
    <w:p w14:paraId="47820C45" w14:textId="77777777" w:rsidR="003F1147" w:rsidRDefault="003F1147"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C37B7F"/>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0F210B9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0FE3238C"/>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0FE868C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B68177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29068D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4C1135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8"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31A0E9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15:restartNumberingAfterBreak="0">
    <w:nsid w:val="450D3F11"/>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2"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C395055"/>
    <w:multiLevelType w:val="hybridMultilevel"/>
    <w:tmpl w:val="2F0066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A46439"/>
    <w:multiLevelType w:val="hybridMultilevel"/>
    <w:tmpl w:val="45E0F124"/>
    <w:lvl w:ilvl="0" w:tplc="B6A0A32E">
      <w:start w:val="1"/>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A6C7AE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6EE4707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15"/>
  </w:num>
  <w:num w:numId="2">
    <w:abstractNumId w:val="25"/>
  </w:num>
  <w:num w:numId="3">
    <w:abstractNumId w:val="22"/>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29"/>
  </w:num>
  <w:num w:numId="7">
    <w:abstractNumId w:val="0"/>
  </w:num>
  <w:num w:numId="8">
    <w:abstractNumId w:val="18"/>
  </w:num>
  <w:num w:numId="9">
    <w:abstractNumId w:val="2"/>
  </w:num>
  <w:num w:numId="10">
    <w:abstractNumId w:val="12"/>
  </w:num>
  <w:num w:numId="11">
    <w:abstractNumId w:val="11"/>
  </w:num>
  <w:num w:numId="12">
    <w:abstractNumId w:val="9"/>
  </w:num>
  <w:num w:numId="13">
    <w:abstractNumId w:val="4"/>
  </w:num>
  <w:num w:numId="14">
    <w:abstractNumId w:val="3"/>
  </w:num>
  <w:num w:numId="15">
    <w:abstractNumId w:val="13"/>
  </w:num>
  <w:num w:numId="16">
    <w:abstractNumId w:val="27"/>
  </w:num>
  <w:num w:numId="17">
    <w:abstractNumId w:val="19"/>
  </w:num>
  <w:num w:numId="18">
    <w:abstractNumId w:val="14"/>
  </w:num>
  <w:num w:numId="19">
    <w:abstractNumId w:val="23"/>
  </w:num>
  <w:num w:numId="20">
    <w:abstractNumId w:val="24"/>
  </w:num>
  <w:num w:numId="21">
    <w:abstractNumId w:val="17"/>
  </w:num>
  <w:num w:numId="22">
    <w:abstractNumId w:val="26"/>
  </w:num>
  <w:num w:numId="23">
    <w:abstractNumId w:val="7"/>
  </w:num>
  <w:num w:numId="24">
    <w:abstractNumId w:val="28"/>
  </w:num>
  <w:num w:numId="25">
    <w:abstractNumId w:val="6"/>
  </w:num>
  <w:num w:numId="26">
    <w:abstractNumId w:val="16"/>
  </w:num>
  <w:num w:numId="27">
    <w:abstractNumId w:val="21"/>
  </w:num>
  <w:num w:numId="28">
    <w:abstractNumId w:val="20"/>
  </w:num>
  <w:num w:numId="29">
    <w:abstractNumId w:val="10"/>
  </w:num>
  <w:num w:numId="30">
    <w:abstractNumId w:val="5"/>
  </w:num>
  <w:num w:numId="31">
    <w:abstractNumId w:val="1"/>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05127"/>
    <w:rsid w:val="00012111"/>
    <w:rsid w:val="00013AE6"/>
    <w:rsid w:val="000224F3"/>
    <w:rsid w:val="00024279"/>
    <w:rsid w:val="00024DAD"/>
    <w:rsid w:val="000261B8"/>
    <w:rsid w:val="00031AF5"/>
    <w:rsid w:val="00033C96"/>
    <w:rsid w:val="00033E04"/>
    <w:rsid w:val="00034423"/>
    <w:rsid w:val="00034950"/>
    <w:rsid w:val="00034FDB"/>
    <w:rsid w:val="00035121"/>
    <w:rsid w:val="00043050"/>
    <w:rsid w:val="0004421A"/>
    <w:rsid w:val="00047780"/>
    <w:rsid w:val="000538D3"/>
    <w:rsid w:val="00060471"/>
    <w:rsid w:val="00062857"/>
    <w:rsid w:val="0006541F"/>
    <w:rsid w:val="00066995"/>
    <w:rsid w:val="000679C0"/>
    <w:rsid w:val="00081F49"/>
    <w:rsid w:val="000872DC"/>
    <w:rsid w:val="00092844"/>
    <w:rsid w:val="00093670"/>
    <w:rsid w:val="00095EC2"/>
    <w:rsid w:val="00096AED"/>
    <w:rsid w:val="000A69ED"/>
    <w:rsid w:val="000A7820"/>
    <w:rsid w:val="000B1BFC"/>
    <w:rsid w:val="000B2665"/>
    <w:rsid w:val="000B26EE"/>
    <w:rsid w:val="000B3213"/>
    <w:rsid w:val="000B78BF"/>
    <w:rsid w:val="000C0762"/>
    <w:rsid w:val="000C1C9B"/>
    <w:rsid w:val="000C6CF1"/>
    <w:rsid w:val="000C7605"/>
    <w:rsid w:val="000D09CA"/>
    <w:rsid w:val="000D374B"/>
    <w:rsid w:val="000D5F0A"/>
    <w:rsid w:val="000E0D97"/>
    <w:rsid w:val="000E272B"/>
    <w:rsid w:val="000E5A8A"/>
    <w:rsid w:val="000E5C82"/>
    <w:rsid w:val="000E74A7"/>
    <w:rsid w:val="000F03CC"/>
    <w:rsid w:val="000F7125"/>
    <w:rsid w:val="001028AB"/>
    <w:rsid w:val="00103558"/>
    <w:rsid w:val="00105AEB"/>
    <w:rsid w:val="0010745F"/>
    <w:rsid w:val="00111338"/>
    <w:rsid w:val="00114F15"/>
    <w:rsid w:val="001211E7"/>
    <w:rsid w:val="00125E18"/>
    <w:rsid w:val="00127789"/>
    <w:rsid w:val="001317C7"/>
    <w:rsid w:val="00134DC0"/>
    <w:rsid w:val="001351B7"/>
    <w:rsid w:val="0013620B"/>
    <w:rsid w:val="00136E12"/>
    <w:rsid w:val="00141FED"/>
    <w:rsid w:val="001440A8"/>
    <w:rsid w:val="00144754"/>
    <w:rsid w:val="00146899"/>
    <w:rsid w:val="00152272"/>
    <w:rsid w:val="00153968"/>
    <w:rsid w:val="00154281"/>
    <w:rsid w:val="001572B0"/>
    <w:rsid w:val="00164412"/>
    <w:rsid w:val="00166963"/>
    <w:rsid w:val="0016779E"/>
    <w:rsid w:val="00170412"/>
    <w:rsid w:val="0017147A"/>
    <w:rsid w:val="00173B6A"/>
    <w:rsid w:val="001757CC"/>
    <w:rsid w:val="00180631"/>
    <w:rsid w:val="00184F81"/>
    <w:rsid w:val="0018562F"/>
    <w:rsid w:val="001866DF"/>
    <w:rsid w:val="001943E7"/>
    <w:rsid w:val="001952B1"/>
    <w:rsid w:val="001A267F"/>
    <w:rsid w:val="001A6E37"/>
    <w:rsid w:val="001A75A1"/>
    <w:rsid w:val="001B275A"/>
    <w:rsid w:val="001B3A8D"/>
    <w:rsid w:val="001C0BF0"/>
    <w:rsid w:val="001C1F32"/>
    <w:rsid w:val="001C4D07"/>
    <w:rsid w:val="001C5C90"/>
    <w:rsid w:val="001D0938"/>
    <w:rsid w:val="001D190A"/>
    <w:rsid w:val="001D3A47"/>
    <w:rsid w:val="001D3ABE"/>
    <w:rsid w:val="001E0C11"/>
    <w:rsid w:val="001E1226"/>
    <w:rsid w:val="001E187E"/>
    <w:rsid w:val="001E68B1"/>
    <w:rsid w:val="001E7678"/>
    <w:rsid w:val="001F23D4"/>
    <w:rsid w:val="001F42AA"/>
    <w:rsid w:val="001F4C4E"/>
    <w:rsid w:val="001F5869"/>
    <w:rsid w:val="002040B2"/>
    <w:rsid w:val="00204B36"/>
    <w:rsid w:val="002079EE"/>
    <w:rsid w:val="002104B1"/>
    <w:rsid w:val="0021190E"/>
    <w:rsid w:val="00217774"/>
    <w:rsid w:val="002177C2"/>
    <w:rsid w:val="00220077"/>
    <w:rsid w:val="002213D6"/>
    <w:rsid w:val="00222787"/>
    <w:rsid w:val="00225200"/>
    <w:rsid w:val="002261D7"/>
    <w:rsid w:val="0023071C"/>
    <w:rsid w:val="00232E8C"/>
    <w:rsid w:val="00235453"/>
    <w:rsid w:val="0024017E"/>
    <w:rsid w:val="002422F2"/>
    <w:rsid w:val="00242C61"/>
    <w:rsid w:val="00242F53"/>
    <w:rsid w:val="00243BB0"/>
    <w:rsid w:val="0024663B"/>
    <w:rsid w:val="00247133"/>
    <w:rsid w:val="00247CB1"/>
    <w:rsid w:val="002576B0"/>
    <w:rsid w:val="00257C38"/>
    <w:rsid w:val="00263A80"/>
    <w:rsid w:val="00267049"/>
    <w:rsid w:val="0027014F"/>
    <w:rsid w:val="0027165D"/>
    <w:rsid w:val="00271C3E"/>
    <w:rsid w:val="002721A6"/>
    <w:rsid w:val="00272467"/>
    <w:rsid w:val="002746A9"/>
    <w:rsid w:val="0027762F"/>
    <w:rsid w:val="00280B9E"/>
    <w:rsid w:val="0029098E"/>
    <w:rsid w:val="002A157A"/>
    <w:rsid w:val="002A42F8"/>
    <w:rsid w:val="002A6E8E"/>
    <w:rsid w:val="002B3251"/>
    <w:rsid w:val="002C4D9F"/>
    <w:rsid w:val="002C5724"/>
    <w:rsid w:val="002D50EB"/>
    <w:rsid w:val="002E7A67"/>
    <w:rsid w:val="002F21CE"/>
    <w:rsid w:val="00305671"/>
    <w:rsid w:val="00311AB3"/>
    <w:rsid w:val="003120AE"/>
    <w:rsid w:val="00320F34"/>
    <w:rsid w:val="00321105"/>
    <w:rsid w:val="00321E39"/>
    <w:rsid w:val="00323666"/>
    <w:rsid w:val="00325C04"/>
    <w:rsid w:val="003266DB"/>
    <w:rsid w:val="00327A17"/>
    <w:rsid w:val="00333A6E"/>
    <w:rsid w:val="0033679B"/>
    <w:rsid w:val="00341ED8"/>
    <w:rsid w:val="00344B4A"/>
    <w:rsid w:val="00352349"/>
    <w:rsid w:val="00355FCA"/>
    <w:rsid w:val="003562A3"/>
    <w:rsid w:val="00360D19"/>
    <w:rsid w:val="00361C6D"/>
    <w:rsid w:val="003632A2"/>
    <w:rsid w:val="003662D3"/>
    <w:rsid w:val="00366775"/>
    <w:rsid w:val="00372424"/>
    <w:rsid w:val="003751D2"/>
    <w:rsid w:val="00392022"/>
    <w:rsid w:val="003951FE"/>
    <w:rsid w:val="00396AC3"/>
    <w:rsid w:val="003A1ECC"/>
    <w:rsid w:val="003A7BB2"/>
    <w:rsid w:val="003B0021"/>
    <w:rsid w:val="003B0C2E"/>
    <w:rsid w:val="003B1794"/>
    <w:rsid w:val="003B544B"/>
    <w:rsid w:val="003B6464"/>
    <w:rsid w:val="003C0A95"/>
    <w:rsid w:val="003C43C5"/>
    <w:rsid w:val="003D29EC"/>
    <w:rsid w:val="003D3E57"/>
    <w:rsid w:val="003D7B28"/>
    <w:rsid w:val="003E0039"/>
    <w:rsid w:val="003E10E2"/>
    <w:rsid w:val="003E15ED"/>
    <w:rsid w:val="003E51F7"/>
    <w:rsid w:val="003E5F56"/>
    <w:rsid w:val="003E7239"/>
    <w:rsid w:val="003E734D"/>
    <w:rsid w:val="003E7DF6"/>
    <w:rsid w:val="003F0198"/>
    <w:rsid w:val="003F1147"/>
    <w:rsid w:val="003F5685"/>
    <w:rsid w:val="003F6065"/>
    <w:rsid w:val="00401741"/>
    <w:rsid w:val="004030FA"/>
    <w:rsid w:val="0040654A"/>
    <w:rsid w:val="00412FC5"/>
    <w:rsid w:val="004135BE"/>
    <w:rsid w:val="00415750"/>
    <w:rsid w:val="004168B5"/>
    <w:rsid w:val="00416CD8"/>
    <w:rsid w:val="00417CBD"/>
    <w:rsid w:val="004209A2"/>
    <w:rsid w:val="00420D64"/>
    <w:rsid w:val="00420E2B"/>
    <w:rsid w:val="00421429"/>
    <w:rsid w:val="00425911"/>
    <w:rsid w:val="00427E1E"/>
    <w:rsid w:val="004311B6"/>
    <w:rsid w:val="00433D67"/>
    <w:rsid w:val="004347DD"/>
    <w:rsid w:val="0043641C"/>
    <w:rsid w:val="00437BB1"/>
    <w:rsid w:val="004441F4"/>
    <w:rsid w:val="0044459F"/>
    <w:rsid w:val="00447E72"/>
    <w:rsid w:val="004503B3"/>
    <w:rsid w:val="00452318"/>
    <w:rsid w:val="00456CC8"/>
    <w:rsid w:val="00457039"/>
    <w:rsid w:val="00457AC1"/>
    <w:rsid w:val="00457D66"/>
    <w:rsid w:val="00466B4A"/>
    <w:rsid w:val="0047420E"/>
    <w:rsid w:val="00475690"/>
    <w:rsid w:val="00477070"/>
    <w:rsid w:val="00477341"/>
    <w:rsid w:val="00481D51"/>
    <w:rsid w:val="0048286C"/>
    <w:rsid w:val="00483690"/>
    <w:rsid w:val="004871FB"/>
    <w:rsid w:val="00487572"/>
    <w:rsid w:val="0049239B"/>
    <w:rsid w:val="0049475F"/>
    <w:rsid w:val="004954BE"/>
    <w:rsid w:val="00495D5E"/>
    <w:rsid w:val="004A1E24"/>
    <w:rsid w:val="004A2DE8"/>
    <w:rsid w:val="004A7E18"/>
    <w:rsid w:val="004B0083"/>
    <w:rsid w:val="004B05E9"/>
    <w:rsid w:val="004C1B3C"/>
    <w:rsid w:val="004C51C7"/>
    <w:rsid w:val="004C71F8"/>
    <w:rsid w:val="004C754A"/>
    <w:rsid w:val="004D6494"/>
    <w:rsid w:val="004E01F4"/>
    <w:rsid w:val="004E365D"/>
    <w:rsid w:val="004E4C4C"/>
    <w:rsid w:val="004F194E"/>
    <w:rsid w:val="004F2016"/>
    <w:rsid w:val="004F4494"/>
    <w:rsid w:val="004F62C8"/>
    <w:rsid w:val="004F7656"/>
    <w:rsid w:val="00503999"/>
    <w:rsid w:val="0051198C"/>
    <w:rsid w:val="005179A4"/>
    <w:rsid w:val="005201AD"/>
    <w:rsid w:val="00520680"/>
    <w:rsid w:val="0052436B"/>
    <w:rsid w:val="005244DD"/>
    <w:rsid w:val="00532817"/>
    <w:rsid w:val="00534F3F"/>
    <w:rsid w:val="005364EC"/>
    <w:rsid w:val="00537B1B"/>
    <w:rsid w:val="00537EA6"/>
    <w:rsid w:val="005426A8"/>
    <w:rsid w:val="00542989"/>
    <w:rsid w:val="00544629"/>
    <w:rsid w:val="0055250E"/>
    <w:rsid w:val="005527F3"/>
    <w:rsid w:val="00556725"/>
    <w:rsid w:val="00557A3D"/>
    <w:rsid w:val="00562EFE"/>
    <w:rsid w:val="00565248"/>
    <w:rsid w:val="00570265"/>
    <w:rsid w:val="00570F89"/>
    <w:rsid w:val="005733FE"/>
    <w:rsid w:val="0058061D"/>
    <w:rsid w:val="00583A0F"/>
    <w:rsid w:val="00594295"/>
    <w:rsid w:val="005964D4"/>
    <w:rsid w:val="005A2B68"/>
    <w:rsid w:val="005B2B7A"/>
    <w:rsid w:val="005B2D58"/>
    <w:rsid w:val="005B36EC"/>
    <w:rsid w:val="005B40E6"/>
    <w:rsid w:val="005B527C"/>
    <w:rsid w:val="005B7B8B"/>
    <w:rsid w:val="005C3C63"/>
    <w:rsid w:val="005C7237"/>
    <w:rsid w:val="005D10A7"/>
    <w:rsid w:val="005D4FBF"/>
    <w:rsid w:val="005D6818"/>
    <w:rsid w:val="005E08E2"/>
    <w:rsid w:val="005E16A7"/>
    <w:rsid w:val="005E2149"/>
    <w:rsid w:val="005F33EF"/>
    <w:rsid w:val="005F5C84"/>
    <w:rsid w:val="005F6927"/>
    <w:rsid w:val="005F7915"/>
    <w:rsid w:val="006001C2"/>
    <w:rsid w:val="006009CB"/>
    <w:rsid w:val="00600BB8"/>
    <w:rsid w:val="0060113B"/>
    <w:rsid w:val="006027D1"/>
    <w:rsid w:val="00603110"/>
    <w:rsid w:val="00605017"/>
    <w:rsid w:val="00605909"/>
    <w:rsid w:val="00605A85"/>
    <w:rsid w:val="0061150E"/>
    <w:rsid w:val="00613EB5"/>
    <w:rsid w:val="006177DC"/>
    <w:rsid w:val="00617EB9"/>
    <w:rsid w:val="0062058F"/>
    <w:rsid w:val="00620C4D"/>
    <w:rsid w:val="00622B1D"/>
    <w:rsid w:val="006321E1"/>
    <w:rsid w:val="0063282C"/>
    <w:rsid w:val="006353FE"/>
    <w:rsid w:val="00637B06"/>
    <w:rsid w:val="00637C2A"/>
    <w:rsid w:val="00637F03"/>
    <w:rsid w:val="006405A7"/>
    <w:rsid w:val="00643C07"/>
    <w:rsid w:val="00646E9F"/>
    <w:rsid w:val="006479EA"/>
    <w:rsid w:val="006506CA"/>
    <w:rsid w:val="006506F9"/>
    <w:rsid w:val="0065315F"/>
    <w:rsid w:val="0066593F"/>
    <w:rsid w:val="00665F15"/>
    <w:rsid w:val="00674DEB"/>
    <w:rsid w:val="006750AC"/>
    <w:rsid w:val="00675C32"/>
    <w:rsid w:val="00675D52"/>
    <w:rsid w:val="00675F37"/>
    <w:rsid w:val="00681B95"/>
    <w:rsid w:val="006825C2"/>
    <w:rsid w:val="00687ED7"/>
    <w:rsid w:val="006921F5"/>
    <w:rsid w:val="006922AB"/>
    <w:rsid w:val="006A2AF6"/>
    <w:rsid w:val="006A581F"/>
    <w:rsid w:val="006A66B0"/>
    <w:rsid w:val="006B1F37"/>
    <w:rsid w:val="006B326E"/>
    <w:rsid w:val="006B3322"/>
    <w:rsid w:val="006B46E3"/>
    <w:rsid w:val="006C200B"/>
    <w:rsid w:val="006D4C1D"/>
    <w:rsid w:val="006D4F84"/>
    <w:rsid w:val="006E62B8"/>
    <w:rsid w:val="006F482B"/>
    <w:rsid w:val="006F4D70"/>
    <w:rsid w:val="006F5393"/>
    <w:rsid w:val="006F73FA"/>
    <w:rsid w:val="00705875"/>
    <w:rsid w:val="00705B4C"/>
    <w:rsid w:val="00716770"/>
    <w:rsid w:val="0072138F"/>
    <w:rsid w:val="0072167A"/>
    <w:rsid w:val="00724DC6"/>
    <w:rsid w:val="007277CC"/>
    <w:rsid w:val="0073110A"/>
    <w:rsid w:val="00731BA0"/>
    <w:rsid w:val="007335AC"/>
    <w:rsid w:val="0074024E"/>
    <w:rsid w:val="00740576"/>
    <w:rsid w:val="00742608"/>
    <w:rsid w:val="00747B10"/>
    <w:rsid w:val="00752C8D"/>
    <w:rsid w:val="00754C06"/>
    <w:rsid w:val="00754D64"/>
    <w:rsid w:val="0076016B"/>
    <w:rsid w:val="0076319B"/>
    <w:rsid w:val="0076461C"/>
    <w:rsid w:val="00765B5E"/>
    <w:rsid w:val="00775279"/>
    <w:rsid w:val="007815DE"/>
    <w:rsid w:val="007832B8"/>
    <w:rsid w:val="0078646F"/>
    <w:rsid w:val="007908C5"/>
    <w:rsid w:val="00791288"/>
    <w:rsid w:val="00791ACA"/>
    <w:rsid w:val="007959DF"/>
    <w:rsid w:val="00796553"/>
    <w:rsid w:val="007A27C1"/>
    <w:rsid w:val="007A6028"/>
    <w:rsid w:val="007B20E8"/>
    <w:rsid w:val="007B51DB"/>
    <w:rsid w:val="007B53E7"/>
    <w:rsid w:val="007C0BF6"/>
    <w:rsid w:val="007C5834"/>
    <w:rsid w:val="007C680C"/>
    <w:rsid w:val="007D1ABE"/>
    <w:rsid w:val="007D3CD2"/>
    <w:rsid w:val="007D3E5F"/>
    <w:rsid w:val="007D52CC"/>
    <w:rsid w:val="007D5EBB"/>
    <w:rsid w:val="007E1761"/>
    <w:rsid w:val="007E2B52"/>
    <w:rsid w:val="007E571D"/>
    <w:rsid w:val="007E6C52"/>
    <w:rsid w:val="007F1A02"/>
    <w:rsid w:val="007F20F0"/>
    <w:rsid w:val="007F2D89"/>
    <w:rsid w:val="007F348E"/>
    <w:rsid w:val="007F3DA5"/>
    <w:rsid w:val="007F492C"/>
    <w:rsid w:val="007F4E08"/>
    <w:rsid w:val="007F6976"/>
    <w:rsid w:val="00800721"/>
    <w:rsid w:val="00801065"/>
    <w:rsid w:val="0080310A"/>
    <w:rsid w:val="008135C0"/>
    <w:rsid w:val="00815105"/>
    <w:rsid w:val="008153B4"/>
    <w:rsid w:val="00815794"/>
    <w:rsid w:val="00815FF3"/>
    <w:rsid w:val="0081616F"/>
    <w:rsid w:val="008175DD"/>
    <w:rsid w:val="00817D32"/>
    <w:rsid w:val="00826DC9"/>
    <w:rsid w:val="00827302"/>
    <w:rsid w:val="0083034D"/>
    <w:rsid w:val="00832AA5"/>
    <w:rsid w:val="00835F81"/>
    <w:rsid w:val="008362FB"/>
    <w:rsid w:val="00837E9F"/>
    <w:rsid w:val="00842CA2"/>
    <w:rsid w:val="008431BF"/>
    <w:rsid w:val="00843BBC"/>
    <w:rsid w:val="00844534"/>
    <w:rsid w:val="008457E5"/>
    <w:rsid w:val="00845AB4"/>
    <w:rsid w:val="00846CBA"/>
    <w:rsid w:val="00846E20"/>
    <w:rsid w:val="008470CE"/>
    <w:rsid w:val="00847FE0"/>
    <w:rsid w:val="00856448"/>
    <w:rsid w:val="0086201F"/>
    <w:rsid w:val="0086347B"/>
    <w:rsid w:val="00863C6C"/>
    <w:rsid w:val="0086441F"/>
    <w:rsid w:val="0086496A"/>
    <w:rsid w:val="00867FFC"/>
    <w:rsid w:val="00870BC7"/>
    <w:rsid w:val="008711B5"/>
    <w:rsid w:val="00872506"/>
    <w:rsid w:val="008730D0"/>
    <w:rsid w:val="00873C2B"/>
    <w:rsid w:val="00875191"/>
    <w:rsid w:val="00876EB1"/>
    <w:rsid w:val="0087773F"/>
    <w:rsid w:val="00880B09"/>
    <w:rsid w:val="008817BE"/>
    <w:rsid w:val="008918AE"/>
    <w:rsid w:val="00893627"/>
    <w:rsid w:val="00896A8D"/>
    <w:rsid w:val="008A02F5"/>
    <w:rsid w:val="008A2B0D"/>
    <w:rsid w:val="008A2DF5"/>
    <w:rsid w:val="008A48AF"/>
    <w:rsid w:val="008B1D93"/>
    <w:rsid w:val="008B5729"/>
    <w:rsid w:val="008C0FE9"/>
    <w:rsid w:val="008C34E1"/>
    <w:rsid w:val="008D0D10"/>
    <w:rsid w:val="008D5D6F"/>
    <w:rsid w:val="008D69B9"/>
    <w:rsid w:val="008D726E"/>
    <w:rsid w:val="008D73EC"/>
    <w:rsid w:val="008D76B6"/>
    <w:rsid w:val="008E03DB"/>
    <w:rsid w:val="008E0758"/>
    <w:rsid w:val="008E4212"/>
    <w:rsid w:val="008F4702"/>
    <w:rsid w:val="008F77CF"/>
    <w:rsid w:val="00901106"/>
    <w:rsid w:val="00901279"/>
    <w:rsid w:val="009045EC"/>
    <w:rsid w:val="00913404"/>
    <w:rsid w:val="0092739D"/>
    <w:rsid w:val="00930F4A"/>
    <w:rsid w:val="00940131"/>
    <w:rsid w:val="00943547"/>
    <w:rsid w:val="00943BBB"/>
    <w:rsid w:val="00943F8C"/>
    <w:rsid w:val="009479AD"/>
    <w:rsid w:val="00950FD2"/>
    <w:rsid w:val="0095182E"/>
    <w:rsid w:val="00954293"/>
    <w:rsid w:val="00955D11"/>
    <w:rsid w:val="00955E27"/>
    <w:rsid w:val="00956299"/>
    <w:rsid w:val="00962E1A"/>
    <w:rsid w:val="009645A5"/>
    <w:rsid w:val="00967494"/>
    <w:rsid w:val="009734C8"/>
    <w:rsid w:val="0097385F"/>
    <w:rsid w:val="00977E58"/>
    <w:rsid w:val="00982A12"/>
    <w:rsid w:val="0098555C"/>
    <w:rsid w:val="0099246B"/>
    <w:rsid w:val="009928A4"/>
    <w:rsid w:val="00993861"/>
    <w:rsid w:val="00994F1E"/>
    <w:rsid w:val="00996B77"/>
    <w:rsid w:val="009974B5"/>
    <w:rsid w:val="009A2F57"/>
    <w:rsid w:val="009A4BAB"/>
    <w:rsid w:val="009A5FA6"/>
    <w:rsid w:val="009A6C85"/>
    <w:rsid w:val="009A75D7"/>
    <w:rsid w:val="009A7909"/>
    <w:rsid w:val="009B00BD"/>
    <w:rsid w:val="009B0A6F"/>
    <w:rsid w:val="009B24EF"/>
    <w:rsid w:val="009B2702"/>
    <w:rsid w:val="009B6C87"/>
    <w:rsid w:val="009B7073"/>
    <w:rsid w:val="009B7105"/>
    <w:rsid w:val="009B783F"/>
    <w:rsid w:val="009C0657"/>
    <w:rsid w:val="009C482B"/>
    <w:rsid w:val="009C5DBF"/>
    <w:rsid w:val="009C753B"/>
    <w:rsid w:val="009C782B"/>
    <w:rsid w:val="009D1DAE"/>
    <w:rsid w:val="009D2A96"/>
    <w:rsid w:val="009D4CE8"/>
    <w:rsid w:val="009E0F0C"/>
    <w:rsid w:val="009E364D"/>
    <w:rsid w:val="009E46A5"/>
    <w:rsid w:val="009E747C"/>
    <w:rsid w:val="009F338F"/>
    <w:rsid w:val="009F4546"/>
    <w:rsid w:val="009F515C"/>
    <w:rsid w:val="00A02E50"/>
    <w:rsid w:val="00A035DA"/>
    <w:rsid w:val="00A05A83"/>
    <w:rsid w:val="00A06D2C"/>
    <w:rsid w:val="00A1396D"/>
    <w:rsid w:val="00A13F81"/>
    <w:rsid w:val="00A14ED5"/>
    <w:rsid w:val="00A15BAD"/>
    <w:rsid w:val="00A16253"/>
    <w:rsid w:val="00A22F53"/>
    <w:rsid w:val="00A267A7"/>
    <w:rsid w:val="00A305E2"/>
    <w:rsid w:val="00A3170F"/>
    <w:rsid w:val="00A31B2B"/>
    <w:rsid w:val="00A333EC"/>
    <w:rsid w:val="00A34FB4"/>
    <w:rsid w:val="00A3681E"/>
    <w:rsid w:val="00A4312F"/>
    <w:rsid w:val="00A442CD"/>
    <w:rsid w:val="00A46EE7"/>
    <w:rsid w:val="00A50ED9"/>
    <w:rsid w:val="00A5225C"/>
    <w:rsid w:val="00A52283"/>
    <w:rsid w:val="00A53E32"/>
    <w:rsid w:val="00A54090"/>
    <w:rsid w:val="00A54204"/>
    <w:rsid w:val="00A55846"/>
    <w:rsid w:val="00A57BE1"/>
    <w:rsid w:val="00A62EB9"/>
    <w:rsid w:val="00A63B41"/>
    <w:rsid w:val="00A65042"/>
    <w:rsid w:val="00A715F7"/>
    <w:rsid w:val="00A74D0C"/>
    <w:rsid w:val="00A756C5"/>
    <w:rsid w:val="00A77B5B"/>
    <w:rsid w:val="00A85EC2"/>
    <w:rsid w:val="00A90606"/>
    <w:rsid w:val="00A92D93"/>
    <w:rsid w:val="00A948FF"/>
    <w:rsid w:val="00A97992"/>
    <w:rsid w:val="00AA1667"/>
    <w:rsid w:val="00AA47CF"/>
    <w:rsid w:val="00AA5872"/>
    <w:rsid w:val="00AB0868"/>
    <w:rsid w:val="00AB0966"/>
    <w:rsid w:val="00AB34E9"/>
    <w:rsid w:val="00AB54A3"/>
    <w:rsid w:val="00AB6B81"/>
    <w:rsid w:val="00AB6BE1"/>
    <w:rsid w:val="00AD0FE0"/>
    <w:rsid w:val="00AD5B3C"/>
    <w:rsid w:val="00AE1ABC"/>
    <w:rsid w:val="00AE2FEA"/>
    <w:rsid w:val="00AE34C2"/>
    <w:rsid w:val="00AE5085"/>
    <w:rsid w:val="00AE5D2D"/>
    <w:rsid w:val="00AF2736"/>
    <w:rsid w:val="00AF3D30"/>
    <w:rsid w:val="00AF46DF"/>
    <w:rsid w:val="00AF4E15"/>
    <w:rsid w:val="00AF5689"/>
    <w:rsid w:val="00AF73B7"/>
    <w:rsid w:val="00AF78E8"/>
    <w:rsid w:val="00B00964"/>
    <w:rsid w:val="00B0373C"/>
    <w:rsid w:val="00B04FCB"/>
    <w:rsid w:val="00B058F6"/>
    <w:rsid w:val="00B07121"/>
    <w:rsid w:val="00B108A8"/>
    <w:rsid w:val="00B108E2"/>
    <w:rsid w:val="00B10E7E"/>
    <w:rsid w:val="00B116D7"/>
    <w:rsid w:val="00B120FC"/>
    <w:rsid w:val="00B1413D"/>
    <w:rsid w:val="00B17D0C"/>
    <w:rsid w:val="00B21CC9"/>
    <w:rsid w:val="00B25E7F"/>
    <w:rsid w:val="00B26995"/>
    <w:rsid w:val="00B26D34"/>
    <w:rsid w:val="00B26D90"/>
    <w:rsid w:val="00B27049"/>
    <w:rsid w:val="00B319CF"/>
    <w:rsid w:val="00B33D60"/>
    <w:rsid w:val="00B34D43"/>
    <w:rsid w:val="00B3666C"/>
    <w:rsid w:val="00B37E3C"/>
    <w:rsid w:val="00B40F24"/>
    <w:rsid w:val="00B41D4C"/>
    <w:rsid w:val="00B46E91"/>
    <w:rsid w:val="00B51FBD"/>
    <w:rsid w:val="00B52A41"/>
    <w:rsid w:val="00B52D28"/>
    <w:rsid w:val="00B5508D"/>
    <w:rsid w:val="00B60AA7"/>
    <w:rsid w:val="00B6158C"/>
    <w:rsid w:val="00B62136"/>
    <w:rsid w:val="00B62C26"/>
    <w:rsid w:val="00B63362"/>
    <w:rsid w:val="00B63CFE"/>
    <w:rsid w:val="00B678BB"/>
    <w:rsid w:val="00B70AB6"/>
    <w:rsid w:val="00B71BEA"/>
    <w:rsid w:val="00B81F17"/>
    <w:rsid w:val="00B83AAC"/>
    <w:rsid w:val="00B859D4"/>
    <w:rsid w:val="00B86E03"/>
    <w:rsid w:val="00B914C6"/>
    <w:rsid w:val="00B918F8"/>
    <w:rsid w:val="00B925AF"/>
    <w:rsid w:val="00B92E78"/>
    <w:rsid w:val="00B93058"/>
    <w:rsid w:val="00B95F86"/>
    <w:rsid w:val="00B95F8D"/>
    <w:rsid w:val="00BA01D4"/>
    <w:rsid w:val="00BA026B"/>
    <w:rsid w:val="00BA04C7"/>
    <w:rsid w:val="00BA4656"/>
    <w:rsid w:val="00BA7C2E"/>
    <w:rsid w:val="00BB5EB9"/>
    <w:rsid w:val="00BB6385"/>
    <w:rsid w:val="00BC3EBF"/>
    <w:rsid w:val="00BC3F99"/>
    <w:rsid w:val="00BC40C4"/>
    <w:rsid w:val="00BE3D48"/>
    <w:rsid w:val="00BE3F7A"/>
    <w:rsid w:val="00BE417E"/>
    <w:rsid w:val="00BE4EFE"/>
    <w:rsid w:val="00BE77D8"/>
    <w:rsid w:val="00BF1A51"/>
    <w:rsid w:val="00BF20FD"/>
    <w:rsid w:val="00BF2C10"/>
    <w:rsid w:val="00BF5D28"/>
    <w:rsid w:val="00BF5F11"/>
    <w:rsid w:val="00BF6D05"/>
    <w:rsid w:val="00BF722A"/>
    <w:rsid w:val="00C01319"/>
    <w:rsid w:val="00C0284B"/>
    <w:rsid w:val="00C0328F"/>
    <w:rsid w:val="00C057C8"/>
    <w:rsid w:val="00C05986"/>
    <w:rsid w:val="00C0727F"/>
    <w:rsid w:val="00C079D6"/>
    <w:rsid w:val="00C10405"/>
    <w:rsid w:val="00C1055B"/>
    <w:rsid w:val="00C11B5E"/>
    <w:rsid w:val="00C15614"/>
    <w:rsid w:val="00C166E3"/>
    <w:rsid w:val="00C1672A"/>
    <w:rsid w:val="00C210CC"/>
    <w:rsid w:val="00C278B0"/>
    <w:rsid w:val="00C27AAA"/>
    <w:rsid w:val="00C30A16"/>
    <w:rsid w:val="00C346AB"/>
    <w:rsid w:val="00C41636"/>
    <w:rsid w:val="00C4256A"/>
    <w:rsid w:val="00C4352A"/>
    <w:rsid w:val="00C52292"/>
    <w:rsid w:val="00C53D8E"/>
    <w:rsid w:val="00C66D0A"/>
    <w:rsid w:val="00C66D33"/>
    <w:rsid w:val="00C723DD"/>
    <w:rsid w:val="00C736AC"/>
    <w:rsid w:val="00C73D2E"/>
    <w:rsid w:val="00C744C9"/>
    <w:rsid w:val="00C836FF"/>
    <w:rsid w:val="00C840ED"/>
    <w:rsid w:val="00C8510C"/>
    <w:rsid w:val="00C85454"/>
    <w:rsid w:val="00C86160"/>
    <w:rsid w:val="00C926B6"/>
    <w:rsid w:val="00C9348C"/>
    <w:rsid w:val="00C9775A"/>
    <w:rsid w:val="00C97FD5"/>
    <w:rsid w:val="00CA156B"/>
    <w:rsid w:val="00CA1854"/>
    <w:rsid w:val="00CA1D74"/>
    <w:rsid w:val="00CA67F9"/>
    <w:rsid w:val="00CA6B2E"/>
    <w:rsid w:val="00CA7504"/>
    <w:rsid w:val="00CB136D"/>
    <w:rsid w:val="00CB6F58"/>
    <w:rsid w:val="00CC0B6A"/>
    <w:rsid w:val="00CC3731"/>
    <w:rsid w:val="00CC5045"/>
    <w:rsid w:val="00CC5D30"/>
    <w:rsid w:val="00CD13F7"/>
    <w:rsid w:val="00CD201A"/>
    <w:rsid w:val="00CD5615"/>
    <w:rsid w:val="00CD5787"/>
    <w:rsid w:val="00CE0F1F"/>
    <w:rsid w:val="00CE252E"/>
    <w:rsid w:val="00CE3CB1"/>
    <w:rsid w:val="00CE44BF"/>
    <w:rsid w:val="00CE4980"/>
    <w:rsid w:val="00CF3426"/>
    <w:rsid w:val="00D03C51"/>
    <w:rsid w:val="00D13FCD"/>
    <w:rsid w:val="00D16892"/>
    <w:rsid w:val="00D17D4C"/>
    <w:rsid w:val="00D24F22"/>
    <w:rsid w:val="00D27BA2"/>
    <w:rsid w:val="00D30138"/>
    <w:rsid w:val="00D30EA7"/>
    <w:rsid w:val="00D32963"/>
    <w:rsid w:val="00D37985"/>
    <w:rsid w:val="00D40F5E"/>
    <w:rsid w:val="00D447D1"/>
    <w:rsid w:val="00D60E94"/>
    <w:rsid w:val="00D65A68"/>
    <w:rsid w:val="00D70A73"/>
    <w:rsid w:val="00D71EA5"/>
    <w:rsid w:val="00D723EF"/>
    <w:rsid w:val="00D730CE"/>
    <w:rsid w:val="00D768E1"/>
    <w:rsid w:val="00D77736"/>
    <w:rsid w:val="00D83E5C"/>
    <w:rsid w:val="00D84502"/>
    <w:rsid w:val="00D857E9"/>
    <w:rsid w:val="00D9237B"/>
    <w:rsid w:val="00D94135"/>
    <w:rsid w:val="00DA0142"/>
    <w:rsid w:val="00DA605E"/>
    <w:rsid w:val="00DA61C9"/>
    <w:rsid w:val="00DB0685"/>
    <w:rsid w:val="00DB1702"/>
    <w:rsid w:val="00DB278D"/>
    <w:rsid w:val="00DB30B9"/>
    <w:rsid w:val="00DB3641"/>
    <w:rsid w:val="00DB3C31"/>
    <w:rsid w:val="00DB43FD"/>
    <w:rsid w:val="00DB55BC"/>
    <w:rsid w:val="00DB76E1"/>
    <w:rsid w:val="00DC0164"/>
    <w:rsid w:val="00DC56BB"/>
    <w:rsid w:val="00DC7507"/>
    <w:rsid w:val="00DC7517"/>
    <w:rsid w:val="00DD7093"/>
    <w:rsid w:val="00DE11A9"/>
    <w:rsid w:val="00DE4E0E"/>
    <w:rsid w:val="00DE6B71"/>
    <w:rsid w:val="00DF0C8C"/>
    <w:rsid w:val="00E00527"/>
    <w:rsid w:val="00E00F5B"/>
    <w:rsid w:val="00E03D68"/>
    <w:rsid w:val="00E11A71"/>
    <w:rsid w:val="00E11A9C"/>
    <w:rsid w:val="00E14700"/>
    <w:rsid w:val="00E17A60"/>
    <w:rsid w:val="00E203EC"/>
    <w:rsid w:val="00E232AD"/>
    <w:rsid w:val="00E2697E"/>
    <w:rsid w:val="00E26FEC"/>
    <w:rsid w:val="00E32A16"/>
    <w:rsid w:val="00E33DB0"/>
    <w:rsid w:val="00E37433"/>
    <w:rsid w:val="00E375F2"/>
    <w:rsid w:val="00E41AC9"/>
    <w:rsid w:val="00E429BC"/>
    <w:rsid w:val="00E510F2"/>
    <w:rsid w:val="00E53A09"/>
    <w:rsid w:val="00E55EF2"/>
    <w:rsid w:val="00E654EE"/>
    <w:rsid w:val="00E70652"/>
    <w:rsid w:val="00E719DD"/>
    <w:rsid w:val="00E72C21"/>
    <w:rsid w:val="00E756DF"/>
    <w:rsid w:val="00E76587"/>
    <w:rsid w:val="00E84AF2"/>
    <w:rsid w:val="00E91904"/>
    <w:rsid w:val="00E9591F"/>
    <w:rsid w:val="00EA1CC7"/>
    <w:rsid w:val="00EA2DFB"/>
    <w:rsid w:val="00EA3562"/>
    <w:rsid w:val="00EA6456"/>
    <w:rsid w:val="00EA6694"/>
    <w:rsid w:val="00EB55C1"/>
    <w:rsid w:val="00EC034C"/>
    <w:rsid w:val="00EC5E20"/>
    <w:rsid w:val="00EC75AF"/>
    <w:rsid w:val="00EC7B64"/>
    <w:rsid w:val="00EC7CA3"/>
    <w:rsid w:val="00ED04CA"/>
    <w:rsid w:val="00ED2803"/>
    <w:rsid w:val="00ED29C9"/>
    <w:rsid w:val="00ED5C44"/>
    <w:rsid w:val="00EE12DC"/>
    <w:rsid w:val="00EE32F3"/>
    <w:rsid w:val="00EE41D6"/>
    <w:rsid w:val="00EE6D02"/>
    <w:rsid w:val="00EF07C7"/>
    <w:rsid w:val="00EF179B"/>
    <w:rsid w:val="00EF1CFE"/>
    <w:rsid w:val="00EF244C"/>
    <w:rsid w:val="00EF4A9D"/>
    <w:rsid w:val="00EF51D4"/>
    <w:rsid w:val="00EF7862"/>
    <w:rsid w:val="00F0287E"/>
    <w:rsid w:val="00F02E9F"/>
    <w:rsid w:val="00F06A38"/>
    <w:rsid w:val="00F119AB"/>
    <w:rsid w:val="00F12D77"/>
    <w:rsid w:val="00F176DC"/>
    <w:rsid w:val="00F22C77"/>
    <w:rsid w:val="00F24785"/>
    <w:rsid w:val="00F25DF0"/>
    <w:rsid w:val="00F27327"/>
    <w:rsid w:val="00F3312B"/>
    <w:rsid w:val="00F33937"/>
    <w:rsid w:val="00F339D8"/>
    <w:rsid w:val="00F35686"/>
    <w:rsid w:val="00F36743"/>
    <w:rsid w:val="00F37FB6"/>
    <w:rsid w:val="00F435F9"/>
    <w:rsid w:val="00F439B3"/>
    <w:rsid w:val="00F46C18"/>
    <w:rsid w:val="00F4700F"/>
    <w:rsid w:val="00F470AF"/>
    <w:rsid w:val="00F47666"/>
    <w:rsid w:val="00F47A1F"/>
    <w:rsid w:val="00F51552"/>
    <w:rsid w:val="00F54FC6"/>
    <w:rsid w:val="00F55D74"/>
    <w:rsid w:val="00F57217"/>
    <w:rsid w:val="00F61DAD"/>
    <w:rsid w:val="00F61F03"/>
    <w:rsid w:val="00F62B74"/>
    <w:rsid w:val="00F66E8D"/>
    <w:rsid w:val="00F67755"/>
    <w:rsid w:val="00F67917"/>
    <w:rsid w:val="00F70AE8"/>
    <w:rsid w:val="00F72F0C"/>
    <w:rsid w:val="00F83F0C"/>
    <w:rsid w:val="00F8422C"/>
    <w:rsid w:val="00F8449F"/>
    <w:rsid w:val="00F84DD0"/>
    <w:rsid w:val="00F867A7"/>
    <w:rsid w:val="00F903CF"/>
    <w:rsid w:val="00F93553"/>
    <w:rsid w:val="00F95770"/>
    <w:rsid w:val="00FA2A4E"/>
    <w:rsid w:val="00FA33D1"/>
    <w:rsid w:val="00FB3381"/>
    <w:rsid w:val="00FB4610"/>
    <w:rsid w:val="00FB54CC"/>
    <w:rsid w:val="00FB7244"/>
    <w:rsid w:val="00FC324B"/>
    <w:rsid w:val="00FC42AA"/>
    <w:rsid w:val="00FC4539"/>
    <w:rsid w:val="00FD1E30"/>
    <w:rsid w:val="00FD1F38"/>
    <w:rsid w:val="00FD3361"/>
    <w:rsid w:val="00FD35F6"/>
    <w:rsid w:val="00FD61B0"/>
    <w:rsid w:val="00FD6279"/>
    <w:rsid w:val="00FE0B37"/>
    <w:rsid w:val="00FE1AB2"/>
    <w:rsid w:val="00FE30C0"/>
    <w:rsid w:val="00FF35D1"/>
    <w:rsid w:val="00FF6F35"/>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9D1DAE"/>
    <w:rPr>
      <w:color w:val="605E5C"/>
      <w:shd w:val="clear" w:color="auto" w:fill="E1DFDD"/>
    </w:rPr>
  </w:style>
  <w:style w:type="character" w:styleId="Marquedecommentaire">
    <w:name w:val="annotation reference"/>
    <w:basedOn w:val="Policepardfaut"/>
    <w:uiPriority w:val="99"/>
    <w:semiHidden/>
    <w:unhideWhenUsed/>
    <w:rsid w:val="00752C8D"/>
    <w:rPr>
      <w:sz w:val="16"/>
      <w:szCs w:val="16"/>
    </w:rPr>
  </w:style>
  <w:style w:type="paragraph" w:styleId="Commentaire">
    <w:name w:val="annotation text"/>
    <w:basedOn w:val="Normal"/>
    <w:link w:val="CommentaireCar"/>
    <w:uiPriority w:val="99"/>
    <w:semiHidden/>
    <w:unhideWhenUsed/>
    <w:rsid w:val="00752C8D"/>
    <w:rPr>
      <w:sz w:val="20"/>
      <w:szCs w:val="20"/>
    </w:rPr>
  </w:style>
  <w:style w:type="character" w:customStyle="1" w:styleId="CommentaireCar">
    <w:name w:val="Commentaire Car"/>
    <w:basedOn w:val="Policepardfaut"/>
    <w:link w:val="Commentaire"/>
    <w:uiPriority w:val="99"/>
    <w:semiHidden/>
    <w:rsid w:val="00752C8D"/>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752C8D"/>
    <w:rPr>
      <w:b/>
      <w:bCs/>
    </w:rPr>
  </w:style>
  <w:style w:type="character" w:customStyle="1" w:styleId="ObjetducommentaireCar">
    <w:name w:val="Objet du commentaire Car"/>
    <w:basedOn w:val="CommentaireCar"/>
    <w:link w:val="Objetducommentaire"/>
    <w:uiPriority w:val="99"/>
    <w:semiHidden/>
    <w:rsid w:val="00752C8D"/>
    <w:rPr>
      <w:rFonts w:ascii="Arial" w:hAnsi="Arial"/>
      <w:b/>
      <w:bCs/>
      <w:lang w:eastAsia="en-US"/>
    </w:rPr>
  </w:style>
  <w:style w:type="character" w:customStyle="1" w:styleId="ac">
    <w:name w:val="ac"/>
    <w:basedOn w:val="Policepardfaut"/>
    <w:rsid w:val="00E706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465850791">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041129657">
      <w:bodyDiv w:val="1"/>
      <w:marLeft w:val="0"/>
      <w:marRight w:val="0"/>
      <w:marTop w:val="0"/>
      <w:marBottom w:val="0"/>
      <w:divBdr>
        <w:top w:val="none" w:sz="0" w:space="0" w:color="auto"/>
        <w:left w:val="none" w:sz="0" w:space="0" w:color="auto"/>
        <w:bottom w:val="none" w:sz="0" w:space="0" w:color="auto"/>
        <w:right w:val="none" w:sz="0" w:space="0" w:color="auto"/>
      </w:divBdr>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70574082">
      <w:bodyDiv w:val="1"/>
      <w:marLeft w:val="0"/>
      <w:marRight w:val="0"/>
      <w:marTop w:val="0"/>
      <w:marBottom w:val="0"/>
      <w:divBdr>
        <w:top w:val="none" w:sz="0" w:space="0" w:color="auto"/>
        <w:left w:val="none" w:sz="0" w:space="0" w:color="auto"/>
        <w:bottom w:val="none" w:sz="0" w:space="0" w:color="auto"/>
        <w:right w:val="none" w:sz="0" w:space="0" w:color="auto"/>
      </w:divBdr>
    </w:div>
    <w:div w:id="170439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yperlink" Target="https://github.com/schupbachl/Bachelor-HEG-2018"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emf"/><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hyperlink" Target="file:///C:\Users\loics\Documents\GitHub\Bachelor-HEG-2018\Memoire\Memoire.docx" TargetMode="External"/><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parkaps.chalet-schupbach.ch/api" TargetMode="External"/><Relationship Id="rId30" Type="http://schemas.openxmlformats.org/officeDocument/2006/relationships/image" Target="media/image20.png"/><Relationship Id="rId35"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0D0FF8-75D4-4C86-B4F2-7C8E91013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15422</Words>
  <Characters>84823</Characters>
  <Application>Microsoft Office Word</Application>
  <DocSecurity>0</DocSecurity>
  <Lines>706</Lines>
  <Paragraphs>200</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100045</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680</cp:revision>
  <cp:lastPrinted>2018-08-30T18:07:00Z</cp:lastPrinted>
  <dcterms:created xsi:type="dcterms:W3CDTF">2015-03-06T14:14:00Z</dcterms:created>
  <dcterms:modified xsi:type="dcterms:W3CDTF">2018-08-31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5"&gt;&lt;session id="3ShPFSoR"/&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